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700F35" w:rsidRDefault="00BF609B" w:rsidP="00BF609B">
      <w:pPr>
        <w:spacing w:line="276" w:lineRule="auto"/>
        <w:jc w:val="center"/>
        <w:rPr>
          <w:rFonts w:asciiTheme="majorHAnsi" w:hAnsiTheme="majorHAnsi" w:cstheme="majorHAnsi"/>
          <w:sz w:val="32"/>
          <w:szCs w:val="32"/>
        </w:rPr>
      </w:pPr>
      <w:r w:rsidRPr="00700F35">
        <w:rPr>
          <w:rFonts w:asciiTheme="majorHAnsi" w:hAnsiTheme="majorHAnsi" w:cstheme="majorHAnsi"/>
          <w:sz w:val="32"/>
          <w:szCs w:val="32"/>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AF4E5A">
        <w:rPr>
          <w:rFonts w:asciiTheme="majorHAnsi" w:hAnsiTheme="majorHAnsi" w:cstheme="majorHAnsi"/>
          <w:sz w:val="28"/>
          <w:szCs w:val="28"/>
        </w:rPr>
        <w:t xml:space="preserve"> Catheter T</w:t>
      </w:r>
      <w:r w:rsidR="00E93819">
        <w:rPr>
          <w:rFonts w:asciiTheme="majorHAnsi" w:hAnsiTheme="majorHAnsi" w:cstheme="majorHAnsi"/>
          <w:sz w:val="28"/>
          <w:szCs w:val="28"/>
        </w:rPr>
        <w:t>echno</w:t>
      </w:r>
      <w:r w:rsidR="00AF4E5A">
        <w:rPr>
          <w:rFonts w:asciiTheme="majorHAnsi" w:hAnsiTheme="majorHAnsi" w:cstheme="majorHAnsi"/>
          <w:sz w:val="28"/>
          <w:szCs w:val="28"/>
        </w:rPr>
        <w:t>logies and Image Guided Therapies</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95031D">
        <w:rPr>
          <w:rFonts w:asciiTheme="majorHAnsi" w:hAnsiTheme="majorHAnsi" w:cstheme="majorHAnsi"/>
          <w:sz w:val="48"/>
          <w:szCs w:val="48"/>
        </w:rPr>
        <w:t>’s</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Pr="001C17DC" w:rsidRDefault="00443B89" w:rsidP="001C17DC">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14:anchorId="71892B6A" wp14:editId="36537C2B">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3BCF3E6F" wp14:editId="189B06BD">
            <wp:extent cx="3759748" cy="1280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3759748" cy="1280160"/>
                    </a:xfrm>
                    <a:prstGeom prst="rect">
                      <a:avLst/>
                    </a:prstGeom>
                    <a:ln>
                      <a:noFill/>
                    </a:ln>
                    <a:extLst>
                      <a:ext uri="{53640926-AAD7-44D8-BBD7-CCE9431645EC}">
                        <a14:shadowObscured xmlns:a14="http://schemas.microsoft.com/office/drawing/2010/main"/>
                      </a:ext>
                    </a:extLst>
                  </pic:spPr>
                </pic:pic>
              </a:graphicData>
            </a:graphic>
          </wp:inline>
        </w:drawing>
      </w:r>
    </w:p>
    <w:p w:rsidR="00B4743B" w:rsidRPr="00E51EF3" w:rsidRDefault="00B4743B" w:rsidP="00B4743B">
      <w:pPr>
        <w:pStyle w:val="Default"/>
        <w:spacing w:line="276" w:lineRule="auto"/>
        <w:rPr>
          <w:sz w:val="40"/>
          <w:szCs w:val="40"/>
        </w:rPr>
      </w:pPr>
    </w:p>
    <w:p w:rsidR="00BF609B" w:rsidRPr="006852E4" w:rsidRDefault="00BF609B" w:rsidP="00BF609B">
      <w:pPr>
        <w:tabs>
          <w:tab w:val="left" w:pos="2220"/>
        </w:tabs>
        <w:spacing w:line="276" w:lineRule="auto"/>
        <w:jc w:val="center"/>
        <w:rPr>
          <w:rFonts w:asciiTheme="majorHAnsi" w:hAnsiTheme="majorHAnsi" w:cstheme="majorHAnsi"/>
          <w:sz w:val="38"/>
          <w:szCs w:val="38"/>
        </w:rPr>
      </w:pPr>
      <w:r w:rsidRPr="006852E4">
        <w:rPr>
          <w:rFonts w:asciiTheme="majorHAnsi" w:hAnsiTheme="majorHAnsi" w:cstheme="majorHAnsi"/>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Default="002069A1" w:rsidP="00673C77">
      <w:pPr>
        <w:tabs>
          <w:tab w:val="left" w:pos="2310"/>
        </w:tabs>
        <w:spacing w:line="276" w:lineRule="auto"/>
        <w:jc w:val="center"/>
        <w:rPr>
          <w:rFonts w:asciiTheme="majorHAnsi" w:hAnsiTheme="majorHAnsi" w:cstheme="majorHAnsi"/>
          <w:sz w:val="32"/>
          <w:szCs w:val="32"/>
        </w:rPr>
      </w:pPr>
      <w:r>
        <w:rPr>
          <w:rFonts w:asciiTheme="majorHAnsi" w:hAnsiTheme="majorHAnsi" w:cstheme="majorHAnsi"/>
          <w:sz w:val="32"/>
          <w:szCs w:val="32"/>
        </w:rPr>
        <w:t>b</w:t>
      </w:r>
      <w:r w:rsidR="00700F35">
        <w:rPr>
          <w:rFonts w:asciiTheme="majorHAnsi" w:hAnsiTheme="majorHAnsi" w:cstheme="majorHAnsi"/>
          <w:sz w:val="32"/>
          <w:szCs w:val="32"/>
        </w:rPr>
        <w:t>y</w:t>
      </w:r>
    </w:p>
    <w:p w:rsidR="0029330D" w:rsidRPr="001C17DC" w:rsidRDefault="00673C77" w:rsidP="002069A1">
      <w:pPr>
        <w:tabs>
          <w:tab w:val="left" w:pos="2310"/>
        </w:tabs>
        <w:spacing w:line="276" w:lineRule="auto"/>
        <w:jc w:val="center"/>
        <w:rPr>
          <w:rFonts w:asciiTheme="majorHAnsi" w:hAnsiTheme="majorHAnsi" w:cstheme="majorHAnsi"/>
          <w:sz w:val="48"/>
          <w:szCs w:val="48"/>
        </w:rPr>
      </w:pPr>
      <w:r w:rsidRPr="001C17DC">
        <w:rPr>
          <w:rFonts w:asciiTheme="majorHAnsi" w:hAnsiTheme="majorHAnsi" w:cstheme="majorHAnsi"/>
          <w:sz w:val="48"/>
          <w:szCs w:val="48"/>
        </w:rPr>
        <w:t>Parisa Parsanejad</w:t>
      </w:r>
    </w:p>
    <w:p w:rsidR="00673C77" w:rsidRDefault="00673C77" w:rsidP="00FA3F26">
      <w:pPr>
        <w:tabs>
          <w:tab w:val="left" w:pos="2310"/>
        </w:tabs>
        <w:spacing w:before="480" w:after="480" w:line="240" w:lineRule="auto"/>
        <w:jc w:val="center"/>
        <w:rPr>
          <w:rFonts w:asciiTheme="majorHAnsi" w:hAnsiTheme="majorHAnsi" w:cstheme="majorHAnsi"/>
          <w:sz w:val="28"/>
          <w:szCs w:val="28"/>
        </w:rPr>
      </w:pPr>
      <w:r>
        <w:rPr>
          <w:rFonts w:asciiTheme="majorHAnsi" w:hAnsiTheme="majorHAnsi" w:cstheme="majorHAnsi"/>
          <w:sz w:val="28"/>
          <w:szCs w:val="28"/>
        </w:rPr>
        <w:t>Supervisors:</w:t>
      </w:r>
    </w:p>
    <w:p w:rsidR="00D63C40" w:rsidRPr="00CC4D90" w:rsidRDefault="00D63C40" w:rsidP="00673C77">
      <w:pPr>
        <w:tabs>
          <w:tab w:val="left" w:pos="2310"/>
        </w:tabs>
        <w:spacing w:line="276" w:lineRule="auto"/>
        <w:jc w:val="center"/>
        <w:rPr>
          <w:rFonts w:asciiTheme="majorHAnsi" w:hAnsiTheme="majorHAnsi" w:cstheme="majorHAnsi"/>
          <w:sz w:val="36"/>
          <w:szCs w:val="36"/>
        </w:rPr>
      </w:pPr>
      <w:r w:rsidRPr="00CC4D90">
        <w:rPr>
          <w:rFonts w:asciiTheme="majorHAnsi" w:hAnsiTheme="majorHAnsi" w:cstheme="majorHAnsi"/>
          <w:sz w:val="36"/>
          <w:szCs w:val="36"/>
        </w:rPr>
        <w:t>Prof. Michael Friebe</w:t>
      </w:r>
    </w:p>
    <w:p w:rsidR="00D63C40" w:rsidRPr="0029330D" w:rsidRDefault="00D63C40" w:rsidP="00360CA7">
      <w:pPr>
        <w:tabs>
          <w:tab w:val="left" w:pos="2310"/>
        </w:tabs>
        <w:spacing w:line="276" w:lineRule="auto"/>
        <w:jc w:val="center"/>
        <w:rPr>
          <w:rFonts w:asciiTheme="majorHAnsi" w:hAnsiTheme="majorHAnsi" w:cstheme="majorHAnsi"/>
          <w:sz w:val="36"/>
          <w:szCs w:val="36"/>
          <w:lang w:val="de-DE"/>
        </w:rPr>
      </w:pPr>
      <w:r w:rsidRPr="0029330D">
        <w:rPr>
          <w:rFonts w:asciiTheme="majorHAnsi" w:hAnsiTheme="majorHAnsi" w:cstheme="majorHAnsi"/>
          <w:sz w:val="36"/>
          <w:szCs w:val="36"/>
          <w:lang w:val="de-DE"/>
        </w:rPr>
        <w:t>M.</w:t>
      </w:r>
      <w:r w:rsidR="00360CA7">
        <w:rPr>
          <w:rFonts w:asciiTheme="majorHAnsi" w:hAnsiTheme="majorHAnsi" w:cstheme="majorHAnsi"/>
          <w:sz w:val="36"/>
          <w:szCs w:val="36"/>
          <w:lang w:val="de-DE"/>
        </w:rPr>
        <w:t>S</w:t>
      </w:r>
      <w:r w:rsidRPr="0029330D">
        <w:rPr>
          <w:rFonts w:asciiTheme="majorHAnsi" w:hAnsiTheme="majorHAnsi" w:cstheme="majorHAnsi"/>
          <w:sz w:val="36"/>
          <w:szCs w:val="36"/>
          <w:lang w:val="de-DE"/>
        </w:rPr>
        <w:t>c. Robert Odenbach</w:t>
      </w:r>
    </w:p>
    <w:p w:rsidR="00E31469" w:rsidRDefault="00E31469" w:rsidP="00BF609B">
      <w:pPr>
        <w:rPr>
          <w:rFonts w:asciiTheme="majorHAnsi" w:hAnsiTheme="majorHAnsi" w:cstheme="majorHAnsi"/>
          <w:b/>
          <w:sz w:val="28"/>
          <w:szCs w:val="28"/>
          <w:lang w:val="de-DE"/>
        </w:rPr>
      </w:pPr>
    </w:p>
    <w:p w:rsidR="002069A1" w:rsidRPr="00CC4D90" w:rsidRDefault="002069A1" w:rsidP="002069A1">
      <w:pPr>
        <w:tabs>
          <w:tab w:val="left" w:pos="2310"/>
        </w:tabs>
        <w:spacing w:line="276" w:lineRule="auto"/>
        <w:jc w:val="center"/>
        <w:rPr>
          <w:rFonts w:asciiTheme="majorHAnsi" w:hAnsiTheme="majorHAnsi" w:cstheme="majorHAnsi"/>
          <w:sz w:val="28"/>
          <w:szCs w:val="28"/>
          <w:lang w:val="de-DE"/>
        </w:rPr>
      </w:pPr>
      <w:r w:rsidRPr="00CC4D90">
        <w:rPr>
          <w:rFonts w:asciiTheme="majorHAnsi" w:hAnsiTheme="majorHAnsi" w:cstheme="majorHAnsi"/>
          <w:sz w:val="28"/>
          <w:szCs w:val="28"/>
          <w:lang w:val="de-DE"/>
        </w:rPr>
        <w:t>October 01, 2018</w:t>
      </w:r>
    </w:p>
    <w:p w:rsidR="002069A1" w:rsidRPr="00843444" w:rsidRDefault="002069A1" w:rsidP="00BF609B">
      <w:pPr>
        <w:rPr>
          <w:rFonts w:asciiTheme="majorHAnsi" w:hAnsiTheme="majorHAnsi" w:cstheme="majorHAnsi"/>
          <w:b/>
          <w:sz w:val="28"/>
          <w:szCs w:val="28"/>
          <w:lang w:val="de-DE"/>
        </w:rPr>
        <w:sectPr w:rsidR="002069A1" w:rsidRPr="00843444" w:rsidSect="00B719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31469" w:rsidRPr="00C82588" w:rsidRDefault="00F86924" w:rsidP="00715E4A">
      <w:pPr>
        <w:tabs>
          <w:tab w:val="left" w:pos="3198"/>
        </w:tabs>
        <w:rPr>
          <w:rFonts w:asciiTheme="majorHAnsi" w:hAnsiTheme="majorHAnsi"/>
          <w:b/>
          <w:bCs/>
          <w:sz w:val="56"/>
          <w:szCs w:val="56"/>
        </w:rPr>
      </w:pPr>
      <w:r w:rsidRPr="00C82588">
        <w:rPr>
          <w:rFonts w:asciiTheme="majorHAnsi" w:hAnsiTheme="majorHAnsi"/>
          <w:b/>
          <w:bCs/>
          <w:sz w:val="56"/>
          <w:szCs w:val="56"/>
        </w:rPr>
        <w:lastRenderedPageBreak/>
        <w:t>Abstract</w:t>
      </w:r>
    </w:p>
    <w:p w:rsidR="00776E72" w:rsidRDefault="00DD1C38" w:rsidP="00A774FD">
      <w:pPr>
        <w:tabs>
          <w:tab w:val="left" w:pos="960"/>
        </w:tabs>
      </w:pPr>
      <w:r>
        <w:t xml:space="preserve">Magnetic resonance Imaging (MRI) is an ideal imaging modality for </w:t>
      </w:r>
      <w:r w:rsidR="00564320">
        <w:t>guiding minimally invasive procedures due to its ability to perform</w:t>
      </w:r>
      <w:r w:rsidR="005F2ABB">
        <w:t xml:space="preserve"> the</w:t>
      </w:r>
      <w:r w:rsidR="00564320">
        <w:t xml:space="preserve"> non-ionizing and high quality imaging.</w:t>
      </w:r>
      <w:r w:rsidR="00E743A0">
        <w:t xml:space="preserve"> A common appro</w:t>
      </w:r>
      <w:r w:rsidR="0078159E">
        <w:t xml:space="preserve">ach for </w:t>
      </w:r>
      <w:r w:rsidR="008120ED">
        <w:t>registration</w:t>
      </w:r>
      <w:r w:rsidR="00E743A0">
        <w:t xml:space="preserve"> and tracking of the interventional </w:t>
      </w:r>
      <w:r w:rsidR="003D0CA1">
        <w:t>device</w:t>
      </w:r>
      <w:r w:rsidR="00E743A0">
        <w:t xml:space="preserve"> in the MRI-space is the us</w:t>
      </w:r>
      <w:r w:rsidR="00CB67AA">
        <w:t>e of a passive MRI frame</w:t>
      </w:r>
      <w:r w:rsidR="00E743A0">
        <w:t>.</w:t>
      </w:r>
      <w:r w:rsidR="00D97690">
        <w:t xml:space="preserve"> The</w:t>
      </w:r>
      <w:r w:rsidR="0078159E">
        <w:t xml:space="preserve"> Z-frame is </w:t>
      </w:r>
      <w:r w:rsidR="003D0CA1">
        <w:t>a</w:t>
      </w:r>
      <w:r w:rsidR="0078159E">
        <w:t xml:space="preserve"> widely used tracking frame found in the literatures</w:t>
      </w:r>
      <w:r w:rsidR="00D97690">
        <w:t>,</w:t>
      </w:r>
      <w:r w:rsidR="0078159E">
        <w:t xml:space="preserve"> which provide</w:t>
      </w:r>
      <w:r w:rsidR="00D97690">
        <w:t>s</w:t>
      </w:r>
      <w:r w:rsidR="00A774FD">
        <w:t xml:space="preserve"> a full six-</w:t>
      </w:r>
      <w:r w:rsidR="0078159E">
        <w:t>degree-of-freedom estimat</w:t>
      </w:r>
      <w:r w:rsidR="00A774FD">
        <w:t>e</w:t>
      </w:r>
      <w:r w:rsidR="0078159E">
        <w:t xml:space="preserve"> of the </w:t>
      </w:r>
      <w:r w:rsidR="00A774FD">
        <w:t>device’s</w:t>
      </w:r>
      <w:r w:rsidR="0078159E">
        <w:t xml:space="preserve"> </w:t>
      </w:r>
      <w:r w:rsidR="00A774FD">
        <w:t xml:space="preserve">pose </w:t>
      </w:r>
      <w:r w:rsidR="00222890">
        <w:t>using a 2D MR-</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w:t>
      </w:r>
      <w:r w:rsidR="00A750E3">
        <w:t xml:space="preserve"> the</w:t>
      </w:r>
      <w:r w:rsidR="00D97690">
        <w:t xml:space="preserve"> manufacturing process</w:t>
      </w:r>
      <w:r w:rsidR="008645C7">
        <w:t>)</w:t>
      </w:r>
      <w:r w:rsidR="00C759F4">
        <w:t xml:space="preserve"> which lead to </w:t>
      </w:r>
      <w:r w:rsidR="00E8617F">
        <w:t xml:space="preserve">the </w:t>
      </w:r>
      <w:r w:rsidR="00C759F4">
        <w:t>errors in the device</w:t>
      </w:r>
      <w:r w:rsidR="00A750E3">
        <w:t>’s</w:t>
      </w:r>
      <w:r w:rsidR="00C759F4">
        <w:t xml:space="preserve"> pose </w:t>
      </w:r>
      <w:r w:rsidR="00D97690">
        <w:t>calculation</w:t>
      </w:r>
      <w:r w:rsidR="00C759F4">
        <w:t>.</w:t>
      </w:r>
      <w:r w:rsidR="008645C7">
        <w:t xml:space="preserve"> </w:t>
      </w:r>
    </w:p>
    <w:p w:rsidR="00BD55CC" w:rsidRDefault="00E8617F" w:rsidP="009A3EFD">
      <w:pPr>
        <w:tabs>
          <w:tab w:val="left" w:pos="960"/>
        </w:tabs>
      </w:pPr>
      <w:r>
        <w:t xml:space="preserve">This </w:t>
      </w:r>
      <w:r w:rsidR="00AA0558">
        <w:t>thesis</w:t>
      </w:r>
      <w:r>
        <w:t xml:space="preserve"> </w:t>
      </w:r>
      <w:r w:rsidR="006A0486">
        <w:t xml:space="preserve">characterizes </w:t>
      </w:r>
      <w:r w:rsidR="00B5443D">
        <w:t xml:space="preserve">an </w:t>
      </w:r>
      <w:r>
        <w:t>additively manufactured</w:t>
      </w:r>
      <w:r w:rsidR="00B5443D">
        <w:t xml:space="preserve"> Z-frame marker</w:t>
      </w:r>
      <w:r w:rsidR="000B4283">
        <w:t xml:space="preserve"> and develops a </w:t>
      </w:r>
      <w:r w:rsidR="00B837F9">
        <w:t>near</w:t>
      </w:r>
      <w:r w:rsidR="0035791E">
        <w:t>ly</w:t>
      </w:r>
      <w:r w:rsidR="00B837F9">
        <w:t xml:space="preserve"> real-time</w:t>
      </w:r>
      <w:r w:rsidR="009D48E5">
        <w:t xml:space="preserve"> tracking and registration</w:t>
      </w:r>
      <w:r w:rsidR="00B837F9">
        <w:t xml:space="preserve"> algorithm</w:t>
      </w:r>
      <w:r w:rsidR="009D48E5">
        <w:t xml:space="preserve"> for its automated alignment detection in iMRI</w:t>
      </w:r>
      <w:r w:rsidR="003D56F8">
        <w:t xml:space="preserve">. </w:t>
      </w:r>
      <w:r w:rsidR="00885CAA">
        <w:t>The algorithm</w:t>
      </w:r>
      <w:r w:rsidR="003D56F8">
        <w:t xml:space="preserve"> consists of several </w:t>
      </w:r>
      <w:r w:rsidR="000D2E20">
        <w:t xml:space="preserve">image </w:t>
      </w:r>
      <w:r w:rsidR="003D56F8">
        <w:t>processing stages</w:t>
      </w:r>
      <w:r w:rsidR="000D2E20">
        <w:t xml:space="preserve"> </w:t>
      </w:r>
      <w:r w:rsidR="00635520">
        <w:t xml:space="preserve">for the segmentation and localization of the fiducial markers within the MRI coordinate system, </w:t>
      </w:r>
      <w:r w:rsidR="003D56F8">
        <w:t>which are</w:t>
      </w:r>
      <w:r w:rsidR="00885CAA">
        <w:t xml:space="preserve"> implemented in the form of a Graphical User Interface</w:t>
      </w:r>
      <w:r w:rsidR="00F510E6">
        <w:t xml:space="preserve"> (GUI)</w:t>
      </w:r>
      <w:r w:rsidR="00690701">
        <w:t xml:space="preserve"> in Matlab</w:t>
      </w:r>
      <w:r w:rsidR="00635520">
        <w:t>. Each stage</w:t>
      </w:r>
      <w:r w:rsidR="009A3EFD">
        <w:t xml:space="preserve"> of</w:t>
      </w:r>
      <w:r w:rsidR="00B93990">
        <w:t xml:space="preserve"> the processing</w:t>
      </w:r>
      <w:r w:rsidR="009A3EFD">
        <w:t xml:space="preserve"> </w:t>
      </w:r>
      <w:r w:rsidR="00635520">
        <w:t>in the GUI</w:t>
      </w:r>
      <w:r w:rsidR="00885CAA">
        <w:t xml:space="preserve"> </w:t>
      </w:r>
      <w:r w:rsidR="00635520">
        <w:t xml:space="preserve">has an automatic and a manual processing option, where convolutional neural network is tested for the automatic segmentation of the fiducials. </w:t>
      </w:r>
      <w:r w:rsidR="00BD55CC">
        <w:t xml:space="preserve">Therefore, the alignment of the marker is </w:t>
      </w:r>
      <w:r w:rsidR="00F510E6">
        <w:t>calculated</w:t>
      </w:r>
      <w:r w:rsidR="00BD55CC">
        <w:t xml:space="preserve"> using the </w:t>
      </w:r>
      <w:r w:rsidR="00F510E6">
        <w:t>estimated</w:t>
      </w:r>
      <w:r w:rsidR="00BD55CC">
        <w:t xml:space="preserve"> center of the fiducial markers.</w:t>
      </w:r>
    </w:p>
    <w:p w:rsidR="00837A54" w:rsidRDefault="00635520" w:rsidP="00837A54">
      <w:pPr>
        <w:tabs>
          <w:tab w:val="left" w:pos="960"/>
        </w:tabs>
      </w:pPr>
      <w:r>
        <w:t xml:space="preserve">The MR-images of the marker are obtained </w:t>
      </w:r>
      <w:r w:rsidR="00BD55CC">
        <w:t>in a</w:t>
      </w:r>
      <w:r w:rsidR="00E91472">
        <w:t xml:space="preserve"> nearly</w:t>
      </w:r>
      <w:r w:rsidR="00BD55CC">
        <w:t xml:space="preserve"> real-time image acquisition setup using</w:t>
      </w:r>
      <w:r>
        <w:t xml:space="preserve"> a HD-capture device</w:t>
      </w:r>
      <w:r w:rsidR="00837A54">
        <w:t xml:space="preserve"> which is placed</w:t>
      </w:r>
      <w:r>
        <w:t xml:space="preserve"> </w:t>
      </w:r>
      <w:r w:rsidR="00BD55CC">
        <w:t>between</w:t>
      </w:r>
      <w:r w:rsidR="00A80B6C">
        <w:t xml:space="preserve"> the</w:t>
      </w:r>
      <w:r w:rsidR="00BD55CC">
        <w:t xml:space="preserve"> MR-workstation monitor and the image processing laptop</w:t>
      </w:r>
      <w:r w:rsidR="00885CAA">
        <w:t xml:space="preserve">. </w:t>
      </w:r>
      <w:r w:rsidR="00BB47DE">
        <w:t>For the evaluation of the</w:t>
      </w:r>
      <w:r w:rsidR="00382A8C">
        <w:t xml:space="preserve"> a</w:t>
      </w:r>
      <w:r w:rsidR="00AE286B">
        <w:t xml:space="preserve">ccuracy and </w:t>
      </w:r>
      <w:r w:rsidR="00652B05">
        <w:t xml:space="preserve">the </w:t>
      </w:r>
      <w:r w:rsidR="00AE286B">
        <w:t>performance</w:t>
      </w:r>
      <w:r w:rsidR="00885CAA">
        <w:t xml:space="preserve"> of the </w:t>
      </w:r>
      <w:r>
        <w:t xml:space="preserve">proposed </w:t>
      </w:r>
      <w:r w:rsidR="00885CAA">
        <w:t>methods</w:t>
      </w:r>
      <w:r w:rsidR="00BB47DE">
        <w:t>,</w:t>
      </w:r>
      <w:r w:rsidR="001B27AA">
        <w:t xml:space="preserve"> several experiments are designed and conducted in a 3T MRI-system</w:t>
      </w:r>
      <w:r w:rsidR="00BB47DE">
        <w:t xml:space="preserve"> </w:t>
      </w:r>
      <w:r w:rsidR="00652B05">
        <w:t>and the</w:t>
      </w:r>
      <w:r w:rsidR="00641D1B">
        <w:t>ir</w:t>
      </w:r>
      <w:r w:rsidR="00652B05">
        <w:t xml:space="preserve"> results</w:t>
      </w:r>
      <w:r w:rsidR="00BB47DE">
        <w:t xml:space="preserve"> are compared with</w:t>
      </w:r>
      <w:r w:rsidR="00837A54">
        <w:t xml:space="preserve"> </w:t>
      </w:r>
      <w:r w:rsidR="00B77EB7">
        <w:t xml:space="preserve">a </w:t>
      </w:r>
      <w:r w:rsidR="00BB47DE">
        <w:t>gold-standar</w:t>
      </w:r>
      <w:r w:rsidR="00403906">
        <w:t>d</w:t>
      </w:r>
      <w:r w:rsidR="00641D1B">
        <w:t>-CAD</w:t>
      </w:r>
      <w:r w:rsidR="00061463">
        <w:t xml:space="preserve"> </w:t>
      </w:r>
      <w:r w:rsidR="00837A54">
        <w:t xml:space="preserve">image </w:t>
      </w:r>
      <w:r w:rsidR="00061463">
        <w:t>test</w:t>
      </w:r>
      <w:r w:rsidR="006933D3">
        <w:t>.</w:t>
      </w:r>
      <w:r w:rsidR="00641D1B">
        <w:t xml:space="preserve"> </w:t>
      </w:r>
      <w:r w:rsidR="009749D7">
        <w:t>The</w:t>
      </w:r>
      <w:r w:rsidR="00216DC7">
        <w:t xml:space="preserve"> results of the</w:t>
      </w:r>
      <w:r w:rsidR="009749D7">
        <w:t xml:space="preserve"> experiments show </w:t>
      </w:r>
      <w:r w:rsidR="00B837F9">
        <w:t xml:space="preserve">that the </w:t>
      </w:r>
      <w:r w:rsidR="00216DC7">
        <w:t xml:space="preserve">registration error of the </w:t>
      </w:r>
      <w:r w:rsidR="00AE1111">
        <w:t>proposed method</w:t>
      </w:r>
      <w:r w:rsidR="00216DC7">
        <w:t xml:space="preserve"> is </w:t>
      </w:r>
      <w:r w:rsidR="009749D7">
        <w:t>1.5 mm within the phantom volume</w:t>
      </w:r>
      <w:r w:rsidR="00FF0800">
        <w:t>.</w:t>
      </w:r>
    </w:p>
    <w:p w:rsidR="00BB47DE" w:rsidRDefault="00674E37" w:rsidP="00FF3A0E">
      <w:pPr>
        <w:tabs>
          <w:tab w:val="left" w:pos="960"/>
        </w:tabs>
      </w:pPr>
      <w:r>
        <w:t xml:space="preserve">This novel automated alignment detection of the interventional instruments can contribute to a faster handling </w:t>
      </w:r>
      <w:r w:rsidR="00837A54">
        <w:t xml:space="preserve">of the MRI-guided </w:t>
      </w:r>
      <w:r w:rsidR="00F176C3">
        <w:t>interventions</w:t>
      </w:r>
      <w:r w:rsidR="00A80B6C">
        <w:t>,</w:t>
      </w:r>
      <w:r w:rsidR="00E54729">
        <w:t xml:space="preserve"> which benefits</w:t>
      </w:r>
      <w:r w:rsidR="00837A54">
        <w:t xml:space="preserve"> both the patient and </w:t>
      </w:r>
      <w:r w:rsidR="00E54729">
        <w:t xml:space="preserve">the </w:t>
      </w:r>
      <w:r w:rsidR="00837A54">
        <w:t xml:space="preserve">clinician by reducing the </w:t>
      </w:r>
      <w:r w:rsidR="00E54729">
        <w:t xml:space="preserve">time and increasing the </w:t>
      </w:r>
      <w:r w:rsidR="00F510E6">
        <w:t>accuracy</w:t>
      </w:r>
      <w:r w:rsidR="00E54729">
        <w:t xml:space="preserve"> of the procedures.</w:t>
      </w:r>
    </w:p>
    <w:p w:rsidR="00216DC7" w:rsidRDefault="00216DC7" w:rsidP="00216DC7">
      <w:pPr>
        <w:tabs>
          <w:tab w:val="left" w:pos="960"/>
        </w:tabs>
      </w:pPr>
    </w:p>
    <w:p w:rsidR="00E54729" w:rsidRDefault="00E54729" w:rsidP="00E54729">
      <w:pPr>
        <w:tabs>
          <w:tab w:val="left" w:pos="1066"/>
        </w:tabs>
        <w:rPr>
          <w:rFonts w:asciiTheme="majorHAnsi" w:hAnsiTheme="majorHAnsi"/>
          <w:b/>
          <w:bCs/>
          <w:sz w:val="56"/>
          <w:szCs w:val="56"/>
        </w:rPr>
        <w:sectPr w:rsidR="00E54729" w:rsidSect="00392CAB">
          <w:pgSz w:w="11906" w:h="16838" w:code="9"/>
          <w:pgMar w:top="1440" w:right="1440" w:bottom="1440" w:left="1440" w:header="720" w:footer="720" w:gutter="0"/>
          <w:cols w:space="720"/>
          <w:titlePg/>
          <w:docGrid w:linePitch="360"/>
        </w:sectPr>
      </w:pPr>
    </w:p>
    <w:p w:rsidR="00E14D40" w:rsidRPr="00FC7B62" w:rsidRDefault="00E14D40" w:rsidP="00E54729">
      <w:pPr>
        <w:tabs>
          <w:tab w:val="left" w:pos="1066"/>
        </w:tabs>
        <w:rPr>
          <w:rFonts w:asciiTheme="majorHAnsi" w:hAnsiTheme="majorHAnsi"/>
          <w:b/>
          <w:bCs/>
          <w:sz w:val="56"/>
          <w:szCs w:val="56"/>
        </w:rPr>
      </w:pPr>
      <w:r w:rsidRPr="00FC7B62">
        <w:rPr>
          <w:rFonts w:asciiTheme="majorHAnsi" w:hAnsiTheme="majorHAnsi"/>
          <w:b/>
          <w:bCs/>
          <w:sz w:val="56"/>
          <w:szCs w:val="56"/>
        </w:rPr>
        <w:lastRenderedPageBreak/>
        <w:t>Acknowledgment</w:t>
      </w:r>
      <w:r w:rsidR="00A547D9">
        <w:rPr>
          <w:rFonts w:asciiTheme="majorHAnsi" w:hAnsiTheme="majorHAnsi"/>
          <w:b/>
          <w:bCs/>
          <w:sz w:val="56"/>
          <w:szCs w:val="56"/>
        </w:rPr>
        <w:t>s</w:t>
      </w:r>
      <w:r w:rsidRPr="00FC7B62">
        <w:rPr>
          <w:rFonts w:asciiTheme="majorHAnsi" w:hAnsiTheme="majorHAnsi"/>
          <w:b/>
          <w:bCs/>
          <w:sz w:val="56"/>
          <w:szCs w:val="56"/>
        </w:rPr>
        <w:t>:</w:t>
      </w:r>
    </w:p>
    <w:p w:rsidR="00470A96" w:rsidRDefault="00A547D9" w:rsidP="00610805">
      <w:pPr>
        <w:rPr>
          <w:rFonts w:cstheme="minorHAnsi"/>
        </w:rPr>
      </w:pPr>
      <w:r>
        <w:rPr>
          <w:rFonts w:cstheme="minorHAnsi"/>
        </w:rPr>
        <w:t xml:space="preserve">First and </w:t>
      </w:r>
      <w:r w:rsidR="00573A3E">
        <w:rPr>
          <w:rFonts w:cstheme="minorHAnsi"/>
        </w:rPr>
        <w:t>foremost,</w:t>
      </w:r>
      <w:r>
        <w:rPr>
          <w:rFonts w:cstheme="minorHAnsi"/>
        </w:rPr>
        <w:t xml:space="preserve"> I</w:t>
      </w:r>
      <w:r w:rsidR="00470A96">
        <w:rPr>
          <w:rFonts w:cstheme="minorHAnsi"/>
        </w:rPr>
        <w:t xml:space="preserve"> would like to thank my </w:t>
      </w:r>
      <w:r w:rsidR="000D0A7C">
        <w:rPr>
          <w:rFonts w:cstheme="minorHAnsi"/>
        </w:rPr>
        <w:t>thesis supervisor</w:t>
      </w:r>
      <w:r w:rsidR="0063033D">
        <w:rPr>
          <w:rFonts w:cstheme="minorHAnsi"/>
        </w:rPr>
        <w:t>s</w:t>
      </w:r>
      <w:r w:rsidR="008431BF">
        <w:rPr>
          <w:rFonts w:cstheme="minorHAnsi"/>
        </w:rPr>
        <w:t>. Firstly, to thank Prof. Michael Friebe for providing me the opportunity to work at the “</w:t>
      </w:r>
      <w:r w:rsidR="008431BF" w:rsidRPr="00B50DF3">
        <w:rPr>
          <w:rFonts w:cstheme="minorHAnsi"/>
        </w:rPr>
        <w:t>chair of</w:t>
      </w:r>
      <w:r w:rsidR="00B50DF3" w:rsidRPr="00B50DF3">
        <w:rPr>
          <w:rFonts w:cstheme="minorHAnsi"/>
        </w:rPr>
        <w:t xml:space="preserve"> Catheter Technologies and Image Guided Therapies</w:t>
      </w:r>
      <w:r w:rsidR="008431BF">
        <w:rPr>
          <w:rFonts w:cstheme="minorHAnsi"/>
        </w:rPr>
        <w:t xml:space="preserve">” and for his guidance and assistance throughout this work. I am also deeply grateful to </w:t>
      </w:r>
      <w:r w:rsidR="000D0A7C">
        <w:rPr>
          <w:rFonts w:cstheme="minorHAnsi"/>
        </w:rPr>
        <w:t>M</w:t>
      </w:r>
      <w:r w:rsidR="00F622A5">
        <w:rPr>
          <w:rFonts w:cstheme="minorHAnsi"/>
        </w:rPr>
        <w:t>.</w:t>
      </w:r>
      <w:r w:rsidR="00360CA7">
        <w:rPr>
          <w:rFonts w:cstheme="minorHAnsi"/>
        </w:rPr>
        <w:t>S</w:t>
      </w:r>
      <w:r w:rsidR="000D0A7C">
        <w:rPr>
          <w:rFonts w:cstheme="minorHAnsi"/>
        </w:rPr>
        <w:t>c.</w:t>
      </w:r>
      <w:r w:rsidR="00F622A5">
        <w:rPr>
          <w:rFonts w:cstheme="minorHAnsi"/>
        </w:rPr>
        <w:t xml:space="preserve"> Robert Odenbach, for his </w:t>
      </w:r>
      <w:r w:rsidR="008431BF">
        <w:rPr>
          <w:rFonts w:cstheme="minorHAnsi"/>
        </w:rPr>
        <w:t xml:space="preserve">assistance, time, </w:t>
      </w:r>
      <w:r w:rsidR="00F622A5">
        <w:rPr>
          <w:rFonts w:cstheme="minorHAnsi"/>
        </w:rPr>
        <w:t xml:space="preserve">kindness, and most of all, for his patience. I found the weekly meetings with him very interesting and constructive. </w:t>
      </w:r>
      <w:r w:rsidR="00610805">
        <w:rPr>
          <w:rFonts w:cstheme="minorHAnsi"/>
        </w:rPr>
        <w:t>His support and</w:t>
      </w:r>
      <w:r w:rsidR="00F622A5">
        <w:rPr>
          <w:rFonts w:cstheme="minorHAnsi"/>
        </w:rPr>
        <w:t xml:space="preserve"> advice</w:t>
      </w:r>
      <w:r w:rsidR="003379B9">
        <w:rPr>
          <w:rFonts w:cstheme="minorHAnsi"/>
        </w:rPr>
        <w:t xml:space="preserve"> </w:t>
      </w:r>
      <w:r w:rsidR="00F622A5">
        <w:rPr>
          <w:rFonts w:cstheme="minorHAnsi"/>
        </w:rPr>
        <w:t>helped me to successfully complete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w:t>
      </w:r>
      <w:r w:rsidR="00E84236">
        <w:rPr>
          <w:rFonts w:cstheme="minorHAnsi"/>
        </w:rPr>
        <w:t xml:space="preserve"> the</w:t>
      </w:r>
      <w:r w:rsidRPr="00EF5E01">
        <w:rPr>
          <w:rFonts w:cstheme="minorHAnsi"/>
        </w:rPr>
        <w:t xml:space="preserve">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0160B6">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 xml:space="preserve">Magdeburg, </w:t>
      </w:r>
      <w:r w:rsidR="000160B6">
        <w:rPr>
          <w:rFonts w:cstheme="minorHAnsi"/>
        </w:rPr>
        <w:t>October</w:t>
      </w:r>
      <w:r>
        <w:rPr>
          <w:rFonts w:cstheme="minorHAnsi"/>
        </w:rPr>
        <w:t>,</w:t>
      </w:r>
      <w:r w:rsidR="000160B6">
        <w:rPr>
          <w:rFonts w:cstheme="minorHAnsi"/>
        </w:rPr>
        <w:t xml:space="preserve"> </w:t>
      </w:r>
      <w:r>
        <w:rPr>
          <w:rFonts w:cstheme="minorHAnsi"/>
        </w:rPr>
        <w:t>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1C7096" w:rsidRDefault="00363CC3" w:rsidP="00D31B09">
      <w:pPr>
        <w:rPr>
          <w:rFonts w:asciiTheme="majorHAnsi" w:hAnsiTheme="majorHAnsi"/>
          <w:b/>
          <w:bCs/>
          <w:sz w:val="56"/>
          <w:szCs w:val="56"/>
        </w:rPr>
      </w:pPr>
      <w:r w:rsidRPr="001C7096">
        <w:rPr>
          <w:rFonts w:asciiTheme="majorHAnsi" w:hAnsiTheme="majorHAnsi"/>
          <w:b/>
          <w:bCs/>
          <w:sz w:val="56"/>
          <w:szCs w:val="56"/>
        </w:rPr>
        <w:lastRenderedPageBreak/>
        <w:t>Declaration by the candidate</w:t>
      </w:r>
    </w:p>
    <w:p w:rsidR="00014CA3" w:rsidRDefault="00363CC3" w:rsidP="00D31B09">
      <w:r>
        <w:t xml:space="preserve">I hereby declare that this thesis is my own work and effort </w:t>
      </w:r>
      <w:r w:rsidR="001C7096">
        <w:t>and that it</w:t>
      </w:r>
      <w:r w:rsidR="00137B0F">
        <w:t xml:space="preserve">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607AED" w:rsidRDefault="00607AED" w:rsidP="00D31B09"/>
    <w:p w:rsidR="00607AED" w:rsidRDefault="00607AED" w:rsidP="00D31B09"/>
    <w:p w:rsidR="00607AED" w:rsidRDefault="00607AED" w:rsidP="00D31B09"/>
    <w:p w:rsidR="00014CA3" w:rsidRPr="00363CC3" w:rsidRDefault="00014CA3" w:rsidP="00D145BE">
      <w:r>
        <w:t xml:space="preserve">Magdeburg, </w:t>
      </w:r>
      <w:r w:rsidR="00D145BE">
        <w:t>October</w:t>
      </w:r>
      <w:r>
        <w:t xml:space="preserve"> </w:t>
      </w:r>
      <w:r w:rsidR="00D145BE">
        <w:t>01</w:t>
      </w:r>
      <w:r>
        <w:t>,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E1264" w:rsidRPr="00AD01A5" w:rsidRDefault="007057BF" w:rsidP="00AD01A5">
      <w:pPr>
        <w:rPr>
          <w:rFonts w:asciiTheme="majorHAnsi" w:hAnsiTheme="majorHAnsi"/>
          <w:b/>
          <w:bCs/>
          <w:sz w:val="56"/>
          <w:szCs w:val="56"/>
        </w:rPr>
      </w:pPr>
      <w:r w:rsidRPr="00AD01A5">
        <w:rPr>
          <w:rFonts w:asciiTheme="majorHAnsi" w:hAnsiTheme="majorHAnsi"/>
          <w:b/>
          <w:bCs/>
          <w:sz w:val="56"/>
          <w:szCs w:val="56"/>
        </w:rPr>
        <w:lastRenderedPageBreak/>
        <w:t>Content</w:t>
      </w:r>
    </w:p>
    <w:p w:rsidR="0081216E"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918887" w:history="1">
        <w:r w:rsidR="0081216E" w:rsidRPr="00042DB8">
          <w:rPr>
            <w:rStyle w:val="Hyperlink"/>
            <w:noProof/>
            <w14:scene3d>
              <w14:camera w14:prst="orthographicFront"/>
              <w14:lightRig w14:rig="threePt" w14:dir="t">
                <w14:rot w14:lat="0" w14:lon="0" w14:rev="0"/>
              </w14:lightRig>
            </w14:scene3d>
          </w:rPr>
          <w:t>1</w:t>
        </w:r>
        <w:r w:rsidR="0081216E">
          <w:rPr>
            <w:rFonts w:eastAsiaTheme="minorEastAsia" w:cstheme="minorBidi"/>
            <w:b w:val="0"/>
            <w:bCs w:val="0"/>
            <w:noProof/>
            <w:sz w:val="22"/>
            <w:szCs w:val="22"/>
          </w:rPr>
          <w:tab/>
        </w:r>
        <w:r w:rsidR="0081216E" w:rsidRPr="00042DB8">
          <w:rPr>
            <w:rStyle w:val="Hyperlink"/>
            <w:noProof/>
          </w:rPr>
          <w:t>Introduction</w:t>
        </w:r>
        <w:r w:rsidR="0081216E">
          <w:rPr>
            <w:noProof/>
            <w:webHidden/>
          </w:rPr>
          <w:tab/>
        </w:r>
        <w:r w:rsidR="0081216E">
          <w:rPr>
            <w:noProof/>
            <w:webHidden/>
          </w:rPr>
          <w:fldChar w:fldCharType="begin"/>
        </w:r>
        <w:r w:rsidR="0081216E">
          <w:rPr>
            <w:noProof/>
            <w:webHidden/>
          </w:rPr>
          <w:instrText xml:space="preserve"> PAGEREF _Toc525918887 \h </w:instrText>
        </w:r>
        <w:r w:rsidR="0081216E">
          <w:rPr>
            <w:noProof/>
            <w:webHidden/>
          </w:rPr>
        </w:r>
        <w:r w:rsidR="0081216E">
          <w:rPr>
            <w:noProof/>
            <w:webHidden/>
          </w:rPr>
          <w:fldChar w:fldCharType="separate"/>
        </w:r>
        <w:r w:rsidR="00166892">
          <w:rPr>
            <w:noProof/>
            <w:webHidden/>
          </w:rPr>
          <w:t>1</w:t>
        </w:r>
        <w:r w:rsidR="0081216E">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888" w:history="1">
        <w:r w:rsidRPr="00042DB8">
          <w:rPr>
            <w:rStyle w:val="Hyperlink"/>
            <w:noProof/>
          </w:rPr>
          <w:t>1.1</w:t>
        </w:r>
        <w:r>
          <w:rPr>
            <w:rFonts w:eastAsiaTheme="minorEastAsia" w:cstheme="minorBidi"/>
            <w:iCs w:val="0"/>
            <w:noProof/>
            <w:sz w:val="22"/>
            <w:szCs w:val="22"/>
          </w:rPr>
          <w:tab/>
        </w:r>
        <w:r w:rsidRPr="00042DB8">
          <w:rPr>
            <w:rStyle w:val="Hyperlink"/>
            <w:noProof/>
          </w:rPr>
          <w:t>Motivation</w:t>
        </w:r>
        <w:r>
          <w:rPr>
            <w:noProof/>
            <w:webHidden/>
          </w:rPr>
          <w:tab/>
        </w:r>
        <w:r>
          <w:rPr>
            <w:noProof/>
            <w:webHidden/>
          </w:rPr>
          <w:fldChar w:fldCharType="begin"/>
        </w:r>
        <w:r>
          <w:rPr>
            <w:noProof/>
            <w:webHidden/>
          </w:rPr>
          <w:instrText xml:space="preserve"> PAGEREF _Toc525918888 \h </w:instrText>
        </w:r>
        <w:r>
          <w:rPr>
            <w:noProof/>
            <w:webHidden/>
          </w:rPr>
        </w:r>
        <w:r>
          <w:rPr>
            <w:noProof/>
            <w:webHidden/>
          </w:rPr>
          <w:fldChar w:fldCharType="separate"/>
        </w:r>
        <w:r w:rsidR="00166892">
          <w:rPr>
            <w:noProof/>
            <w:webHidden/>
          </w:rPr>
          <w:t>2</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889" w:history="1">
        <w:r w:rsidRPr="00042DB8">
          <w:rPr>
            <w:rStyle w:val="Hyperlink"/>
            <w:noProof/>
          </w:rPr>
          <w:t>1.2</w:t>
        </w:r>
        <w:r>
          <w:rPr>
            <w:rFonts w:eastAsiaTheme="minorEastAsia" w:cstheme="minorBidi"/>
            <w:iCs w:val="0"/>
            <w:noProof/>
            <w:sz w:val="22"/>
            <w:szCs w:val="22"/>
          </w:rPr>
          <w:tab/>
        </w:r>
        <w:r w:rsidRPr="00042DB8">
          <w:rPr>
            <w:rStyle w:val="Hyperlink"/>
            <w:noProof/>
          </w:rPr>
          <w:t>Objectives</w:t>
        </w:r>
        <w:r>
          <w:rPr>
            <w:noProof/>
            <w:webHidden/>
          </w:rPr>
          <w:tab/>
        </w:r>
        <w:r>
          <w:rPr>
            <w:noProof/>
            <w:webHidden/>
          </w:rPr>
          <w:fldChar w:fldCharType="begin"/>
        </w:r>
        <w:r>
          <w:rPr>
            <w:noProof/>
            <w:webHidden/>
          </w:rPr>
          <w:instrText xml:space="preserve"> PAGEREF _Toc525918889 \h </w:instrText>
        </w:r>
        <w:r>
          <w:rPr>
            <w:noProof/>
            <w:webHidden/>
          </w:rPr>
        </w:r>
        <w:r>
          <w:rPr>
            <w:noProof/>
            <w:webHidden/>
          </w:rPr>
          <w:fldChar w:fldCharType="separate"/>
        </w:r>
        <w:r w:rsidR="00166892">
          <w:rPr>
            <w:noProof/>
            <w:webHidden/>
          </w:rPr>
          <w:t>3</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890" w:history="1">
        <w:r w:rsidRPr="00042DB8">
          <w:rPr>
            <w:rStyle w:val="Hyperlink"/>
            <w:noProof/>
            <w14:scene3d>
              <w14:camera w14:prst="orthographicFront"/>
              <w14:lightRig w14:rig="threePt" w14:dir="t">
                <w14:rot w14:lat="0" w14:lon="0" w14:rev="0"/>
              </w14:lightRig>
            </w14:scene3d>
          </w:rPr>
          <w:t>2</w:t>
        </w:r>
        <w:r>
          <w:rPr>
            <w:rFonts w:eastAsiaTheme="minorEastAsia" w:cstheme="minorBidi"/>
            <w:b w:val="0"/>
            <w:bCs w:val="0"/>
            <w:noProof/>
            <w:sz w:val="22"/>
            <w:szCs w:val="22"/>
          </w:rPr>
          <w:tab/>
        </w:r>
        <w:r w:rsidRPr="00042DB8">
          <w:rPr>
            <w:rStyle w:val="Hyperlink"/>
            <w:noProof/>
          </w:rPr>
          <w:t>Literature survey</w:t>
        </w:r>
        <w:r>
          <w:rPr>
            <w:noProof/>
            <w:webHidden/>
          </w:rPr>
          <w:tab/>
        </w:r>
        <w:r>
          <w:rPr>
            <w:noProof/>
            <w:webHidden/>
          </w:rPr>
          <w:fldChar w:fldCharType="begin"/>
        </w:r>
        <w:r>
          <w:rPr>
            <w:noProof/>
            <w:webHidden/>
          </w:rPr>
          <w:instrText xml:space="preserve"> PAGEREF _Toc525918890 \h </w:instrText>
        </w:r>
        <w:r>
          <w:rPr>
            <w:noProof/>
            <w:webHidden/>
          </w:rPr>
        </w:r>
        <w:r>
          <w:rPr>
            <w:noProof/>
            <w:webHidden/>
          </w:rPr>
          <w:fldChar w:fldCharType="separate"/>
        </w:r>
        <w:r w:rsidR="00166892">
          <w:rPr>
            <w:noProof/>
            <w:webHidden/>
          </w:rPr>
          <w:t>4</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891" w:history="1">
        <w:r w:rsidRPr="00042DB8">
          <w:rPr>
            <w:rStyle w:val="Hyperlink"/>
            <w:noProof/>
          </w:rPr>
          <w:t>2.1</w:t>
        </w:r>
        <w:r>
          <w:rPr>
            <w:rFonts w:eastAsiaTheme="minorEastAsia" w:cstheme="minorBidi"/>
            <w:iCs w:val="0"/>
            <w:noProof/>
            <w:sz w:val="22"/>
            <w:szCs w:val="22"/>
          </w:rPr>
          <w:tab/>
        </w:r>
        <w:r w:rsidRPr="00042DB8">
          <w:rPr>
            <w:rStyle w:val="Hyperlink"/>
            <w:noProof/>
          </w:rPr>
          <w:t>Magnetic resonance imaging (MRI)</w:t>
        </w:r>
        <w:r>
          <w:rPr>
            <w:noProof/>
            <w:webHidden/>
          </w:rPr>
          <w:tab/>
        </w:r>
        <w:r>
          <w:rPr>
            <w:noProof/>
            <w:webHidden/>
          </w:rPr>
          <w:fldChar w:fldCharType="begin"/>
        </w:r>
        <w:r>
          <w:rPr>
            <w:noProof/>
            <w:webHidden/>
          </w:rPr>
          <w:instrText xml:space="preserve"> PAGEREF _Toc525918891 \h </w:instrText>
        </w:r>
        <w:r>
          <w:rPr>
            <w:noProof/>
            <w:webHidden/>
          </w:rPr>
        </w:r>
        <w:r>
          <w:rPr>
            <w:noProof/>
            <w:webHidden/>
          </w:rPr>
          <w:fldChar w:fldCharType="separate"/>
        </w:r>
        <w:r w:rsidR="00166892">
          <w:rPr>
            <w:noProof/>
            <w:webHidden/>
          </w:rPr>
          <w:t>4</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892" w:history="1">
        <w:r w:rsidRPr="00042DB8">
          <w:rPr>
            <w:rStyle w:val="Hyperlink"/>
            <w:noProof/>
          </w:rPr>
          <w:t>2.1.1</w:t>
        </w:r>
        <w:r>
          <w:rPr>
            <w:rFonts w:eastAsiaTheme="minorEastAsia" w:cstheme="minorBidi"/>
            <w:noProof/>
            <w:sz w:val="22"/>
            <w:szCs w:val="22"/>
          </w:rPr>
          <w:tab/>
        </w:r>
        <w:r w:rsidRPr="00042DB8">
          <w:rPr>
            <w:rStyle w:val="Hyperlink"/>
            <w:noProof/>
          </w:rPr>
          <w:t>Artifacts in MRI</w:t>
        </w:r>
        <w:r>
          <w:rPr>
            <w:noProof/>
            <w:webHidden/>
          </w:rPr>
          <w:tab/>
        </w:r>
        <w:r>
          <w:rPr>
            <w:noProof/>
            <w:webHidden/>
          </w:rPr>
          <w:fldChar w:fldCharType="begin"/>
        </w:r>
        <w:r>
          <w:rPr>
            <w:noProof/>
            <w:webHidden/>
          </w:rPr>
          <w:instrText xml:space="preserve"> PAGEREF _Toc525918892 \h </w:instrText>
        </w:r>
        <w:r>
          <w:rPr>
            <w:noProof/>
            <w:webHidden/>
          </w:rPr>
        </w:r>
        <w:r>
          <w:rPr>
            <w:noProof/>
            <w:webHidden/>
          </w:rPr>
          <w:fldChar w:fldCharType="separate"/>
        </w:r>
        <w:r w:rsidR="00166892">
          <w:rPr>
            <w:noProof/>
            <w:webHidden/>
          </w:rPr>
          <w:t>5</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893" w:history="1">
        <w:r w:rsidRPr="00042DB8">
          <w:rPr>
            <w:rStyle w:val="Hyperlink"/>
            <w:noProof/>
          </w:rPr>
          <w:t>2.1.1.1</w:t>
        </w:r>
        <w:r>
          <w:rPr>
            <w:rFonts w:eastAsiaTheme="minorEastAsia" w:cstheme="minorBidi"/>
            <w:noProof/>
            <w:sz w:val="22"/>
            <w:szCs w:val="22"/>
          </w:rPr>
          <w:tab/>
        </w:r>
        <w:r w:rsidRPr="00042DB8">
          <w:rPr>
            <w:rStyle w:val="Hyperlink"/>
            <w:noProof/>
          </w:rPr>
          <w:t>Chemical shift artifacts</w:t>
        </w:r>
        <w:r>
          <w:rPr>
            <w:noProof/>
            <w:webHidden/>
          </w:rPr>
          <w:tab/>
        </w:r>
        <w:r>
          <w:rPr>
            <w:noProof/>
            <w:webHidden/>
          </w:rPr>
          <w:fldChar w:fldCharType="begin"/>
        </w:r>
        <w:r>
          <w:rPr>
            <w:noProof/>
            <w:webHidden/>
          </w:rPr>
          <w:instrText xml:space="preserve"> PAGEREF _Toc525918893 \h </w:instrText>
        </w:r>
        <w:r>
          <w:rPr>
            <w:noProof/>
            <w:webHidden/>
          </w:rPr>
        </w:r>
        <w:r>
          <w:rPr>
            <w:noProof/>
            <w:webHidden/>
          </w:rPr>
          <w:fldChar w:fldCharType="separate"/>
        </w:r>
        <w:r w:rsidR="00166892">
          <w:rPr>
            <w:noProof/>
            <w:webHidden/>
          </w:rPr>
          <w:t>5</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894" w:history="1">
        <w:r w:rsidRPr="00042DB8">
          <w:rPr>
            <w:rStyle w:val="Hyperlink"/>
            <w:noProof/>
          </w:rPr>
          <w:t>2.1.1.2</w:t>
        </w:r>
        <w:r>
          <w:rPr>
            <w:rFonts w:eastAsiaTheme="minorEastAsia" w:cstheme="minorBidi"/>
            <w:noProof/>
            <w:sz w:val="22"/>
            <w:szCs w:val="22"/>
          </w:rPr>
          <w:tab/>
        </w:r>
        <w:r w:rsidRPr="00042DB8">
          <w:rPr>
            <w:rStyle w:val="Hyperlink"/>
            <w:noProof/>
          </w:rPr>
          <w:t>Phase cancellation artifact</w:t>
        </w:r>
        <w:r>
          <w:rPr>
            <w:noProof/>
            <w:webHidden/>
          </w:rPr>
          <w:tab/>
        </w:r>
        <w:r>
          <w:rPr>
            <w:noProof/>
            <w:webHidden/>
          </w:rPr>
          <w:fldChar w:fldCharType="begin"/>
        </w:r>
        <w:r>
          <w:rPr>
            <w:noProof/>
            <w:webHidden/>
          </w:rPr>
          <w:instrText xml:space="preserve"> PAGEREF _Toc525918894 \h </w:instrText>
        </w:r>
        <w:r>
          <w:rPr>
            <w:noProof/>
            <w:webHidden/>
          </w:rPr>
        </w:r>
        <w:r>
          <w:rPr>
            <w:noProof/>
            <w:webHidden/>
          </w:rPr>
          <w:fldChar w:fldCharType="separate"/>
        </w:r>
        <w:r w:rsidR="00166892">
          <w:rPr>
            <w:noProof/>
            <w:webHidden/>
          </w:rPr>
          <w:t>7</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895" w:history="1">
        <w:r w:rsidRPr="00042DB8">
          <w:rPr>
            <w:rStyle w:val="Hyperlink"/>
            <w:noProof/>
          </w:rPr>
          <w:t>2.1.1.3</w:t>
        </w:r>
        <w:r>
          <w:rPr>
            <w:rFonts w:eastAsiaTheme="minorEastAsia" w:cstheme="minorBidi"/>
            <w:noProof/>
            <w:sz w:val="22"/>
            <w:szCs w:val="22"/>
          </w:rPr>
          <w:tab/>
        </w:r>
        <w:r w:rsidRPr="00042DB8">
          <w:rPr>
            <w:rStyle w:val="Hyperlink"/>
            <w:noProof/>
          </w:rPr>
          <w:t>Noise</w:t>
        </w:r>
        <w:r>
          <w:rPr>
            <w:noProof/>
            <w:webHidden/>
          </w:rPr>
          <w:tab/>
        </w:r>
        <w:r>
          <w:rPr>
            <w:noProof/>
            <w:webHidden/>
          </w:rPr>
          <w:fldChar w:fldCharType="begin"/>
        </w:r>
        <w:r>
          <w:rPr>
            <w:noProof/>
            <w:webHidden/>
          </w:rPr>
          <w:instrText xml:space="preserve"> PAGEREF _Toc525918895 \h </w:instrText>
        </w:r>
        <w:r>
          <w:rPr>
            <w:noProof/>
            <w:webHidden/>
          </w:rPr>
        </w:r>
        <w:r>
          <w:rPr>
            <w:noProof/>
            <w:webHidden/>
          </w:rPr>
          <w:fldChar w:fldCharType="separate"/>
        </w:r>
        <w:r w:rsidR="00166892">
          <w:rPr>
            <w:noProof/>
            <w:webHidden/>
          </w:rPr>
          <w:t>8</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896" w:history="1">
        <w:r w:rsidRPr="00042DB8">
          <w:rPr>
            <w:rStyle w:val="Hyperlink"/>
            <w:noProof/>
          </w:rPr>
          <w:t>2.2</w:t>
        </w:r>
        <w:r>
          <w:rPr>
            <w:rFonts w:eastAsiaTheme="minorEastAsia" w:cstheme="minorBidi"/>
            <w:iCs w:val="0"/>
            <w:noProof/>
            <w:sz w:val="22"/>
            <w:szCs w:val="22"/>
          </w:rPr>
          <w:tab/>
        </w:r>
        <w:r w:rsidRPr="00042DB8">
          <w:rPr>
            <w:rStyle w:val="Hyperlink"/>
            <w:noProof/>
          </w:rPr>
          <w:t>Instrument tracking methods in interventional MRI</w:t>
        </w:r>
        <w:r>
          <w:rPr>
            <w:noProof/>
            <w:webHidden/>
          </w:rPr>
          <w:tab/>
        </w:r>
        <w:r>
          <w:rPr>
            <w:noProof/>
            <w:webHidden/>
          </w:rPr>
          <w:fldChar w:fldCharType="begin"/>
        </w:r>
        <w:r>
          <w:rPr>
            <w:noProof/>
            <w:webHidden/>
          </w:rPr>
          <w:instrText xml:space="preserve"> PAGEREF _Toc525918896 \h </w:instrText>
        </w:r>
        <w:r>
          <w:rPr>
            <w:noProof/>
            <w:webHidden/>
          </w:rPr>
        </w:r>
        <w:r>
          <w:rPr>
            <w:noProof/>
            <w:webHidden/>
          </w:rPr>
          <w:fldChar w:fldCharType="separate"/>
        </w:r>
        <w:r w:rsidR="00166892">
          <w:rPr>
            <w:noProof/>
            <w:webHidden/>
          </w:rPr>
          <w:t>10</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897" w:history="1">
        <w:r w:rsidRPr="00042DB8">
          <w:rPr>
            <w:rStyle w:val="Hyperlink"/>
            <w:noProof/>
          </w:rPr>
          <w:t>2.2.1</w:t>
        </w:r>
        <w:r>
          <w:rPr>
            <w:rFonts w:eastAsiaTheme="minorEastAsia" w:cstheme="minorBidi"/>
            <w:noProof/>
            <w:sz w:val="22"/>
            <w:szCs w:val="22"/>
          </w:rPr>
          <w:tab/>
        </w:r>
        <w:r w:rsidRPr="00042DB8">
          <w:rPr>
            <w:rStyle w:val="Hyperlink"/>
            <w:noProof/>
          </w:rPr>
          <w:t>General tracking approaches</w:t>
        </w:r>
        <w:r>
          <w:rPr>
            <w:noProof/>
            <w:webHidden/>
          </w:rPr>
          <w:tab/>
        </w:r>
        <w:r>
          <w:rPr>
            <w:noProof/>
            <w:webHidden/>
          </w:rPr>
          <w:fldChar w:fldCharType="begin"/>
        </w:r>
        <w:r>
          <w:rPr>
            <w:noProof/>
            <w:webHidden/>
          </w:rPr>
          <w:instrText xml:space="preserve"> PAGEREF _Toc525918897 \h </w:instrText>
        </w:r>
        <w:r>
          <w:rPr>
            <w:noProof/>
            <w:webHidden/>
          </w:rPr>
        </w:r>
        <w:r>
          <w:rPr>
            <w:noProof/>
            <w:webHidden/>
          </w:rPr>
          <w:fldChar w:fldCharType="separate"/>
        </w:r>
        <w:r w:rsidR="00166892">
          <w:rPr>
            <w:noProof/>
            <w:webHidden/>
          </w:rPr>
          <w:t>11</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898" w:history="1">
        <w:r w:rsidRPr="00042DB8">
          <w:rPr>
            <w:rStyle w:val="Hyperlink"/>
            <w:noProof/>
          </w:rPr>
          <w:t>2.2.2</w:t>
        </w:r>
        <w:r>
          <w:rPr>
            <w:rFonts w:eastAsiaTheme="minorEastAsia" w:cstheme="minorBidi"/>
            <w:noProof/>
            <w:sz w:val="22"/>
            <w:szCs w:val="22"/>
          </w:rPr>
          <w:tab/>
        </w:r>
        <w:r w:rsidRPr="00042DB8">
          <w:rPr>
            <w:rStyle w:val="Hyperlink"/>
            <w:noProof/>
          </w:rPr>
          <w:t>Passive MRI marker tracking</w:t>
        </w:r>
        <w:r>
          <w:rPr>
            <w:noProof/>
            <w:webHidden/>
          </w:rPr>
          <w:tab/>
        </w:r>
        <w:r>
          <w:rPr>
            <w:noProof/>
            <w:webHidden/>
          </w:rPr>
          <w:fldChar w:fldCharType="begin"/>
        </w:r>
        <w:r>
          <w:rPr>
            <w:noProof/>
            <w:webHidden/>
          </w:rPr>
          <w:instrText xml:space="preserve"> PAGEREF _Toc525918898 \h </w:instrText>
        </w:r>
        <w:r>
          <w:rPr>
            <w:noProof/>
            <w:webHidden/>
          </w:rPr>
        </w:r>
        <w:r>
          <w:rPr>
            <w:noProof/>
            <w:webHidden/>
          </w:rPr>
          <w:fldChar w:fldCharType="separate"/>
        </w:r>
        <w:r w:rsidR="00166892">
          <w:rPr>
            <w:noProof/>
            <w:webHidden/>
          </w:rPr>
          <w:t>11</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899" w:history="1">
        <w:r w:rsidRPr="00042DB8">
          <w:rPr>
            <w:rStyle w:val="Hyperlink"/>
            <w:noProof/>
          </w:rPr>
          <w:t>2.3</w:t>
        </w:r>
        <w:r>
          <w:rPr>
            <w:rFonts w:eastAsiaTheme="minorEastAsia" w:cstheme="minorBidi"/>
            <w:iCs w:val="0"/>
            <w:noProof/>
            <w:sz w:val="22"/>
            <w:szCs w:val="22"/>
          </w:rPr>
          <w:tab/>
        </w:r>
        <w:r w:rsidRPr="00042DB8">
          <w:rPr>
            <w:rStyle w:val="Hyperlink"/>
            <w:noProof/>
          </w:rPr>
          <w:t>Principal of the Z-frame marker</w:t>
        </w:r>
        <w:r>
          <w:rPr>
            <w:noProof/>
            <w:webHidden/>
          </w:rPr>
          <w:tab/>
        </w:r>
        <w:r>
          <w:rPr>
            <w:noProof/>
            <w:webHidden/>
          </w:rPr>
          <w:fldChar w:fldCharType="begin"/>
        </w:r>
        <w:r>
          <w:rPr>
            <w:noProof/>
            <w:webHidden/>
          </w:rPr>
          <w:instrText xml:space="preserve"> PAGEREF _Toc525918899 \h </w:instrText>
        </w:r>
        <w:r>
          <w:rPr>
            <w:noProof/>
            <w:webHidden/>
          </w:rPr>
        </w:r>
        <w:r>
          <w:rPr>
            <w:noProof/>
            <w:webHidden/>
          </w:rPr>
          <w:fldChar w:fldCharType="separate"/>
        </w:r>
        <w:r w:rsidR="00166892">
          <w:rPr>
            <w:noProof/>
            <w:webHidden/>
          </w:rPr>
          <w:t>15</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900" w:history="1">
        <w:r w:rsidRPr="00042DB8">
          <w:rPr>
            <w:rStyle w:val="Hyperlink"/>
            <w:noProof/>
            <w14:scene3d>
              <w14:camera w14:prst="orthographicFront"/>
              <w14:lightRig w14:rig="threePt" w14:dir="t">
                <w14:rot w14:lat="0" w14:lon="0" w14:rev="0"/>
              </w14:lightRig>
            </w14:scene3d>
          </w:rPr>
          <w:t>3</w:t>
        </w:r>
        <w:r>
          <w:rPr>
            <w:rFonts w:eastAsiaTheme="minorEastAsia" w:cstheme="minorBidi"/>
            <w:b w:val="0"/>
            <w:bCs w:val="0"/>
            <w:noProof/>
            <w:sz w:val="22"/>
            <w:szCs w:val="22"/>
          </w:rPr>
          <w:tab/>
        </w:r>
        <w:r w:rsidRPr="00042DB8">
          <w:rPr>
            <w:rStyle w:val="Hyperlink"/>
            <w:noProof/>
          </w:rPr>
          <w:t>Methodology</w:t>
        </w:r>
        <w:r>
          <w:rPr>
            <w:noProof/>
            <w:webHidden/>
          </w:rPr>
          <w:tab/>
        </w:r>
        <w:r>
          <w:rPr>
            <w:noProof/>
            <w:webHidden/>
          </w:rPr>
          <w:fldChar w:fldCharType="begin"/>
        </w:r>
        <w:r>
          <w:rPr>
            <w:noProof/>
            <w:webHidden/>
          </w:rPr>
          <w:instrText xml:space="preserve"> PAGEREF _Toc525918900 \h </w:instrText>
        </w:r>
        <w:r>
          <w:rPr>
            <w:noProof/>
            <w:webHidden/>
          </w:rPr>
        </w:r>
        <w:r>
          <w:rPr>
            <w:noProof/>
            <w:webHidden/>
          </w:rPr>
          <w:fldChar w:fldCharType="separate"/>
        </w:r>
        <w:r w:rsidR="00166892">
          <w:rPr>
            <w:noProof/>
            <w:webHidden/>
          </w:rPr>
          <w:t>19</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901" w:history="1">
        <w:r w:rsidRPr="00042DB8">
          <w:rPr>
            <w:rStyle w:val="Hyperlink"/>
            <w:noProof/>
          </w:rPr>
          <w:t>3.1</w:t>
        </w:r>
        <w:r>
          <w:rPr>
            <w:rFonts w:eastAsiaTheme="minorEastAsia" w:cstheme="minorBidi"/>
            <w:iCs w:val="0"/>
            <w:noProof/>
            <w:sz w:val="22"/>
            <w:szCs w:val="22"/>
          </w:rPr>
          <w:tab/>
        </w:r>
        <w:r w:rsidRPr="00042DB8">
          <w:rPr>
            <w:rStyle w:val="Hyperlink"/>
            <w:noProof/>
          </w:rPr>
          <w:t>Z-frame marker characterization</w:t>
        </w:r>
        <w:r>
          <w:rPr>
            <w:noProof/>
            <w:webHidden/>
          </w:rPr>
          <w:tab/>
        </w:r>
        <w:r>
          <w:rPr>
            <w:noProof/>
            <w:webHidden/>
          </w:rPr>
          <w:fldChar w:fldCharType="begin"/>
        </w:r>
        <w:r>
          <w:rPr>
            <w:noProof/>
            <w:webHidden/>
          </w:rPr>
          <w:instrText xml:space="preserve"> PAGEREF _Toc525918901 \h </w:instrText>
        </w:r>
        <w:r>
          <w:rPr>
            <w:noProof/>
            <w:webHidden/>
          </w:rPr>
        </w:r>
        <w:r>
          <w:rPr>
            <w:noProof/>
            <w:webHidden/>
          </w:rPr>
          <w:fldChar w:fldCharType="separate"/>
        </w:r>
        <w:r w:rsidR="00166892">
          <w:rPr>
            <w:noProof/>
            <w:webHidden/>
          </w:rPr>
          <w:t>19</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02" w:history="1">
        <w:r w:rsidRPr="00042DB8">
          <w:rPr>
            <w:rStyle w:val="Hyperlink"/>
            <w:noProof/>
          </w:rPr>
          <w:t>3.1.1</w:t>
        </w:r>
        <w:r>
          <w:rPr>
            <w:rFonts w:eastAsiaTheme="minorEastAsia" w:cstheme="minorBidi"/>
            <w:noProof/>
            <w:sz w:val="22"/>
            <w:szCs w:val="22"/>
          </w:rPr>
          <w:tab/>
        </w:r>
        <w:r w:rsidRPr="00042DB8">
          <w:rPr>
            <w:rStyle w:val="Hyperlink"/>
            <w:noProof/>
          </w:rPr>
          <w:t>Z-frame physical structures</w:t>
        </w:r>
        <w:r>
          <w:rPr>
            <w:noProof/>
            <w:webHidden/>
          </w:rPr>
          <w:tab/>
        </w:r>
        <w:r>
          <w:rPr>
            <w:noProof/>
            <w:webHidden/>
          </w:rPr>
          <w:fldChar w:fldCharType="begin"/>
        </w:r>
        <w:r>
          <w:rPr>
            <w:noProof/>
            <w:webHidden/>
          </w:rPr>
          <w:instrText xml:space="preserve"> PAGEREF _Toc525918902 \h </w:instrText>
        </w:r>
        <w:r>
          <w:rPr>
            <w:noProof/>
            <w:webHidden/>
          </w:rPr>
        </w:r>
        <w:r>
          <w:rPr>
            <w:noProof/>
            <w:webHidden/>
          </w:rPr>
          <w:fldChar w:fldCharType="separate"/>
        </w:r>
        <w:r w:rsidR="00166892">
          <w:rPr>
            <w:noProof/>
            <w:webHidden/>
          </w:rPr>
          <w:t>19</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3" w:history="1">
        <w:r w:rsidRPr="00042DB8">
          <w:rPr>
            <w:rStyle w:val="Hyperlink"/>
            <w:noProof/>
          </w:rPr>
          <w:t>3.1.1.1</w:t>
        </w:r>
        <w:r>
          <w:rPr>
            <w:rFonts w:eastAsiaTheme="minorEastAsia" w:cstheme="minorBidi"/>
            <w:noProof/>
            <w:sz w:val="22"/>
            <w:szCs w:val="22"/>
          </w:rPr>
          <w:tab/>
        </w:r>
        <w:r w:rsidRPr="00042DB8">
          <w:rPr>
            <w:rStyle w:val="Hyperlink"/>
            <w:noProof/>
          </w:rPr>
          <w:t>Center pointing triangles</w:t>
        </w:r>
        <w:r>
          <w:rPr>
            <w:noProof/>
            <w:webHidden/>
          </w:rPr>
          <w:tab/>
        </w:r>
        <w:r>
          <w:rPr>
            <w:noProof/>
            <w:webHidden/>
          </w:rPr>
          <w:fldChar w:fldCharType="begin"/>
        </w:r>
        <w:r>
          <w:rPr>
            <w:noProof/>
            <w:webHidden/>
          </w:rPr>
          <w:instrText xml:space="preserve"> PAGEREF _Toc525918903 \h </w:instrText>
        </w:r>
        <w:r>
          <w:rPr>
            <w:noProof/>
            <w:webHidden/>
          </w:rPr>
        </w:r>
        <w:r>
          <w:rPr>
            <w:noProof/>
            <w:webHidden/>
          </w:rPr>
          <w:fldChar w:fldCharType="separate"/>
        </w:r>
        <w:r w:rsidR="00166892">
          <w:rPr>
            <w:noProof/>
            <w:webHidden/>
          </w:rPr>
          <w:t>20</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4" w:history="1">
        <w:r w:rsidRPr="00042DB8">
          <w:rPr>
            <w:rStyle w:val="Hyperlink"/>
            <w:noProof/>
          </w:rPr>
          <w:t>3.1.1.2</w:t>
        </w:r>
        <w:r>
          <w:rPr>
            <w:rFonts w:eastAsiaTheme="minorEastAsia" w:cstheme="minorBidi"/>
            <w:noProof/>
            <w:sz w:val="22"/>
            <w:szCs w:val="22"/>
          </w:rPr>
          <w:tab/>
        </w:r>
        <w:r w:rsidRPr="00042DB8">
          <w:rPr>
            <w:rStyle w:val="Hyperlink"/>
            <w:noProof/>
          </w:rPr>
          <w:t>Z-axis indication triangle</w:t>
        </w:r>
        <w:r>
          <w:rPr>
            <w:noProof/>
            <w:webHidden/>
          </w:rPr>
          <w:tab/>
        </w:r>
        <w:r>
          <w:rPr>
            <w:noProof/>
            <w:webHidden/>
          </w:rPr>
          <w:fldChar w:fldCharType="begin"/>
        </w:r>
        <w:r>
          <w:rPr>
            <w:noProof/>
            <w:webHidden/>
          </w:rPr>
          <w:instrText xml:space="preserve"> PAGEREF _Toc525918904 \h </w:instrText>
        </w:r>
        <w:r>
          <w:rPr>
            <w:noProof/>
            <w:webHidden/>
          </w:rPr>
        </w:r>
        <w:r>
          <w:rPr>
            <w:noProof/>
            <w:webHidden/>
          </w:rPr>
          <w:fldChar w:fldCharType="separate"/>
        </w:r>
        <w:r w:rsidR="00166892">
          <w:rPr>
            <w:noProof/>
            <w:webHidden/>
          </w:rPr>
          <w:t>20</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5" w:history="1">
        <w:r w:rsidRPr="00042DB8">
          <w:rPr>
            <w:rStyle w:val="Hyperlink"/>
            <w:noProof/>
          </w:rPr>
          <w:t>3.1.1.3</w:t>
        </w:r>
        <w:r>
          <w:rPr>
            <w:rFonts w:eastAsiaTheme="minorEastAsia" w:cstheme="minorBidi"/>
            <w:noProof/>
            <w:sz w:val="22"/>
            <w:szCs w:val="22"/>
          </w:rPr>
          <w:tab/>
        </w:r>
        <w:r w:rsidRPr="00042DB8">
          <w:rPr>
            <w:rStyle w:val="Hyperlink"/>
            <w:noProof/>
          </w:rPr>
          <w:t>Square-shaped internal tunnel structure</w:t>
        </w:r>
        <w:r>
          <w:rPr>
            <w:noProof/>
            <w:webHidden/>
          </w:rPr>
          <w:tab/>
        </w:r>
        <w:r>
          <w:rPr>
            <w:noProof/>
            <w:webHidden/>
          </w:rPr>
          <w:fldChar w:fldCharType="begin"/>
        </w:r>
        <w:r>
          <w:rPr>
            <w:noProof/>
            <w:webHidden/>
          </w:rPr>
          <w:instrText xml:space="preserve"> PAGEREF _Toc525918905 \h </w:instrText>
        </w:r>
        <w:r>
          <w:rPr>
            <w:noProof/>
            <w:webHidden/>
          </w:rPr>
        </w:r>
        <w:r>
          <w:rPr>
            <w:noProof/>
            <w:webHidden/>
          </w:rPr>
          <w:fldChar w:fldCharType="separate"/>
        </w:r>
        <w:r w:rsidR="00166892">
          <w:rPr>
            <w:noProof/>
            <w:webHidden/>
          </w:rPr>
          <w:t>21</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06" w:history="1">
        <w:r w:rsidRPr="00042DB8">
          <w:rPr>
            <w:rStyle w:val="Hyperlink"/>
            <w:noProof/>
          </w:rPr>
          <w:t>3.1.2</w:t>
        </w:r>
        <w:r>
          <w:rPr>
            <w:rFonts w:eastAsiaTheme="minorEastAsia" w:cstheme="minorBidi"/>
            <w:noProof/>
            <w:sz w:val="22"/>
            <w:szCs w:val="22"/>
          </w:rPr>
          <w:tab/>
        </w:r>
        <w:r w:rsidRPr="00042DB8">
          <w:rPr>
            <w:rStyle w:val="Hyperlink"/>
            <w:noProof/>
          </w:rPr>
          <w:t>Z-frame marker spectroscopy</w:t>
        </w:r>
        <w:r>
          <w:rPr>
            <w:noProof/>
            <w:webHidden/>
          </w:rPr>
          <w:tab/>
        </w:r>
        <w:r>
          <w:rPr>
            <w:noProof/>
            <w:webHidden/>
          </w:rPr>
          <w:fldChar w:fldCharType="begin"/>
        </w:r>
        <w:r>
          <w:rPr>
            <w:noProof/>
            <w:webHidden/>
          </w:rPr>
          <w:instrText xml:space="preserve"> PAGEREF _Toc525918906 \h </w:instrText>
        </w:r>
        <w:r>
          <w:rPr>
            <w:noProof/>
            <w:webHidden/>
          </w:rPr>
        </w:r>
        <w:r>
          <w:rPr>
            <w:noProof/>
            <w:webHidden/>
          </w:rPr>
          <w:fldChar w:fldCharType="separate"/>
        </w:r>
        <w:r w:rsidR="00166892">
          <w:rPr>
            <w:noProof/>
            <w:webHidden/>
          </w:rPr>
          <w:t>24</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7" w:history="1">
        <w:r w:rsidRPr="00042DB8">
          <w:rPr>
            <w:rStyle w:val="Hyperlink"/>
            <w:noProof/>
          </w:rPr>
          <w:t>3.1.2.1</w:t>
        </w:r>
        <w:r>
          <w:rPr>
            <w:rFonts w:eastAsiaTheme="minorEastAsia" w:cstheme="minorBidi"/>
            <w:noProof/>
            <w:sz w:val="22"/>
            <w:szCs w:val="22"/>
          </w:rPr>
          <w:tab/>
        </w:r>
        <w:r w:rsidRPr="00042DB8">
          <w:rPr>
            <w:rStyle w:val="Hyperlink"/>
            <w:noProof/>
          </w:rPr>
          <w:t>Determination of the resin relaxation times</w:t>
        </w:r>
        <w:r>
          <w:rPr>
            <w:noProof/>
            <w:webHidden/>
          </w:rPr>
          <w:tab/>
        </w:r>
        <w:r>
          <w:rPr>
            <w:noProof/>
            <w:webHidden/>
          </w:rPr>
          <w:fldChar w:fldCharType="begin"/>
        </w:r>
        <w:r>
          <w:rPr>
            <w:noProof/>
            <w:webHidden/>
          </w:rPr>
          <w:instrText xml:space="preserve"> PAGEREF _Toc525918907 \h </w:instrText>
        </w:r>
        <w:r>
          <w:rPr>
            <w:noProof/>
            <w:webHidden/>
          </w:rPr>
        </w:r>
        <w:r>
          <w:rPr>
            <w:noProof/>
            <w:webHidden/>
          </w:rPr>
          <w:fldChar w:fldCharType="separate"/>
        </w:r>
        <w:r w:rsidR="00166892">
          <w:rPr>
            <w:noProof/>
            <w:webHidden/>
          </w:rPr>
          <w:t>24</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8" w:history="1">
        <w:r w:rsidRPr="00042DB8">
          <w:rPr>
            <w:rStyle w:val="Hyperlink"/>
            <w:noProof/>
          </w:rPr>
          <w:t>3.1.2.2</w:t>
        </w:r>
        <w:r>
          <w:rPr>
            <w:rFonts w:eastAsiaTheme="minorEastAsia" w:cstheme="minorBidi"/>
            <w:noProof/>
            <w:sz w:val="22"/>
            <w:szCs w:val="22"/>
          </w:rPr>
          <w:tab/>
        </w:r>
        <w:r w:rsidRPr="00042DB8">
          <w:rPr>
            <w:rStyle w:val="Hyperlink"/>
            <w:noProof/>
          </w:rPr>
          <w:t>Experimental results</w:t>
        </w:r>
        <w:r>
          <w:rPr>
            <w:noProof/>
            <w:webHidden/>
          </w:rPr>
          <w:tab/>
        </w:r>
        <w:r>
          <w:rPr>
            <w:noProof/>
            <w:webHidden/>
          </w:rPr>
          <w:fldChar w:fldCharType="begin"/>
        </w:r>
        <w:r>
          <w:rPr>
            <w:noProof/>
            <w:webHidden/>
          </w:rPr>
          <w:instrText xml:space="preserve"> PAGEREF _Toc525918908 \h </w:instrText>
        </w:r>
        <w:r>
          <w:rPr>
            <w:noProof/>
            <w:webHidden/>
          </w:rPr>
        </w:r>
        <w:r>
          <w:rPr>
            <w:noProof/>
            <w:webHidden/>
          </w:rPr>
          <w:fldChar w:fldCharType="separate"/>
        </w:r>
        <w:r w:rsidR="00166892">
          <w:rPr>
            <w:noProof/>
            <w:webHidden/>
          </w:rPr>
          <w:t>26</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09" w:history="1">
        <w:r w:rsidRPr="00042DB8">
          <w:rPr>
            <w:rStyle w:val="Hyperlink"/>
            <w:noProof/>
          </w:rPr>
          <w:t>3.1.2.3</w:t>
        </w:r>
        <w:r>
          <w:rPr>
            <w:rFonts w:eastAsiaTheme="minorEastAsia" w:cstheme="minorBidi"/>
            <w:noProof/>
            <w:sz w:val="22"/>
            <w:szCs w:val="22"/>
          </w:rPr>
          <w:tab/>
        </w:r>
        <w:r w:rsidRPr="00042DB8">
          <w:rPr>
            <w:rStyle w:val="Hyperlink"/>
            <w:noProof/>
          </w:rPr>
          <w:t>Future work</w:t>
        </w:r>
        <w:r>
          <w:rPr>
            <w:noProof/>
            <w:webHidden/>
          </w:rPr>
          <w:tab/>
        </w:r>
        <w:r>
          <w:rPr>
            <w:noProof/>
            <w:webHidden/>
          </w:rPr>
          <w:fldChar w:fldCharType="begin"/>
        </w:r>
        <w:r>
          <w:rPr>
            <w:noProof/>
            <w:webHidden/>
          </w:rPr>
          <w:instrText xml:space="preserve"> PAGEREF _Toc525918909 \h </w:instrText>
        </w:r>
        <w:r>
          <w:rPr>
            <w:noProof/>
            <w:webHidden/>
          </w:rPr>
        </w:r>
        <w:r>
          <w:rPr>
            <w:noProof/>
            <w:webHidden/>
          </w:rPr>
          <w:fldChar w:fldCharType="separate"/>
        </w:r>
        <w:r w:rsidR="00166892">
          <w:rPr>
            <w:noProof/>
            <w:webHidden/>
          </w:rPr>
          <w:t>26</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910" w:history="1">
        <w:r w:rsidRPr="00042DB8">
          <w:rPr>
            <w:rStyle w:val="Hyperlink"/>
            <w:noProof/>
          </w:rPr>
          <w:t>3.2</w:t>
        </w:r>
        <w:r>
          <w:rPr>
            <w:rFonts w:eastAsiaTheme="minorEastAsia" w:cstheme="minorBidi"/>
            <w:iCs w:val="0"/>
            <w:noProof/>
            <w:sz w:val="22"/>
            <w:szCs w:val="22"/>
          </w:rPr>
          <w:tab/>
        </w:r>
        <w:r w:rsidRPr="00042DB8">
          <w:rPr>
            <w:rStyle w:val="Hyperlink"/>
            <w:noProof/>
          </w:rPr>
          <w:t>Alignment detection algorithm</w:t>
        </w:r>
        <w:r>
          <w:rPr>
            <w:noProof/>
            <w:webHidden/>
          </w:rPr>
          <w:tab/>
        </w:r>
        <w:r>
          <w:rPr>
            <w:noProof/>
            <w:webHidden/>
          </w:rPr>
          <w:fldChar w:fldCharType="begin"/>
        </w:r>
        <w:r>
          <w:rPr>
            <w:noProof/>
            <w:webHidden/>
          </w:rPr>
          <w:instrText xml:space="preserve"> PAGEREF _Toc525918910 \h </w:instrText>
        </w:r>
        <w:r>
          <w:rPr>
            <w:noProof/>
            <w:webHidden/>
          </w:rPr>
        </w:r>
        <w:r>
          <w:rPr>
            <w:noProof/>
            <w:webHidden/>
          </w:rPr>
          <w:fldChar w:fldCharType="separate"/>
        </w:r>
        <w:r w:rsidR="00166892">
          <w:rPr>
            <w:noProof/>
            <w:webHidden/>
          </w:rPr>
          <w:t>28</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11" w:history="1">
        <w:r w:rsidRPr="00042DB8">
          <w:rPr>
            <w:rStyle w:val="Hyperlink"/>
            <w:noProof/>
          </w:rPr>
          <w:t>3.2.1</w:t>
        </w:r>
        <w:r>
          <w:rPr>
            <w:rFonts w:eastAsiaTheme="minorEastAsia" w:cstheme="minorBidi"/>
            <w:noProof/>
            <w:sz w:val="22"/>
            <w:szCs w:val="22"/>
          </w:rPr>
          <w:tab/>
        </w:r>
        <w:r w:rsidRPr="00042DB8">
          <w:rPr>
            <w:rStyle w:val="Hyperlink"/>
            <w:noProof/>
          </w:rPr>
          <w:t>Data acquisition</w:t>
        </w:r>
        <w:r>
          <w:rPr>
            <w:noProof/>
            <w:webHidden/>
          </w:rPr>
          <w:tab/>
        </w:r>
        <w:r>
          <w:rPr>
            <w:noProof/>
            <w:webHidden/>
          </w:rPr>
          <w:fldChar w:fldCharType="begin"/>
        </w:r>
        <w:r>
          <w:rPr>
            <w:noProof/>
            <w:webHidden/>
          </w:rPr>
          <w:instrText xml:space="preserve"> PAGEREF _Toc525918911 \h </w:instrText>
        </w:r>
        <w:r>
          <w:rPr>
            <w:noProof/>
            <w:webHidden/>
          </w:rPr>
        </w:r>
        <w:r>
          <w:rPr>
            <w:noProof/>
            <w:webHidden/>
          </w:rPr>
          <w:fldChar w:fldCharType="separate"/>
        </w:r>
        <w:r w:rsidR="00166892">
          <w:rPr>
            <w:noProof/>
            <w:webHidden/>
          </w:rPr>
          <w:t>30</w:t>
        </w:r>
        <w:r>
          <w:rPr>
            <w:noProof/>
            <w:webHidden/>
          </w:rPr>
          <w:fldChar w:fldCharType="end"/>
        </w:r>
      </w:hyperlink>
    </w:p>
    <w:p w:rsidR="00C66239" w:rsidRDefault="00C66239">
      <w:pPr>
        <w:pStyle w:val="TOC3"/>
        <w:tabs>
          <w:tab w:val="left" w:pos="1320"/>
        </w:tabs>
        <w:rPr>
          <w:rStyle w:val="Hyperlink"/>
          <w:noProof/>
        </w:rPr>
        <w:sectPr w:rsidR="00C66239" w:rsidSect="0099578D">
          <w:footerReference w:type="first" r:id="rId15"/>
          <w:pgSz w:w="11906" w:h="16838" w:code="9"/>
          <w:pgMar w:top="1440" w:right="1440" w:bottom="1440" w:left="1440" w:header="720" w:footer="720" w:gutter="0"/>
          <w:pgNumType w:fmt="lowerRoman" w:start="1"/>
          <w:cols w:space="720"/>
          <w:titlePg/>
          <w:docGrid w:linePitch="360"/>
        </w:sectPr>
      </w:pPr>
    </w:p>
    <w:p w:rsidR="0081216E" w:rsidRDefault="0081216E">
      <w:pPr>
        <w:pStyle w:val="TOC3"/>
        <w:tabs>
          <w:tab w:val="left" w:pos="1320"/>
        </w:tabs>
        <w:rPr>
          <w:rFonts w:eastAsiaTheme="minorEastAsia" w:cstheme="minorBidi"/>
          <w:noProof/>
          <w:sz w:val="22"/>
          <w:szCs w:val="22"/>
        </w:rPr>
      </w:pPr>
      <w:hyperlink w:anchor="_Toc525918912" w:history="1">
        <w:r w:rsidRPr="00042DB8">
          <w:rPr>
            <w:rStyle w:val="Hyperlink"/>
            <w:noProof/>
          </w:rPr>
          <w:t>3.2.2</w:t>
        </w:r>
        <w:r>
          <w:rPr>
            <w:rFonts w:eastAsiaTheme="minorEastAsia" w:cstheme="minorBidi"/>
            <w:noProof/>
            <w:sz w:val="22"/>
            <w:szCs w:val="22"/>
          </w:rPr>
          <w:tab/>
        </w:r>
        <w:r w:rsidRPr="00042DB8">
          <w:rPr>
            <w:rStyle w:val="Hyperlink"/>
            <w:noProof/>
          </w:rPr>
          <w:t>Image segmentation and pre-processing</w:t>
        </w:r>
        <w:r>
          <w:rPr>
            <w:noProof/>
            <w:webHidden/>
          </w:rPr>
          <w:tab/>
        </w:r>
        <w:r>
          <w:rPr>
            <w:noProof/>
            <w:webHidden/>
          </w:rPr>
          <w:fldChar w:fldCharType="begin"/>
        </w:r>
        <w:r>
          <w:rPr>
            <w:noProof/>
            <w:webHidden/>
          </w:rPr>
          <w:instrText xml:space="preserve"> PAGEREF _Toc525918912 \h </w:instrText>
        </w:r>
        <w:r>
          <w:rPr>
            <w:noProof/>
            <w:webHidden/>
          </w:rPr>
        </w:r>
        <w:r>
          <w:rPr>
            <w:noProof/>
            <w:webHidden/>
          </w:rPr>
          <w:fldChar w:fldCharType="separate"/>
        </w:r>
        <w:r w:rsidR="00166892">
          <w:rPr>
            <w:noProof/>
            <w:webHidden/>
          </w:rPr>
          <w:t>33</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3" w:history="1">
        <w:r w:rsidRPr="00042DB8">
          <w:rPr>
            <w:rStyle w:val="Hyperlink"/>
            <w:noProof/>
          </w:rPr>
          <w:t>3.2.2.1</w:t>
        </w:r>
        <w:r>
          <w:rPr>
            <w:rFonts w:eastAsiaTheme="minorEastAsia" w:cstheme="minorBidi"/>
            <w:noProof/>
            <w:sz w:val="22"/>
            <w:szCs w:val="22"/>
          </w:rPr>
          <w:tab/>
        </w:r>
        <w:r w:rsidRPr="00042DB8">
          <w:rPr>
            <w:rStyle w:val="Hyperlink"/>
            <w:noProof/>
          </w:rPr>
          <w:t>Z-frame marker cropping</w:t>
        </w:r>
        <w:r>
          <w:rPr>
            <w:noProof/>
            <w:webHidden/>
          </w:rPr>
          <w:tab/>
        </w:r>
        <w:r>
          <w:rPr>
            <w:noProof/>
            <w:webHidden/>
          </w:rPr>
          <w:fldChar w:fldCharType="begin"/>
        </w:r>
        <w:r>
          <w:rPr>
            <w:noProof/>
            <w:webHidden/>
          </w:rPr>
          <w:instrText xml:space="preserve"> PAGEREF _Toc525918913 \h </w:instrText>
        </w:r>
        <w:r>
          <w:rPr>
            <w:noProof/>
            <w:webHidden/>
          </w:rPr>
        </w:r>
        <w:r>
          <w:rPr>
            <w:noProof/>
            <w:webHidden/>
          </w:rPr>
          <w:fldChar w:fldCharType="separate"/>
        </w:r>
        <w:r w:rsidR="00166892">
          <w:rPr>
            <w:noProof/>
            <w:webHidden/>
          </w:rPr>
          <w:t>33</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4" w:history="1">
        <w:r w:rsidRPr="00042DB8">
          <w:rPr>
            <w:rStyle w:val="Hyperlink"/>
            <w:noProof/>
          </w:rPr>
          <w:t>3.2.2.2</w:t>
        </w:r>
        <w:r>
          <w:rPr>
            <w:rFonts w:eastAsiaTheme="minorEastAsia" w:cstheme="minorBidi"/>
            <w:noProof/>
            <w:sz w:val="22"/>
            <w:szCs w:val="22"/>
          </w:rPr>
          <w:tab/>
        </w:r>
        <w:r w:rsidRPr="00042DB8">
          <w:rPr>
            <w:rStyle w:val="Hyperlink"/>
            <w:noProof/>
          </w:rPr>
          <w:t>Automatic detection of the Z-frame using Faster R-CNN</w:t>
        </w:r>
        <w:r>
          <w:rPr>
            <w:noProof/>
            <w:webHidden/>
          </w:rPr>
          <w:tab/>
        </w:r>
        <w:r>
          <w:rPr>
            <w:noProof/>
            <w:webHidden/>
          </w:rPr>
          <w:fldChar w:fldCharType="begin"/>
        </w:r>
        <w:r>
          <w:rPr>
            <w:noProof/>
            <w:webHidden/>
          </w:rPr>
          <w:instrText xml:space="preserve"> PAGEREF _Toc525918914 \h </w:instrText>
        </w:r>
        <w:r>
          <w:rPr>
            <w:noProof/>
            <w:webHidden/>
          </w:rPr>
        </w:r>
        <w:r>
          <w:rPr>
            <w:noProof/>
            <w:webHidden/>
          </w:rPr>
          <w:fldChar w:fldCharType="separate"/>
        </w:r>
        <w:r w:rsidR="00166892">
          <w:rPr>
            <w:noProof/>
            <w:webHidden/>
          </w:rPr>
          <w:t>34</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5" w:history="1">
        <w:r w:rsidRPr="00042DB8">
          <w:rPr>
            <w:rStyle w:val="Hyperlink"/>
            <w:noProof/>
          </w:rPr>
          <w:t>3.2.2.3</w:t>
        </w:r>
        <w:r>
          <w:rPr>
            <w:rFonts w:eastAsiaTheme="minorEastAsia" w:cstheme="minorBidi"/>
            <w:noProof/>
            <w:sz w:val="22"/>
            <w:szCs w:val="22"/>
          </w:rPr>
          <w:tab/>
        </w:r>
        <w:r w:rsidRPr="00042DB8">
          <w:rPr>
            <w:rStyle w:val="Hyperlink"/>
            <w:noProof/>
          </w:rPr>
          <w:t>Noise removal of the MR-images</w:t>
        </w:r>
        <w:r>
          <w:rPr>
            <w:noProof/>
            <w:webHidden/>
          </w:rPr>
          <w:tab/>
        </w:r>
        <w:r>
          <w:rPr>
            <w:noProof/>
            <w:webHidden/>
          </w:rPr>
          <w:fldChar w:fldCharType="begin"/>
        </w:r>
        <w:r>
          <w:rPr>
            <w:noProof/>
            <w:webHidden/>
          </w:rPr>
          <w:instrText xml:space="preserve"> PAGEREF _Toc525918915 \h </w:instrText>
        </w:r>
        <w:r>
          <w:rPr>
            <w:noProof/>
            <w:webHidden/>
          </w:rPr>
        </w:r>
        <w:r>
          <w:rPr>
            <w:noProof/>
            <w:webHidden/>
          </w:rPr>
          <w:fldChar w:fldCharType="separate"/>
        </w:r>
        <w:r w:rsidR="00166892">
          <w:rPr>
            <w:noProof/>
            <w:webHidden/>
          </w:rPr>
          <w:t>39</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6" w:history="1">
        <w:r w:rsidRPr="00042DB8">
          <w:rPr>
            <w:rStyle w:val="Hyperlink"/>
            <w:noProof/>
          </w:rPr>
          <w:t>3.2.2.4</w:t>
        </w:r>
        <w:r>
          <w:rPr>
            <w:rFonts w:eastAsiaTheme="minorEastAsia" w:cstheme="minorBidi"/>
            <w:noProof/>
            <w:sz w:val="22"/>
            <w:szCs w:val="22"/>
          </w:rPr>
          <w:tab/>
        </w:r>
        <w:r w:rsidRPr="00042DB8">
          <w:rPr>
            <w:rStyle w:val="Hyperlink"/>
            <w:noProof/>
          </w:rPr>
          <w:t>Image contrast enhancement</w:t>
        </w:r>
        <w:r>
          <w:rPr>
            <w:noProof/>
            <w:webHidden/>
          </w:rPr>
          <w:tab/>
        </w:r>
        <w:r>
          <w:rPr>
            <w:noProof/>
            <w:webHidden/>
          </w:rPr>
          <w:fldChar w:fldCharType="begin"/>
        </w:r>
        <w:r>
          <w:rPr>
            <w:noProof/>
            <w:webHidden/>
          </w:rPr>
          <w:instrText xml:space="preserve"> PAGEREF _Toc525918916 \h </w:instrText>
        </w:r>
        <w:r>
          <w:rPr>
            <w:noProof/>
            <w:webHidden/>
          </w:rPr>
        </w:r>
        <w:r>
          <w:rPr>
            <w:noProof/>
            <w:webHidden/>
          </w:rPr>
          <w:fldChar w:fldCharType="separate"/>
        </w:r>
        <w:r w:rsidR="00166892">
          <w:rPr>
            <w:noProof/>
            <w:webHidden/>
          </w:rPr>
          <w:t>45</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7" w:history="1">
        <w:r w:rsidRPr="00042DB8">
          <w:rPr>
            <w:rStyle w:val="Hyperlink"/>
            <w:noProof/>
          </w:rPr>
          <w:t>3.2.2.5</w:t>
        </w:r>
        <w:r>
          <w:rPr>
            <w:rFonts w:eastAsiaTheme="minorEastAsia" w:cstheme="minorBidi"/>
            <w:noProof/>
            <w:sz w:val="22"/>
            <w:szCs w:val="22"/>
          </w:rPr>
          <w:tab/>
        </w:r>
        <w:r w:rsidRPr="00042DB8">
          <w:rPr>
            <w:rStyle w:val="Hyperlink"/>
            <w:noProof/>
          </w:rPr>
          <w:t>Image binarization</w:t>
        </w:r>
        <w:r>
          <w:rPr>
            <w:noProof/>
            <w:webHidden/>
          </w:rPr>
          <w:tab/>
        </w:r>
        <w:r>
          <w:rPr>
            <w:noProof/>
            <w:webHidden/>
          </w:rPr>
          <w:fldChar w:fldCharType="begin"/>
        </w:r>
        <w:r>
          <w:rPr>
            <w:noProof/>
            <w:webHidden/>
          </w:rPr>
          <w:instrText xml:space="preserve"> PAGEREF _Toc525918917 \h </w:instrText>
        </w:r>
        <w:r>
          <w:rPr>
            <w:noProof/>
            <w:webHidden/>
          </w:rPr>
        </w:r>
        <w:r>
          <w:rPr>
            <w:noProof/>
            <w:webHidden/>
          </w:rPr>
          <w:fldChar w:fldCharType="separate"/>
        </w:r>
        <w:r w:rsidR="00166892">
          <w:rPr>
            <w:noProof/>
            <w:webHidden/>
          </w:rPr>
          <w:t>46</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18" w:history="1">
        <w:r w:rsidRPr="00042DB8">
          <w:rPr>
            <w:rStyle w:val="Hyperlink"/>
            <w:noProof/>
          </w:rPr>
          <w:t>3.2.2.6</w:t>
        </w:r>
        <w:r>
          <w:rPr>
            <w:rFonts w:eastAsiaTheme="minorEastAsia" w:cstheme="minorBidi"/>
            <w:noProof/>
            <w:sz w:val="22"/>
            <w:szCs w:val="22"/>
          </w:rPr>
          <w:tab/>
        </w:r>
        <w:r w:rsidRPr="00042DB8">
          <w:rPr>
            <w:rStyle w:val="Hyperlink"/>
            <w:noProof/>
          </w:rPr>
          <w:t>Binary image mask</w:t>
        </w:r>
        <w:r>
          <w:rPr>
            <w:noProof/>
            <w:webHidden/>
          </w:rPr>
          <w:tab/>
        </w:r>
        <w:r>
          <w:rPr>
            <w:noProof/>
            <w:webHidden/>
          </w:rPr>
          <w:fldChar w:fldCharType="begin"/>
        </w:r>
        <w:r>
          <w:rPr>
            <w:noProof/>
            <w:webHidden/>
          </w:rPr>
          <w:instrText xml:space="preserve"> PAGEREF _Toc525918918 \h </w:instrText>
        </w:r>
        <w:r>
          <w:rPr>
            <w:noProof/>
            <w:webHidden/>
          </w:rPr>
        </w:r>
        <w:r>
          <w:rPr>
            <w:noProof/>
            <w:webHidden/>
          </w:rPr>
          <w:fldChar w:fldCharType="separate"/>
        </w:r>
        <w:r w:rsidR="00166892">
          <w:rPr>
            <w:noProof/>
            <w:webHidden/>
          </w:rPr>
          <w:t>47</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19" w:history="1">
        <w:r w:rsidRPr="00042DB8">
          <w:rPr>
            <w:rStyle w:val="Hyperlink"/>
            <w:noProof/>
          </w:rPr>
          <w:t>3.2.3</w:t>
        </w:r>
        <w:r>
          <w:rPr>
            <w:rFonts w:eastAsiaTheme="minorEastAsia" w:cstheme="minorBidi"/>
            <w:noProof/>
            <w:sz w:val="22"/>
            <w:szCs w:val="22"/>
          </w:rPr>
          <w:tab/>
        </w:r>
        <w:r w:rsidRPr="00042DB8">
          <w:rPr>
            <w:rStyle w:val="Hyperlink"/>
            <w:noProof/>
          </w:rPr>
          <w:t>Localization and registration</w:t>
        </w:r>
        <w:r>
          <w:rPr>
            <w:noProof/>
            <w:webHidden/>
          </w:rPr>
          <w:tab/>
        </w:r>
        <w:r>
          <w:rPr>
            <w:noProof/>
            <w:webHidden/>
          </w:rPr>
          <w:fldChar w:fldCharType="begin"/>
        </w:r>
        <w:r>
          <w:rPr>
            <w:noProof/>
            <w:webHidden/>
          </w:rPr>
          <w:instrText xml:space="preserve"> PAGEREF _Toc525918919 \h </w:instrText>
        </w:r>
        <w:r>
          <w:rPr>
            <w:noProof/>
            <w:webHidden/>
          </w:rPr>
        </w:r>
        <w:r>
          <w:rPr>
            <w:noProof/>
            <w:webHidden/>
          </w:rPr>
          <w:fldChar w:fldCharType="separate"/>
        </w:r>
        <w:r w:rsidR="00166892">
          <w:rPr>
            <w:noProof/>
            <w:webHidden/>
          </w:rPr>
          <w:t>49</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0" w:history="1">
        <w:r w:rsidRPr="00042DB8">
          <w:rPr>
            <w:rStyle w:val="Hyperlink"/>
            <w:noProof/>
          </w:rPr>
          <w:t>3.2.3.1</w:t>
        </w:r>
        <w:r>
          <w:rPr>
            <w:rFonts w:eastAsiaTheme="minorEastAsia" w:cstheme="minorBidi"/>
            <w:noProof/>
            <w:sz w:val="22"/>
            <w:szCs w:val="22"/>
          </w:rPr>
          <w:tab/>
        </w:r>
        <w:r w:rsidRPr="00042DB8">
          <w:rPr>
            <w:rStyle w:val="Hyperlink"/>
            <w:noProof/>
          </w:rPr>
          <w:t>Center detection of the fiducial ellipses</w:t>
        </w:r>
        <w:r>
          <w:rPr>
            <w:noProof/>
            <w:webHidden/>
          </w:rPr>
          <w:tab/>
        </w:r>
        <w:r>
          <w:rPr>
            <w:noProof/>
            <w:webHidden/>
          </w:rPr>
          <w:fldChar w:fldCharType="begin"/>
        </w:r>
        <w:r>
          <w:rPr>
            <w:noProof/>
            <w:webHidden/>
          </w:rPr>
          <w:instrText xml:space="preserve"> PAGEREF _Toc525918920 \h </w:instrText>
        </w:r>
        <w:r>
          <w:rPr>
            <w:noProof/>
            <w:webHidden/>
          </w:rPr>
        </w:r>
        <w:r>
          <w:rPr>
            <w:noProof/>
            <w:webHidden/>
          </w:rPr>
          <w:fldChar w:fldCharType="separate"/>
        </w:r>
        <w:r w:rsidR="00166892">
          <w:rPr>
            <w:noProof/>
            <w:webHidden/>
          </w:rPr>
          <w:t>49</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1" w:history="1">
        <w:r w:rsidRPr="00042DB8">
          <w:rPr>
            <w:rStyle w:val="Hyperlink"/>
            <w:noProof/>
          </w:rPr>
          <w:t>3.2.3.2</w:t>
        </w:r>
        <w:r>
          <w:rPr>
            <w:rFonts w:eastAsiaTheme="minorEastAsia" w:cstheme="minorBidi"/>
            <w:noProof/>
            <w:sz w:val="22"/>
            <w:szCs w:val="22"/>
          </w:rPr>
          <w:tab/>
        </w:r>
        <w:r w:rsidRPr="00042DB8">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5918921 \h </w:instrText>
        </w:r>
        <w:r>
          <w:rPr>
            <w:noProof/>
            <w:webHidden/>
          </w:rPr>
        </w:r>
        <w:r>
          <w:rPr>
            <w:noProof/>
            <w:webHidden/>
          </w:rPr>
          <w:fldChar w:fldCharType="separate"/>
        </w:r>
        <w:r w:rsidR="00166892">
          <w:rPr>
            <w:noProof/>
            <w:webHidden/>
          </w:rPr>
          <w:t>50</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2" w:history="1">
        <w:r w:rsidRPr="00042DB8">
          <w:rPr>
            <w:rStyle w:val="Hyperlink"/>
            <w:noProof/>
          </w:rPr>
          <w:t>3.2.3.3</w:t>
        </w:r>
        <w:r>
          <w:rPr>
            <w:rFonts w:eastAsiaTheme="minorEastAsia" w:cstheme="minorBidi"/>
            <w:noProof/>
            <w:sz w:val="22"/>
            <w:szCs w:val="22"/>
          </w:rPr>
          <w:tab/>
        </w:r>
        <w:r w:rsidRPr="00042DB8">
          <w:rPr>
            <w:rStyle w:val="Hyperlink"/>
            <w:rFonts w:cstheme="minorHAnsi"/>
            <w:noProof/>
          </w:rPr>
          <w:t xml:space="preserve">Image </w:t>
        </w:r>
        <w:r w:rsidRPr="00042DB8">
          <w:rPr>
            <w:rStyle w:val="Hyperlink"/>
            <w:noProof/>
          </w:rPr>
          <w:t>rotation</w:t>
        </w:r>
        <w:r w:rsidRPr="00042DB8">
          <w:rPr>
            <w:rStyle w:val="Hyperlink"/>
            <w:rFonts w:cstheme="minorHAnsi"/>
            <w:noProof/>
          </w:rPr>
          <w:t xml:space="preserve"> </w:t>
        </w:r>
        <w:r w:rsidRPr="00042DB8">
          <w:rPr>
            <w:rStyle w:val="Hyperlink"/>
            <w:noProof/>
          </w:rPr>
          <w:t>using centroids coordinate system</w:t>
        </w:r>
        <w:r>
          <w:rPr>
            <w:noProof/>
            <w:webHidden/>
          </w:rPr>
          <w:tab/>
        </w:r>
        <w:r>
          <w:rPr>
            <w:noProof/>
            <w:webHidden/>
          </w:rPr>
          <w:fldChar w:fldCharType="begin"/>
        </w:r>
        <w:r>
          <w:rPr>
            <w:noProof/>
            <w:webHidden/>
          </w:rPr>
          <w:instrText xml:space="preserve"> PAGEREF _Toc525918922 \h </w:instrText>
        </w:r>
        <w:r>
          <w:rPr>
            <w:noProof/>
            <w:webHidden/>
          </w:rPr>
        </w:r>
        <w:r>
          <w:rPr>
            <w:noProof/>
            <w:webHidden/>
          </w:rPr>
          <w:fldChar w:fldCharType="separate"/>
        </w:r>
        <w:r w:rsidR="00166892">
          <w:rPr>
            <w:noProof/>
            <w:webHidden/>
          </w:rPr>
          <w:t>52</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3" w:history="1">
        <w:r w:rsidRPr="00042DB8">
          <w:rPr>
            <w:rStyle w:val="Hyperlink"/>
            <w:noProof/>
          </w:rPr>
          <w:t>3.2.3.4</w:t>
        </w:r>
        <w:r>
          <w:rPr>
            <w:rFonts w:eastAsiaTheme="minorEastAsia" w:cstheme="minorBidi"/>
            <w:noProof/>
            <w:sz w:val="22"/>
            <w:szCs w:val="22"/>
          </w:rPr>
          <w:tab/>
        </w:r>
        <w:r w:rsidRPr="00042DB8">
          <w:rPr>
            <w:rStyle w:val="Hyperlink"/>
            <w:noProof/>
          </w:rPr>
          <w:t>Distance calculation and calibration</w:t>
        </w:r>
        <w:r>
          <w:rPr>
            <w:noProof/>
            <w:webHidden/>
          </w:rPr>
          <w:tab/>
        </w:r>
        <w:r>
          <w:rPr>
            <w:noProof/>
            <w:webHidden/>
          </w:rPr>
          <w:fldChar w:fldCharType="begin"/>
        </w:r>
        <w:r>
          <w:rPr>
            <w:noProof/>
            <w:webHidden/>
          </w:rPr>
          <w:instrText xml:space="preserve"> PAGEREF _Toc525918923 \h </w:instrText>
        </w:r>
        <w:r>
          <w:rPr>
            <w:noProof/>
            <w:webHidden/>
          </w:rPr>
        </w:r>
        <w:r>
          <w:rPr>
            <w:noProof/>
            <w:webHidden/>
          </w:rPr>
          <w:fldChar w:fldCharType="separate"/>
        </w:r>
        <w:r w:rsidR="00166892">
          <w:rPr>
            <w:noProof/>
            <w:webHidden/>
          </w:rPr>
          <w:t>54</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4" w:history="1">
        <w:r w:rsidRPr="00042DB8">
          <w:rPr>
            <w:rStyle w:val="Hyperlink"/>
            <w:noProof/>
          </w:rPr>
          <w:t>3.2.3.5</w:t>
        </w:r>
        <w:r>
          <w:rPr>
            <w:rFonts w:eastAsiaTheme="minorEastAsia" w:cstheme="minorBidi"/>
            <w:noProof/>
            <w:sz w:val="22"/>
            <w:szCs w:val="22"/>
          </w:rPr>
          <w:tab/>
        </w:r>
        <w:r w:rsidRPr="00042DB8">
          <w:rPr>
            <w:rStyle w:val="Hyperlink"/>
            <w:noProof/>
          </w:rPr>
          <w:t>Marker alignment calculation</w:t>
        </w:r>
        <w:r>
          <w:rPr>
            <w:noProof/>
            <w:webHidden/>
          </w:rPr>
          <w:tab/>
        </w:r>
        <w:r>
          <w:rPr>
            <w:noProof/>
            <w:webHidden/>
          </w:rPr>
          <w:fldChar w:fldCharType="begin"/>
        </w:r>
        <w:r>
          <w:rPr>
            <w:noProof/>
            <w:webHidden/>
          </w:rPr>
          <w:instrText xml:space="preserve"> PAGEREF _Toc525918924 \h </w:instrText>
        </w:r>
        <w:r>
          <w:rPr>
            <w:noProof/>
            <w:webHidden/>
          </w:rPr>
        </w:r>
        <w:r>
          <w:rPr>
            <w:noProof/>
            <w:webHidden/>
          </w:rPr>
          <w:fldChar w:fldCharType="separate"/>
        </w:r>
        <w:r w:rsidR="00166892">
          <w:rPr>
            <w:noProof/>
            <w:webHidden/>
          </w:rPr>
          <w:t>56</w:t>
        </w:r>
        <w:r>
          <w:rPr>
            <w:noProof/>
            <w:webHidden/>
          </w:rPr>
          <w:fldChar w:fldCharType="end"/>
        </w:r>
      </w:hyperlink>
    </w:p>
    <w:p w:rsidR="0081216E" w:rsidRDefault="0081216E">
      <w:pPr>
        <w:pStyle w:val="TOC4"/>
        <w:tabs>
          <w:tab w:val="left" w:pos="1760"/>
        </w:tabs>
        <w:rPr>
          <w:rFonts w:eastAsiaTheme="minorEastAsia" w:cstheme="minorBidi"/>
          <w:noProof/>
          <w:sz w:val="22"/>
          <w:szCs w:val="22"/>
        </w:rPr>
      </w:pPr>
      <w:hyperlink w:anchor="_Toc525918925" w:history="1">
        <w:r w:rsidRPr="00042DB8">
          <w:rPr>
            <w:rStyle w:val="Hyperlink"/>
            <w:noProof/>
          </w:rPr>
          <w:t>3.2.3.6</w:t>
        </w:r>
        <w:r>
          <w:rPr>
            <w:rFonts w:eastAsiaTheme="minorEastAsia" w:cstheme="minorBidi"/>
            <w:noProof/>
            <w:sz w:val="22"/>
            <w:szCs w:val="22"/>
          </w:rPr>
          <w:tab/>
        </w:r>
        <w:r w:rsidRPr="00042DB8">
          <w:rPr>
            <w:rStyle w:val="Hyperlink"/>
            <w:noProof/>
          </w:rPr>
          <w:t>Angle calculation of the MR-image plane and the Z-frame marker</w:t>
        </w:r>
        <w:r>
          <w:rPr>
            <w:noProof/>
            <w:webHidden/>
          </w:rPr>
          <w:tab/>
        </w:r>
        <w:r>
          <w:rPr>
            <w:noProof/>
            <w:webHidden/>
          </w:rPr>
          <w:fldChar w:fldCharType="begin"/>
        </w:r>
        <w:r>
          <w:rPr>
            <w:noProof/>
            <w:webHidden/>
          </w:rPr>
          <w:instrText xml:space="preserve"> PAGEREF _Toc525918925 \h </w:instrText>
        </w:r>
        <w:r>
          <w:rPr>
            <w:noProof/>
            <w:webHidden/>
          </w:rPr>
        </w:r>
        <w:r>
          <w:rPr>
            <w:noProof/>
            <w:webHidden/>
          </w:rPr>
          <w:fldChar w:fldCharType="separate"/>
        </w:r>
        <w:r w:rsidR="00166892">
          <w:rPr>
            <w:noProof/>
            <w:webHidden/>
          </w:rPr>
          <w:t>56</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926" w:history="1">
        <w:r w:rsidRPr="00042DB8">
          <w:rPr>
            <w:rStyle w:val="Hyperlink"/>
            <w:noProof/>
          </w:rPr>
          <w:t>3.3</w:t>
        </w:r>
        <w:r>
          <w:rPr>
            <w:rFonts w:eastAsiaTheme="minorEastAsia" w:cstheme="minorBidi"/>
            <w:iCs w:val="0"/>
            <w:noProof/>
            <w:sz w:val="22"/>
            <w:szCs w:val="22"/>
          </w:rPr>
          <w:tab/>
        </w:r>
        <w:r w:rsidRPr="00042DB8">
          <w:rPr>
            <w:rStyle w:val="Hyperlink"/>
            <w:noProof/>
          </w:rPr>
          <w:t>Graphical user interface implementation</w:t>
        </w:r>
        <w:r>
          <w:rPr>
            <w:noProof/>
            <w:webHidden/>
          </w:rPr>
          <w:tab/>
        </w:r>
        <w:r>
          <w:rPr>
            <w:noProof/>
            <w:webHidden/>
          </w:rPr>
          <w:fldChar w:fldCharType="begin"/>
        </w:r>
        <w:r>
          <w:rPr>
            <w:noProof/>
            <w:webHidden/>
          </w:rPr>
          <w:instrText xml:space="preserve"> PAGEREF _Toc525918926 \h </w:instrText>
        </w:r>
        <w:r>
          <w:rPr>
            <w:noProof/>
            <w:webHidden/>
          </w:rPr>
        </w:r>
        <w:r>
          <w:rPr>
            <w:noProof/>
            <w:webHidden/>
          </w:rPr>
          <w:fldChar w:fldCharType="separate"/>
        </w:r>
        <w:r w:rsidR="00166892">
          <w:rPr>
            <w:noProof/>
            <w:webHidden/>
          </w:rPr>
          <w:t>61</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927" w:history="1">
        <w:r w:rsidRPr="00042DB8">
          <w:rPr>
            <w:rStyle w:val="Hyperlink"/>
            <w:noProof/>
            <w14:scene3d>
              <w14:camera w14:prst="orthographicFront"/>
              <w14:lightRig w14:rig="threePt" w14:dir="t">
                <w14:rot w14:lat="0" w14:lon="0" w14:rev="0"/>
              </w14:lightRig>
            </w14:scene3d>
          </w:rPr>
          <w:t>4</w:t>
        </w:r>
        <w:r>
          <w:rPr>
            <w:rFonts w:eastAsiaTheme="minorEastAsia" w:cstheme="minorBidi"/>
            <w:b w:val="0"/>
            <w:bCs w:val="0"/>
            <w:noProof/>
            <w:sz w:val="22"/>
            <w:szCs w:val="22"/>
          </w:rPr>
          <w:tab/>
        </w:r>
        <w:r w:rsidRPr="00042DB8">
          <w:rPr>
            <w:rStyle w:val="Hyperlink"/>
            <w:noProof/>
          </w:rPr>
          <w:t>Testing and result</w:t>
        </w:r>
        <w:r>
          <w:rPr>
            <w:noProof/>
            <w:webHidden/>
          </w:rPr>
          <w:tab/>
        </w:r>
        <w:r>
          <w:rPr>
            <w:noProof/>
            <w:webHidden/>
          </w:rPr>
          <w:fldChar w:fldCharType="begin"/>
        </w:r>
        <w:r>
          <w:rPr>
            <w:noProof/>
            <w:webHidden/>
          </w:rPr>
          <w:instrText xml:space="preserve"> PAGEREF _Toc525918927 \h </w:instrText>
        </w:r>
        <w:r>
          <w:rPr>
            <w:noProof/>
            <w:webHidden/>
          </w:rPr>
        </w:r>
        <w:r>
          <w:rPr>
            <w:noProof/>
            <w:webHidden/>
          </w:rPr>
          <w:fldChar w:fldCharType="separate"/>
        </w:r>
        <w:r w:rsidR="00166892">
          <w:rPr>
            <w:noProof/>
            <w:webHidden/>
          </w:rPr>
          <w:t>69</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928" w:history="1">
        <w:r w:rsidRPr="00042DB8">
          <w:rPr>
            <w:rStyle w:val="Hyperlink"/>
            <w:noProof/>
          </w:rPr>
          <w:t>4.1</w:t>
        </w:r>
        <w:r>
          <w:rPr>
            <w:rFonts w:eastAsiaTheme="minorEastAsia" w:cstheme="minorBidi"/>
            <w:iCs w:val="0"/>
            <w:noProof/>
            <w:sz w:val="22"/>
            <w:szCs w:val="22"/>
          </w:rPr>
          <w:tab/>
        </w:r>
        <w:r w:rsidRPr="00042DB8">
          <w:rPr>
            <w:rStyle w:val="Hyperlink"/>
            <w:noProof/>
          </w:rPr>
          <w:t>Z-frame marker positioning using an MR-compatible rotary frame</w:t>
        </w:r>
        <w:r>
          <w:rPr>
            <w:noProof/>
            <w:webHidden/>
          </w:rPr>
          <w:tab/>
        </w:r>
        <w:r>
          <w:rPr>
            <w:noProof/>
            <w:webHidden/>
          </w:rPr>
          <w:fldChar w:fldCharType="begin"/>
        </w:r>
        <w:r>
          <w:rPr>
            <w:noProof/>
            <w:webHidden/>
          </w:rPr>
          <w:instrText xml:space="preserve"> PAGEREF _Toc525918928 \h </w:instrText>
        </w:r>
        <w:r>
          <w:rPr>
            <w:noProof/>
            <w:webHidden/>
          </w:rPr>
        </w:r>
        <w:r>
          <w:rPr>
            <w:noProof/>
            <w:webHidden/>
          </w:rPr>
          <w:fldChar w:fldCharType="separate"/>
        </w:r>
        <w:r w:rsidR="00166892">
          <w:rPr>
            <w:noProof/>
            <w:webHidden/>
          </w:rPr>
          <w:t>69</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29" w:history="1">
        <w:r w:rsidRPr="00042DB8">
          <w:rPr>
            <w:rStyle w:val="Hyperlink"/>
            <w:noProof/>
          </w:rPr>
          <w:t>4.1.1</w:t>
        </w:r>
        <w:r>
          <w:rPr>
            <w:rFonts w:eastAsiaTheme="minorEastAsia" w:cstheme="minorBidi"/>
            <w:noProof/>
            <w:sz w:val="22"/>
            <w:szCs w:val="22"/>
          </w:rPr>
          <w:tab/>
        </w:r>
        <w:r w:rsidRPr="00042DB8">
          <w:rPr>
            <w:rStyle w:val="Hyperlink"/>
            <w:noProof/>
          </w:rPr>
          <w:t>Rotary frame calibration inside the MRI space</w:t>
        </w:r>
        <w:r>
          <w:rPr>
            <w:noProof/>
            <w:webHidden/>
          </w:rPr>
          <w:tab/>
        </w:r>
        <w:r>
          <w:rPr>
            <w:noProof/>
            <w:webHidden/>
          </w:rPr>
          <w:fldChar w:fldCharType="begin"/>
        </w:r>
        <w:r>
          <w:rPr>
            <w:noProof/>
            <w:webHidden/>
          </w:rPr>
          <w:instrText xml:space="preserve"> PAGEREF _Toc525918929 \h </w:instrText>
        </w:r>
        <w:r>
          <w:rPr>
            <w:noProof/>
            <w:webHidden/>
          </w:rPr>
        </w:r>
        <w:r>
          <w:rPr>
            <w:noProof/>
            <w:webHidden/>
          </w:rPr>
          <w:fldChar w:fldCharType="separate"/>
        </w:r>
        <w:r w:rsidR="00166892">
          <w:rPr>
            <w:noProof/>
            <w:webHidden/>
          </w:rPr>
          <w:t>69</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30" w:history="1">
        <w:r w:rsidRPr="00042DB8">
          <w:rPr>
            <w:rStyle w:val="Hyperlink"/>
            <w:noProof/>
          </w:rPr>
          <w:t>4.1.2</w:t>
        </w:r>
        <w:r>
          <w:rPr>
            <w:rFonts w:eastAsiaTheme="minorEastAsia" w:cstheme="minorBidi"/>
            <w:noProof/>
            <w:sz w:val="22"/>
            <w:szCs w:val="22"/>
          </w:rPr>
          <w:tab/>
        </w:r>
        <w:r w:rsidRPr="00042DB8">
          <w:rPr>
            <w:rStyle w:val="Hyperlink"/>
            <w:noProof/>
          </w:rPr>
          <w:t>Rotation of the Z-frame around the x-axis</w:t>
        </w:r>
        <w:r>
          <w:rPr>
            <w:noProof/>
            <w:webHidden/>
          </w:rPr>
          <w:tab/>
        </w:r>
        <w:r>
          <w:rPr>
            <w:noProof/>
            <w:webHidden/>
          </w:rPr>
          <w:fldChar w:fldCharType="begin"/>
        </w:r>
        <w:r>
          <w:rPr>
            <w:noProof/>
            <w:webHidden/>
          </w:rPr>
          <w:instrText xml:space="preserve"> PAGEREF _Toc525918930 \h </w:instrText>
        </w:r>
        <w:r>
          <w:rPr>
            <w:noProof/>
            <w:webHidden/>
          </w:rPr>
        </w:r>
        <w:r>
          <w:rPr>
            <w:noProof/>
            <w:webHidden/>
          </w:rPr>
          <w:fldChar w:fldCharType="separate"/>
        </w:r>
        <w:r w:rsidR="00166892">
          <w:rPr>
            <w:noProof/>
            <w:webHidden/>
          </w:rPr>
          <w:t>71</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31" w:history="1">
        <w:r w:rsidRPr="00042DB8">
          <w:rPr>
            <w:rStyle w:val="Hyperlink"/>
            <w:noProof/>
          </w:rPr>
          <w:t>4.1.3</w:t>
        </w:r>
        <w:r>
          <w:rPr>
            <w:rFonts w:eastAsiaTheme="minorEastAsia" w:cstheme="minorBidi"/>
            <w:noProof/>
            <w:sz w:val="22"/>
            <w:szCs w:val="22"/>
          </w:rPr>
          <w:tab/>
        </w:r>
        <w:r w:rsidRPr="00042DB8">
          <w:rPr>
            <w:rStyle w:val="Hyperlink"/>
            <w:noProof/>
          </w:rPr>
          <w:t>Rotation of the Z- frame around the y-axis</w:t>
        </w:r>
        <w:r>
          <w:rPr>
            <w:noProof/>
            <w:webHidden/>
          </w:rPr>
          <w:tab/>
        </w:r>
        <w:r>
          <w:rPr>
            <w:noProof/>
            <w:webHidden/>
          </w:rPr>
          <w:fldChar w:fldCharType="begin"/>
        </w:r>
        <w:r>
          <w:rPr>
            <w:noProof/>
            <w:webHidden/>
          </w:rPr>
          <w:instrText xml:space="preserve"> PAGEREF _Toc525918931 \h </w:instrText>
        </w:r>
        <w:r>
          <w:rPr>
            <w:noProof/>
            <w:webHidden/>
          </w:rPr>
        </w:r>
        <w:r>
          <w:rPr>
            <w:noProof/>
            <w:webHidden/>
          </w:rPr>
          <w:fldChar w:fldCharType="separate"/>
        </w:r>
        <w:r w:rsidR="00166892">
          <w:rPr>
            <w:noProof/>
            <w:webHidden/>
          </w:rPr>
          <w:t>73</w:t>
        </w:r>
        <w:r>
          <w:rPr>
            <w:noProof/>
            <w:webHidden/>
          </w:rPr>
          <w:fldChar w:fldCharType="end"/>
        </w:r>
      </w:hyperlink>
    </w:p>
    <w:p w:rsidR="0081216E" w:rsidRDefault="0081216E">
      <w:pPr>
        <w:pStyle w:val="TOC3"/>
        <w:tabs>
          <w:tab w:val="left" w:pos="1320"/>
        </w:tabs>
        <w:rPr>
          <w:rFonts w:eastAsiaTheme="minorEastAsia" w:cstheme="minorBidi"/>
          <w:noProof/>
          <w:sz w:val="22"/>
          <w:szCs w:val="22"/>
        </w:rPr>
      </w:pPr>
      <w:hyperlink w:anchor="_Toc525918932" w:history="1">
        <w:r w:rsidRPr="00042DB8">
          <w:rPr>
            <w:rStyle w:val="Hyperlink"/>
            <w:noProof/>
          </w:rPr>
          <w:t>4.1.4</w:t>
        </w:r>
        <w:r>
          <w:rPr>
            <w:rFonts w:eastAsiaTheme="minorEastAsia" w:cstheme="minorBidi"/>
            <w:noProof/>
            <w:sz w:val="22"/>
            <w:szCs w:val="22"/>
          </w:rPr>
          <w:tab/>
        </w:r>
        <w:r w:rsidRPr="00042DB8">
          <w:rPr>
            <w:rStyle w:val="Hyperlink"/>
            <w:noProof/>
          </w:rPr>
          <w:t>Rotation of the Z-frame around both the x-and y-axes</w:t>
        </w:r>
        <w:r>
          <w:rPr>
            <w:noProof/>
            <w:webHidden/>
          </w:rPr>
          <w:tab/>
        </w:r>
        <w:r>
          <w:rPr>
            <w:noProof/>
            <w:webHidden/>
          </w:rPr>
          <w:fldChar w:fldCharType="begin"/>
        </w:r>
        <w:r>
          <w:rPr>
            <w:noProof/>
            <w:webHidden/>
          </w:rPr>
          <w:instrText xml:space="preserve"> PAGEREF _Toc525918932 \h </w:instrText>
        </w:r>
        <w:r>
          <w:rPr>
            <w:noProof/>
            <w:webHidden/>
          </w:rPr>
        </w:r>
        <w:r>
          <w:rPr>
            <w:noProof/>
            <w:webHidden/>
          </w:rPr>
          <w:fldChar w:fldCharType="separate"/>
        </w:r>
        <w:r w:rsidR="00166892">
          <w:rPr>
            <w:noProof/>
            <w:webHidden/>
          </w:rPr>
          <w:t>74</w:t>
        </w:r>
        <w:r>
          <w:rPr>
            <w:noProof/>
            <w:webHidden/>
          </w:rPr>
          <w:fldChar w:fldCharType="end"/>
        </w:r>
      </w:hyperlink>
    </w:p>
    <w:p w:rsidR="0081216E" w:rsidRDefault="0081216E">
      <w:pPr>
        <w:pStyle w:val="TOC2"/>
        <w:tabs>
          <w:tab w:val="left" w:pos="880"/>
        </w:tabs>
        <w:rPr>
          <w:rFonts w:eastAsiaTheme="minorEastAsia" w:cstheme="minorBidi"/>
          <w:iCs w:val="0"/>
          <w:noProof/>
          <w:sz w:val="22"/>
          <w:szCs w:val="22"/>
        </w:rPr>
      </w:pPr>
      <w:hyperlink w:anchor="_Toc525918933" w:history="1">
        <w:r w:rsidRPr="00042DB8">
          <w:rPr>
            <w:rStyle w:val="Hyperlink"/>
            <w:noProof/>
          </w:rPr>
          <w:t>4.2</w:t>
        </w:r>
        <w:r>
          <w:rPr>
            <w:rFonts w:eastAsiaTheme="minorEastAsia" w:cstheme="minorBidi"/>
            <w:iCs w:val="0"/>
            <w:noProof/>
            <w:sz w:val="22"/>
            <w:szCs w:val="22"/>
          </w:rPr>
          <w:tab/>
        </w:r>
        <w:r w:rsidRPr="00042DB8">
          <w:rPr>
            <w:rStyle w:val="Hyperlink"/>
            <w:noProof/>
          </w:rPr>
          <w:t>Phantom-targeting test</w:t>
        </w:r>
        <w:r>
          <w:rPr>
            <w:noProof/>
            <w:webHidden/>
          </w:rPr>
          <w:tab/>
        </w:r>
        <w:r>
          <w:rPr>
            <w:noProof/>
            <w:webHidden/>
          </w:rPr>
          <w:fldChar w:fldCharType="begin"/>
        </w:r>
        <w:r>
          <w:rPr>
            <w:noProof/>
            <w:webHidden/>
          </w:rPr>
          <w:instrText xml:space="preserve"> PAGEREF _Toc525918933 \h </w:instrText>
        </w:r>
        <w:r>
          <w:rPr>
            <w:noProof/>
            <w:webHidden/>
          </w:rPr>
        </w:r>
        <w:r>
          <w:rPr>
            <w:noProof/>
            <w:webHidden/>
          </w:rPr>
          <w:fldChar w:fldCharType="separate"/>
        </w:r>
        <w:r w:rsidR="00166892">
          <w:rPr>
            <w:noProof/>
            <w:webHidden/>
          </w:rPr>
          <w:t>78</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934" w:history="1">
        <w:r w:rsidRPr="00042DB8">
          <w:rPr>
            <w:rStyle w:val="Hyperlink"/>
            <w:noProof/>
            <w14:scene3d>
              <w14:camera w14:prst="orthographicFront"/>
              <w14:lightRig w14:rig="threePt" w14:dir="t">
                <w14:rot w14:lat="0" w14:lon="0" w14:rev="0"/>
              </w14:lightRig>
            </w14:scene3d>
          </w:rPr>
          <w:t>5</w:t>
        </w:r>
        <w:r>
          <w:rPr>
            <w:rFonts w:eastAsiaTheme="minorEastAsia" w:cstheme="minorBidi"/>
            <w:b w:val="0"/>
            <w:bCs w:val="0"/>
            <w:noProof/>
            <w:sz w:val="22"/>
            <w:szCs w:val="22"/>
          </w:rPr>
          <w:tab/>
        </w:r>
        <w:r w:rsidRPr="00042DB8">
          <w:rPr>
            <w:rStyle w:val="Hyperlink"/>
            <w:noProof/>
          </w:rPr>
          <w:t>Conclusion and outlook</w:t>
        </w:r>
        <w:r>
          <w:rPr>
            <w:noProof/>
            <w:webHidden/>
          </w:rPr>
          <w:tab/>
        </w:r>
        <w:r>
          <w:rPr>
            <w:noProof/>
            <w:webHidden/>
          </w:rPr>
          <w:fldChar w:fldCharType="begin"/>
        </w:r>
        <w:r>
          <w:rPr>
            <w:noProof/>
            <w:webHidden/>
          </w:rPr>
          <w:instrText xml:space="preserve"> PAGEREF _Toc525918934 \h </w:instrText>
        </w:r>
        <w:r>
          <w:rPr>
            <w:noProof/>
            <w:webHidden/>
          </w:rPr>
        </w:r>
        <w:r>
          <w:rPr>
            <w:noProof/>
            <w:webHidden/>
          </w:rPr>
          <w:fldChar w:fldCharType="separate"/>
        </w:r>
        <w:r w:rsidR="00166892">
          <w:rPr>
            <w:noProof/>
            <w:webHidden/>
          </w:rPr>
          <w:t>82</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935" w:history="1">
        <w:r w:rsidRPr="00042DB8">
          <w:rPr>
            <w:rStyle w:val="Hyperlink"/>
            <w:noProof/>
            <w14:scene3d>
              <w14:camera w14:prst="orthographicFront"/>
              <w14:lightRig w14:rig="threePt" w14:dir="t">
                <w14:rot w14:lat="0" w14:lon="0" w14:rev="0"/>
              </w14:lightRig>
            </w14:scene3d>
          </w:rPr>
          <w:t>6</w:t>
        </w:r>
        <w:r>
          <w:rPr>
            <w:rFonts w:eastAsiaTheme="minorEastAsia" w:cstheme="minorBidi"/>
            <w:b w:val="0"/>
            <w:bCs w:val="0"/>
            <w:noProof/>
            <w:sz w:val="22"/>
            <w:szCs w:val="22"/>
          </w:rPr>
          <w:tab/>
        </w:r>
        <w:r w:rsidRPr="00042DB8">
          <w:rPr>
            <w:rStyle w:val="Hyperlink"/>
            <w:noProof/>
          </w:rPr>
          <w:t>Appendix</w:t>
        </w:r>
        <w:r>
          <w:rPr>
            <w:noProof/>
            <w:webHidden/>
          </w:rPr>
          <w:tab/>
        </w:r>
        <w:r>
          <w:rPr>
            <w:noProof/>
            <w:webHidden/>
          </w:rPr>
          <w:fldChar w:fldCharType="begin"/>
        </w:r>
        <w:r>
          <w:rPr>
            <w:noProof/>
            <w:webHidden/>
          </w:rPr>
          <w:instrText xml:space="preserve"> PAGEREF _Toc525918935 \h </w:instrText>
        </w:r>
        <w:r>
          <w:rPr>
            <w:noProof/>
            <w:webHidden/>
          </w:rPr>
        </w:r>
        <w:r>
          <w:rPr>
            <w:noProof/>
            <w:webHidden/>
          </w:rPr>
          <w:fldChar w:fldCharType="separate"/>
        </w:r>
        <w:r w:rsidR="00166892">
          <w:rPr>
            <w:noProof/>
            <w:webHidden/>
          </w:rPr>
          <w:t>85</w:t>
        </w:r>
        <w:r>
          <w:rPr>
            <w:noProof/>
            <w:webHidden/>
          </w:rPr>
          <w:fldChar w:fldCharType="end"/>
        </w:r>
      </w:hyperlink>
    </w:p>
    <w:p w:rsidR="0081216E" w:rsidRDefault="0081216E">
      <w:pPr>
        <w:pStyle w:val="TOC1"/>
        <w:tabs>
          <w:tab w:val="left" w:pos="440"/>
        </w:tabs>
        <w:rPr>
          <w:rFonts w:eastAsiaTheme="minorEastAsia" w:cstheme="minorBidi"/>
          <w:b w:val="0"/>
          <w:bCs w:val="0"/>
          <w:noProof/>
          <w:sz w:val="22"/>
          <w:szCs w:val="22"/>
        </w:rPr>
      </w:pPr>
      <w:hyperlink w:anchor="_Toc525918936" w:history="1">
        <w:r w:rsidRPr="00042DB8">
          <w:rPr>
            <w:rStyle w:val="Hyperlink"/>
            <w:noProof/>
            <w14:scene3d>
              <w14:camera w14:prst="orthographicFront"/>
              <w14:lightRig w14:rig="threePt" w14:dir="t">
                <w14:rot w14:lat="0" w14:lon="0" w14:rev="0"/>
              </w14:lightRig>
            </w14:scene3d>
          </w:rPr>
          <w:t>7</w:t>
        </w:r>
        <w:r>
          <w:rPr>
            <w:rFonts w:eastAsiaTheme="minorEastAsia" w:cstheme="minorBidi"/>
            <w:b w:val="0"/>
            <w:bCs w:val="0"/>
            <w:noProof/>
            <w:sz w:val="22"/>
            <w:szCs w:val="22"/>
          </w:rPr>
          <w:tab/>
        </w:r>
        <w:r w:rsidRPr="00042DB8">
          <w:rPr>
            <w:rStyle w:val="Hyperlink"/>
            <w:noProof/>
          </w:rPr>
          <w:t>References</w:t>
        </w:r>
        <w:r>
          <w:rPr>
            <w:noProof/>
            <w:webHidden/>
          </w:rPr>
          <w:tab/>
        </w:r>
        <w:r>
          <w:rPr>
            <w:noProof/>
            <w:webHidden/>
          </w:rPr>
          <w:fldChar w:fldCharType="begin"/>
        </w:r>
        <w:r>
          <w:rPr>
            <w:noProof/>
            <w:webHidden/>
          </w:rPr>
          <w:instrText xml:space="preserve"> PAGEREF _Toc525918936 \h </w:instrText>
        </w:r>
        <w:r>
          <w:rPr>
            <w:noProof/>
            <w:webHidden/>
          </w:rPr>
        </w:r>
        <w:r>
          <w:rPr>
            <w:noProof/>
            <w:webHidden/>
          </w:rPr>
          <w:fldChar w:fldCharType="separate"/>
        </w:r>
        <w:r w:rsidR="00166892">
          <w:rPr>
            <w:noProof/>
            <w:webHidden/>
          </w:rPr>
          <w:t>89</w:t>
        </w:r>
        <w:r>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250458">
          <w:pgSz w:w="11906" w:h="16838" w:code="9"/>
          <w:pgMar w:top="1440" w:right="1440" w:bottom="1440" w:left="1440" w:header="720" w:footer="720" w:gutter="0"/>
          <w:pgNumType w:fmt="lowerRoman" w:start="2"/>
          <w:cols w:space="720"/>
          <w:titlePg/>
          <w:docGrid w:linePitch="360"/>
        </w:sectPr>
      </w:pPr>
      <w:r>
        <w:rPr>
          <w:rFonts w:asciiTheme="majorHAnsi" w:hAnsiTheme="majorHAnsi" w:cstheme="majorHAnsi"/>
          <w:b/>
          <w:bCs/>
          <w:sz w:val="28"/>
          <w:szCs w:val="28"/>
        </w:rPr>
        <w:fldChar w:fldCharType="end"/>
      </w:r>
    </w:p>
    <w:p w:rsidR="009E1264" w:rsidRDefault="009E1264" w:rsidP="00D31B09"/>
    <w:p w:rsidR="004A4A3D" w:rsidRDefault="009E1264" w:rsidP="004900E4">
      <w:pPr>
        <w:rPr>
          <w:noProof/>
        </w:rPr>
      </w:pPr>
      <w:r w:rsidRPr="002E1C51">
        <w:rPr>
          <w:rFonts w:asciiTheme="majorHAnsi" w:hAnsiTheme="majorHAnsi"/>
          <w:b/>
          <w:bCs/>
          <w:sz w:val="56"/>
          <w:szCs w:val="56"/>
        </w:rPr>
        <w:t xml:space="preserve">List of </w:t>
      </w:r>
      <w:r w:rsidR="007057BF" w:rsidRPr="002E1C51">
        <w:rPr>
          <w:rFonts w:asciiTheme="majorHAnsi" w:hAnsiTheme="majorHAnsi"/>
          <w:b/>
          <w:bCs/>
          <w:sz w:val="56"/>
          <w:szCs w:val="56"/>
        </w:rPr>
        <w:t>f</w:t>
      </w:r>
      <w:r w:rsidR="00EC1DE8" w:rsidRPr="002E1C51">
        <w:rPr>
          <w:rFonts w:asciiTheme="majorHAnsi" w:hAnsiTheme="majorHAnsi"/>
          <w:b/>
          <w:bCs/>
          <w:sz w:val="56"/>
          <w:szCs w:val="56"/>
        </w:rPr>
        <w:t>igures</w:t>
      </w:r>
      <w:r w:rsidR="000F41FC">
        <w:rPr>
          <w:sz w:val="56"/>
          <w:szCs w:val="56"/>
        </w:rPr>
        <w:fldChar w:fldCharType="begin"/>
      </w:r>
      <w:r w:rsidR="000F41FC" w:rsidRPr="002E1C51">
        <w:rPr>
          <w:sz w:val="56"/>
          <w:szCs w:val="56"/>
        </w:rPr>
        <w:instrText xml:space="preserve"> TOC \c "Figure" </w:instrText>
      </w:r>
      <w:r w:rsidR="000F41FC">
        <w:rPr>
          <w:sz w:val="56"/>
          <w:szCs w:val="56"/>
        </w:rPr>
        <w:fldChar w:fldCharType="separate"/>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1: Spectrum of the water and fat protons..</w:t>
      </w:r>
      <w:r>
        <w:rPr>
          <w:noProof/>
        </w:rPr>
        <w:tab/>
      </w:r>
      <w:r>
        <w:rPr>
          <w:noProof/>
        </w:rPr>
        <w:fldChar w:fldCharType="begin"/>
      </w:r>
      <w:r>
        <w:rPr>
          <w:noProof/>
        </w:rPr>
        <w:instrText xml:space="preserve"> PAGEREF _Toc525895293 \h </w:instrText>
      </w:r>
      <w:r>
        <w:rPr>
          <w:noProof/>
        </w:rPr>
      </w:r>
      <w:r>
        <w:rPr>
          <w:noProof/>
        </w:rPr>
        <w:fldChar w:fldCharType="separate"/>
      </w:r>
      <w:r w:rsidR="00166892">
        <w:rPr>
          <w:noProof/>
        </w:rPr>
        <w:t>6</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2: Precession of the fat and water protons in different positions</w:t>
      </w:r>
      <w:r>
        <w:rPr>
          <w:noProof/>
        </w:rPr>
        <w:tab/>
      </w:r>
      <w:r>
        <w:rPr>
          <w:noProof/>
        </w:rPr>
        <w:fldChar w:fldCharType="begin"/>
      </w:r>
      <w:r>
        <w:rPr>
          <w:noProof/>
        </w:rPr>
        <w:instrText xml:space="preserve"> PAGEREF _Toc525895294 \h </w:instrText>
      </w:r>
      <w:r>
        <w:rPr>
          <w:noProof/>
        </w:rPr>
      </w:r>
      <w:r>
        <w:rPr>
          <w:noProof/>
        </w:rPr>
        <w:fldChar w:fldCharType="separate"/>
      </w:r>
      <w:r w:rsidR="00166892">
        <w:rPr>
          <w:noProof/>
        </w:rPr>
        <w:t>6</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3: Chemical shift artifact.</w:t>
      </w:r>
      <w:r>
        <w:rPr>
          <w:noProof/>
        </w:rPr>
        <w:tab/>
      </w:r>
      <w:r>
        <w:rPr>
          <w:noProof/>
        </w:rPr>
        <w:fldChar w:fldCharType="begin"/>
      </w:r>
      <w:r>
        <w:rPr>
          <w:noProof/>
        </w:rPr>
        <w:instrText xml:space="preserve"> PAGEREF _Toc525895295 \h </w:instrText>
      </w:r>
      <w:r>
        <w:rPr>
          <w:noProof/>
        </w:rPr>
      </w:r>
      <w:r>
        <w:rPr>
          <w:noProof/>
        </w:rPr>
        <w:fldChar w:fldCharType="separate"/>
      </w:r>
      <w:r w:rsidR="00166892">
        <w:rPr>
          <w:noProof/>
        </w:rPr>
        <w:t>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4: Phase cancellation artifact.</w:t>
      </w:r>
      <w:r>
        <w:rPr>
          <w:noProof/>
        </w:rPr>
        <w:tab/>
      </w:r>
      <w:r>
        <w:rPr>
          <w:noProof/>
        </w:rPr>
        <w:fldChar w:fldCharType="begin"/>
      </w:r>
      <w:r>
        <w:rPr>
          <w:noProof/>
        </w:rPr>
        <w:instrText xml:space="preserve"> PAGEREF _Toc525895296 \h </w:instrText>
      </w:r>
      <w:r>
        <w:rPr>
          <w:noProof/>
        </w:rPr>
      </w:r>
      <w:r>
        <w:rPr>
          <w:noProof/>
        </w:rPr>
        <w:fldChar w:fldCharType="separate"/>
      </w:r>
      <w:r w:rsidR="00166892">
        <w:rPr>
          <w:noProof/>
        </w:rPr>
        <w:t>8</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5: Spikes. The electrical discharge during the image acquisition generates the spikes as a banding pattern in the image</w:t>
      </w:r>
      <w:r>
        <w:rPr>
          <w:noProof/>
        </w:rPr>
        <w:tab/>
      </w:r>
      <w:r>
        <w:rPr>
          <w:noProof/>
        </w:rPr>
        <w:fldChar w:fldCharType="begin"/>
      </w:r>
      <w:r>
        <w:rPr>
          <w:noProof/>
        </w:rPr>
        <w:instrText xml:space="preserve"> PAGEREF _Toc525895297 \h </w:instrText>
      </w:r>
      <w:r>
        <w:rPr>
          <w:noProof/>
        </w:rPr>
      </w:r>
      <w:r>
        <w:rPr>
          <w:noProof/>
        </w:rPr>
        <w:fldChar w:fldCharType="separate"/>
      </w:r>
      <w:r w:rsidR="00166892">
        <w:rPr>
          <w:noProof/>
        </w:rPr>
        <w:t>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6: MR-images of a liver biopsy procedure with the clinician’s hand</w:t>
      </w:r>
      <w:r>
        <w:rPr>
          <w:noProof/>
        </w:rPr>
        <w:tab/>
      </w:r>
      <w:r>
        <w:rPr>
          <w:noProof/>
        </w:rPr>
        <w:fldChar w:fldCharType="begin"/>
      </w:r>
      <w:r>
        <w:rPr>
          <w:noProof/>
        </w:rPr>
        <w:instrText xml:space="preserve"> PAGEREF _Toc525895298 \h </w:instrText>
      </w:r>
      <w:r>
        <w:rPr>
          <w:noProof/>
        </w:rPr>
      </w:r>
      <w:r>
        <w:rPr>
          <w:noProof/>
        </w:rPr>
        <w:fldChar w:fldCharType="separate"/>
      </w:r>
      <w:r w:rsidR="00166892">
        <w:rPr>
          <w:noProof/>
        </w:rPr>
        <w:t>10</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971C50">
        <w:rPr>
          <w:noProof/>
        </w:rPr>
        <w:t xml:space="preserve">2.7: </w:t>
      </w:r>
      <w:r>
        <w:rPr>
          <w:noProof/>
        </w:rPr>
        <w:t>Coronal image of a catheter filled with 4% Gd-DTPA..</w:t>
      </w:r>
      <w:r>
        <w:rPr>
          <w:noProof/>
        </w:rPr>
        <w:tab/>
      </w:r>
      <w:r>
        <w:rPr>
          <w:noProof/>
        </w:rPr>
        <w:fldChar w:fldCharType="begin"/>
      </w:r>
      <w:r>
        <w:rPr>
          <w:noProof/>
        </w:rPr>
        <w:instrText xml:space="preserve"> PAGEREF _Toc525895299 \h </w:instrText>
      </w:r>
      <w:r>
        <w:rPr>
          <w:noProof/>
        </w:rPr>
      </w:r>
      <w:r>
        <w:rPr>
          <w:noProof/>
        </w:rPr>
        <w:fldChar w:fldCharType="separate"/>
      </w:r>
      <w:r w:rsidR="00166892">
        <w:rPr>
          <w:noProof/>
        </w:rPr>
        <w:t>1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971C50">
        <w:rPr>
          <w:noProof/>
        </w:rPr>
        <w:t xml:space="preserve">2.8: The + frame. </w:t>
      </w:r>
      <w:r>
        <w:rPr>
          <w:noProof/>
        </w:rPr>
        <w:t>D</w:t>
      </w:r>
      <w:r w:rsidR="00971C50">
        <w:rPr>
          <w:noProof/>
        </w:rPr>
        <w:t>esign principle of the + marker</w:t>
      </w:r>
      <w:r>
        <w:rPr>
          <w:noProof/>
        </w:rPr>
        <w:tab/>
      </w:r>
      <w:r>
        <w:rPr>
          <w:noProof/>
        </w:rPr>
        <w:fldChar w:fldCharType="begin"/>
      </w:r>
      <w:r>
        <w:rPr>
          <w:noProof/>
        </w:rPr>
        <w:instrText xml:space="preserve"> PAGEREF _Toc525895300 \h </w:instrText>
      </w:r>
      <w:r>
        <w:rPr>
          <w:noProof/>
        </w:rPr>
      </w:r>
      <w:r>
        <w:rPr>
          <w:noProof/>
        </w:rPr>
        <w:fldChar w:fldCharType="separate"/>
      </w:r>
      <w:r w:rsidR="00166892">
        <w:rPr>
          <w:noProof/>
        </w:rPr>
        <w:t>1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9: The passive spherical frame</w:t>
      </w:r>
      <w:r>
        <w:rPr>
          <w:noProof/>
        </w:rPr>
        <w:tab/>
      </w:r>
      <w:r>
        <w:rPr>
          <w:noProof/>
        </w:rPr>
        <w:fldChar w:fldCharType="begin"/>
      </w:r>
      <w:r>
        <w:rPr>
          <w:noProof/>
        </w:rPr>
        <w:instrText xml:space="preserve"> PAGEREF _Toc525895301 \h </w:instrText>
      </w:r>
      <w:r>
        <w:rPr>
          <w:noProof/>
        </w:rPr>
      </w:r>
      <w:r>
        <w:rPr>
          <w:noProof/>
        </w:rPr>
        <w:fldChar w:fldCharType="separate"/>
      </w:r>
      <w:r w:rsidR="00166892">
        <w:rPr>
          <w:noProof/>
        </w:rPr>
        <w:t>14</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971C50">
        <w:rPr>
          <w:noProof/>
        </w:rPr>
        <w:t xml:space="preserve">2.10: </w:t>
      </w:r>
      <w:r>
        <w:rPr>
          <w:noProof/>
        </w:rPr>
        <w:t>Design principle of the Z-frame marker with four vertical</w:t>
      </w:r>
      <w:r>
        <w:rPr>
          <w:noProof/>
        </w:rPr>
        <w:tab/>
      </w:r>
      <w:r>
        <w:rPr>
          <w:noProof/>
        </w:rPr>
        <w:fldChar w:fldCharType="begin"/>
      </w:r>
      <w:r>
        <w:rPr>
          <w:noProof/>
        </w:rPr>
        <w:instrText xml:space="preserve"> PAGEREF _Toc525895302 \h </w:instrText>
      </w:r>
      <w:r>
        <w:rPr>
          <w:noProof/>
        </w:rPr>
      </w:r>
      <w:r>
        <w:rPr>
          <w:noProof/>
        </w:rPr>
        <w:fldChar w:fldCharType="separate"/>
      </w:r>
      <w:r w:rsidR="00166892">
        <w:rPr>
          <w:noProof/>
        </w:rPr>
        <w:t>1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971C50">
        <w:rPr>
          <w:noProof/>
        </w:rPr>
        <w:t xml:space="preserve">2.11: </w:t>
      </w:r>
      <w:r>
        <w:rPr>
          <w:noProof/>
        </w:rPr>
        <w:t>Z-frame concept with Gd-based marker capsules</w:t>
      </w:r>
      <w:r>
        <w:rPr>
          <w:noProof/>
        </w:rPr>
        <w:tab/>
      </w:r>
      <w:r>
        <w:rPr>
          <w:noProof/>
        </w:rPr>
        <w:fldChar w:fldCharType="begin"/>
      </w:r>
      <w:r>
        <w:rPr>
          <w:noProof/>
        </w:rPr>
        <w:instrText xml:space="preserve"> PAGEREF _Toc525895303 \h </w:instrText>
      </w:r>
      <w:r>
        <w:rPr>
          <w:noProof/>
        </w:rPr>
      </w:r>
      <w:r>
        <w:rPr>
          <w:noProof/>
        </w:rPr>
        <w:fldChar w:fldCharType="separate"/>
      </w:r>
      <w:r w:rsidR="00166892">
        <w:rPr>
          <w:noProof/>
        </w:rPr>
        <w:t>16</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2.12: Overview on potential geometric defects for fiducial markers using Gd-filled capsules</w:t>
      </w:r>
      <w:r>
        <w:rPr>
          <w:noProof/>
        </w:rPr>
        <w:tab/>
      </w:r>
      <w:r>
        <w:rPr>
          <w:noProof/>
        </w:rPr>
        <w:fldChar w:fldCharType="begin"/>
      </w:r>
      <w:r>
        <w:rPr>
          <w:noProof/>
        </w:rPr>
        <w:instrText xml:space="preserve"> PAGEREF _Toc525895304 \h </w:instrText>
      </w:r>
      <w:r>
        <w:rPr>
          <w:noProof/>
        </w:rPr>
      </w:r>
      <w:r>
        <w:rPr>
          <w:noProof/>
        </w:rPr>
        <w:fldChar w:fldCharType="separate"/>
      </w:r>
      <w:r w:rsidR="00166892">
        <w:rPr>
          <w:noProof/>
        </w:rPr>
        <w:t>1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 A 3D CAD-view o</w:t>
      </w:r>
      <w:r w:rsidR="00E22281">
        <w:rPr>
          <w:noProof/>
        </w:rPr>
        <w:t>f the Z-frame-marker structures</w:t>
      </w:r>
      <w:r>
        <w:rPr>
          <w:noProof/>
        </w:rPr>
        <w:tab/>
      </w:r>
      <w:r>
        <w:rPr>
          <w:noProof/>
        </w:rPr>
        <w:fldChar w:fldCharType="begin"/>
      </w:r>
      <w:r>
        <w:rPr>
          <w:noProof/>
        </w:rPr>
        <w:instrText xml:space="preserve"> PAGEREF _Toc525895305 \h </w:instrText>
      </w:r>
      <w:r>
        <w:rPr>
          <w:noProof/>
        </w:rPr>
      </w:r>
      <w:r>
        <w:rPr>
          <w:noProof/>
        </w:rPr>
        <w:fldChar w:fldCharType="separate"/>
      </w:r>
      <w:r w:rsidR="00166892">
        <w:rPr>
          <w:noProof/>
        </w:rPr>
        <w:t>1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w:t>
      </w:r>
      <w:r w:rsidR="00E22281">
        <w:rPr>
          <w:noProof/>
        </w:rPr>
        <w:t xml:space="preserve">: </w:t>
      </w:r>
      <w:r>
        <w:rPr>
          <w:noProof/>
        </w:rPr>
        <w:t>A coronal view of the Z-frame</w:t>
      </w:r>
      <w:r>
        <w:rPr>
          <w:noProof/>
        </w:rPr>
        <w:tab/>
      </w:r>
      <w:r>
        <w:rPr>
          <w:noProof/>
        </w:rPr>
        <w:fldChar w:fldCharType="begin"/>
      </w:r>
      <w:r>
        <w:rPr>
          <w:noProof/>
        </w:rPr>
        <w:instrText xml:space="preserve"> PAGEREF _Toc525895306 \h </w:instrText>
      </w:r>
      <w:r>
        <w:rPr>
          <w:noProof/>
        </w:rPr>
      </w:r>
      <w:r>
        <w:rPr>
          <w:noProof/>
        </w:rPr>
        <w:fldChar w:fldCharType="separate"/>
      </w:r>
      <w:r w:rsidR="00166892">
        <w:rPr>
          <w:noProof/>
        </w:rPr>
        <w:t>21</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 The CAD view of the Z-frame marker</w:t>
      </w:r>
      <w:r w:rsidR="009E43A5">
        <w:rPr>
          <w:noProof/>
        </w:rPr>
        <w:t xml:space="preserve"> with Z-axis indication tiangle marker </w:t>
      </w:r>
      <w:r>
        <w:rPr>
          <w:noProof/>
        </w:rPr>
        <w:tab/>
      </w:r>
      <w:r>
        <w:rPr>
          <w:noProof/>
        </w:rPr>
        <w:fldChar w:fldCharType="begin"/>
      </w:r>
      <w:r>
        <w:rPr>
          <w:noProof/>
        </w:rPr>
        <w:instrText xml:space="preserve"> PAGEREF _Toc525895307 \h </w:instrText>
      </w:r>
      <w:r>
        <w:rPr>
          <w:noProof/>
        </w:rPr>
      </w:r>
      <w:r>
        <w:rPr>
          <w:noProof/>
        </w:rPr>
        <w:fldChar w:fldCharType="separate"/>
      </w:r>
      <w:r w:rsidR="00166892">
        <w:rPr>
          <w:noProof/>
        </w:rPr>
        <w:t>2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C11A32">
        <w:rPr>
          <w:noProof/>
        </w:rPr>
        <w:t xml:space="preserve">3.4: </w:t>
      </w:r>
      <w:r>
        <w:rPr>
          <w:noProof/>
        </w:rPr>
        <w:t>3D-CAD view of the square shaped Z-</w:t>
      </w:r>
      <w:r w:rsidR="006B6AF2">
        <w:rPr>
          <w:noProof/>
        </w:rPr>
        <w:t>frame</w:t>
      </w:r>
      <w:r>
        <w:rPr>
          <w:noProof/>
        </w:rPr>
        <w:tab/>
      </w:r>
      <w:r>
        <w:rPr>
          <w:noProof/>
        </w:rPr>
        <w:fldChar w:fldCharType="begin"/>
      </w:r>
      <w:r>
        <w:rPr>
          <w:noProof/>
        </w:rPr>
        <w:instrText xml:space="preserve"> PAGEREF _Toc525895308 \h </w:instrText>
      </w:r>
      <w:r>
        <w:rPr>
          <w:noProof/>
        </w:rPr>
      </w:r>
      <w:r>
        <w:rPr>
          <w:noProof/>
        </w:rPr>
        <w:fldChar w:fldCharType="separate"/>
      </w:r>
      <w:r w:rsidR="00166892">
        <w:rPr>
          <w:noProof/>
        </w:rPr>
        <w:t>2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5: Measured image slice of the three cylindrical resin containers</w:t>
      </w:r>
      <w:r>
        <w:rPr>
          <w:noProof/>
        </w:rPr>
        <w:tab/>
      </w:r>
      <w:r>
        <w:rPr>
          <w:noProof/>
        </w:rPr>
        <w:fldChar w:fldCharType="begin"/>
      </w:r>
      <w:r>
        <w:rPr>
          <w:noProof/>
        </w:rPr>
        <w:instrText xml:space="preserve"> PAGEREF _Toc525895309 \h </w:instrText>
      </w:r>
      <w:r>
        <w:rPr>
          <w:noProof/>
        </w:rPr>
      </w:r>
      <w:r>
        <w:rPr>
          <w:noProof/>
        </w:rPr>
        <w:fldChar w:fldCharType="separate"/>
      </w:r>
      <w:r w:rsidR="00166892">
        <w:rPr>
          <w:noProof/>
        </w:rPr>
        <w:t>2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6 : Comparison of measured and estimated T1 and T2 relaxation t</w:t>
      </w:r>
      <w:r w:rsidR="00507D28">
        <w:rPr>
          <w:noProof/>
        </w:rPr>
        <w:t>imes for three different resins</w:t>
      </w:r>
      <w:r>
        <w:rPr>
          <w:noProof/>
        </w:rPr>
        <w:tab/>
      </w:r>
      <w:r>
        <w:rPr>
          <w:noProof/>
        </w:rPr>
        <w:fldChar w:fldCharType="begin"/>
      </w:r>
      <w:r>
        <w:rPr>
          <w:noProof/>
        </w:rPr>
        <w:instrText xml:space="preserve"> PAGEREF _Toc525895310 \h </w:instrText>
      </w:r>
      <w:r>
        <w:rPr>
          <w:noProof/>
        </w:rPr>
      </w:r>
      <w:r>
        <w:rPr>
          <w:noProof/>
        </w:rPr>
        <w:fldChar w:fldCharType="separate"/>
      </w:r>
      <w:r w:rsidR="00166892">
        <w:rPr>
          <w:noProof/>
        </w:rPr>
        <w:t>27</w:t>
      </w:r>
      <w:r>
        <w:rPr>
          <w:noProof/>
        </w:rPr>
        <w:fldChar w:fldCharType="end"/>
      </w:r>
    </w:p>
    <w:p w:rsidR="004900E4" w:rsidRDefault="004900E4" w:rsidP="004900E4">
      <w:pPr>
        <w:pStyle w:val="TableofFigures"/>
        <w:tabs>
          <w:tab w:val="right" w:leader="dot" w:pos="9016"/>
        </w:tabs>
        <w:spacing w:line="360" w:lineRule="auto"/>
        <w:rPr>
          <w:noProof/>
        </w:rPr>
        <w:sectPr w:rsidR="004900E4" w:rsidSect="00250458">
          <w:pgSz w:w="11906" w:h="16838" w:code="9"/>
          <w:pgMar w:top="1440" w:right="1440" w:bottom="1440" w:left="1440" w:header="720" w:footer="720" w:gutter="0"/>
          <w:pgNumType w:fmt="lowerRoman"/>
          <w:cols w:space="720"/>
          <w:titlePg/>
          <w:docGrid w:linePitch="360"/>
        </w:sectPr>
      </w:pP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lastRenderedPageBreak/>
        <w:t xml:space="preserve">Figure </w:t>
      </w:r>
      <w:r>
        <w:rPr>
          <w:noProof/>
          <w:cs/>
        </w:rPr>
        <w:t>‎</w:t>
      </w:r>
      <w:r>
        <w:rPr>
          <w:noProof/>
        </w:rPr>
        <w:t>3.7: The system configuration and data flow during tracking and registration procedure.</w:t>
      </w:r>
      <w:r>
        <w:rPr>
          <w:noProof/>
        </w:rPr>
        <w:tab/>
      </w:r>
      <w:r>
        <w:rPr>
          <w:noProof/>
        </w:rPr>
        <w:fldChar w:fldCharType="begin"/>
      </w:r>
      <w:r>
        <w:rPr>
          <w:noProof/>
        </w:rPr>
        <w:instrText xml:space="preserve"> PAGEREF _Toc525895311 \h </w:instrText>
      </w:r>
      <w:r>
        <w:rPr>
          <w:noProof/>
        </w:rPr>
      </w:r>
      <w:r>
        <w:rPr>
          <w:noProof/>
        </w:rPr>
        <w:fldChar w:fldCharType="separate"/>
      </w:r>
      <w:r w:rsidR="00166892">
        <w:rPr>
          <w:noProof/>
        </w:rPr>
        <w:t>28</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8: The flowchart of the two main stages of the automatic alignment detection algorithm.</w:t>
      </w:r>
      <w:r>
        <w:rPr>
          <w:noProof/>
        </w:rPr>
        <w:tab/>
      </w:r>
      <w:r>
        <w:rPr>
          <w:noProof/>
        </w:rPr>
        <w:fldChar w:fldCharType="begin"/>
      </w:r>
      <w:r>
        <w:rPr>
          <w:noProof/>
        </w:rPr>
        <w:instrText xml:space="preserve"> PAGEREF _Toc525895312 \h </w:instrText>
      </w:r>
      <w:r>
        <w:rPr>
          <w:noProof/>
        </w:rPr>
      </w:r>
      <w:r>
        <w:rPr>
          <w:noProof/>
        </w:rPr>
        <w:fldChar w:fldCharType="separate"/>
      </w:r>
      <w:r w:rsidR="00166892">
        <w:rPr>
          <w:noProof/>
        </w:rPr>
        <w:t>2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895313 \h </w:instrText>
      </w:r>
      <w:r>
        <w:rPr>
          <w:noProof/>
        </w:rPr>
      </w:r>
      <w:r>
        <w:rPr>
          <w:noProof/>
        </w:rPr>
        <w:fldChar w:fldCharType="separate"/>
      </w:r>
      <w:r w:rsidR="00166892">
        <w:rPr>
          <w:noProof/>
        </w:rPr>
        <w:t>30</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0: Captured-MR image (T1W image) of the Z-frame marker.</w:t>
      </w:r>
      <w:r>
        <w:rPr>
          <w:noProof/>
        </w:rPr>
        <w:tab/>
      </w:r>
      <w:r>
        <w:rPr>
          <w:noProof/>
        </w:rPr>
        <w:fldChar w:fldCharType="begin"/>
      </w:r>
      <w:r>
        <w:rPr>
          <w:noProof/>
        </w:rPr>
        <w:instrText xml:space="preserve"> PAGEREF _Toc525895314 \h </w:instrText>
      </w:r>
      <w:r>
        <w:rPr>
          <w:noProof/>
        </w:rPr>
      </w:r>
      <w:r>
        <w:rPr>
          <w:noProof/>
        </w:rPr>
        <w:fldChar w:fldCharType="separate"/>
      </w:r>
      <w:r w:rsidR="00166892">
        <w:rPr>
          <w:noProof/>
        </w:rPr>
        <w:t>31</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1: Quality test image which is captured from a</w:t>
      </w:r>
      <w:r w:rsidR="003B3298">
        <w:rPr>
          <w:noProof/>
        </w:rPr>
        <w:t xml:space="preserve"> monitor with different methods</w:t>
      </w:r>
      <w:r>
        <w:rPr>
          <w:noProof/>
        </w:rPr>
        <w:tab/>
      </w:r>
      <w:r>
        <w:rPr>
          <w:noProof/>
        </w:rPr>
        <w:fldChar w:fldCharType="begin"/>
      </w:r>
      <w:r>
        <w:rPr>
          <w:noProof/>
        </w:rPr>
        <w:instrText xml:space="preserve"> PAGEREF _Toc525895315 \h </w:instrText>
      </w:r>
      <w:r>
        <w:rPr>
          <w:noProof/>
        </w:rPr>
      </w:r>
      <w:r>
        <w:rPr>
          <w:noProof/>
        </w:rPr>
        <w:fldChar w:fldCharType="separate"/>
      </w:r>
      <w:r w:rsidR="00166892">
        <w:rPr>
          <w:noProof/>
        </w:rPr>
        <w:t>3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895316 \h </w:instrText>
      </w:r>
      <w:r>
        <w:rPr>
          <w:noProof/>
        </w:rPr>
      </w:r>
      <w:r>
        <w:rPr>
          <w:noProof/>
        </w:rPr>
        <w:fldChar w:fldCharType="separate"/>
      </w:r>
      <w:r w:rsidR="00166892">
        <w:rPr>
          <w:noProof/>
        </w:rPr>
        <w:t>3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3: Flowchart of the main principal of the c</w:t>
      </w:r>
      <w:r w:rsidR="000B56CE">
        <w:rPr>
          <w:noProof/>
        </w:rPr>
        <w:t xml:space="preserve">onvolutional neural network </w:t>
      </w:r>
      <w:r>
        <w:rPr>
          <w:noProof/>
        </w:rPr>
        <w:tab/>
      </w:r>
      <w:r>
        <w:rPr>
          <w:noProof/>
        </w:rPr>
        <w:fldChar w:fldCharType="begin"/>
      </w:r>
      <w:r>
        <w:rPr>
          <w:noProof/>
        </w:rPr>
        <w:instrText xml:space="preserve"> PAGEREF _Toc525895317 \h </w:instrText>
      </w:r>
      <w:r>
        <w:rPr>
          <w:noProof/>
        </w:rPr>
      </w:r>
      <w:r>
        <w:rPr>
          <w:noProof/>
        </w:rPr>
        <w:fldChar w:fldCharType="separate"/>
      </w:r>
      <w:r w:rsidR="00166892">
        <w:rPr>
          <w:noProof/>
        </w:rPr>
        <w:t>34</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4: Flowchart of the Faster-region CNN approach.</w:t>
      </w:r>
      <w:r>
        <w:rPr>
          <w:noProof/>
        </w:rPr>
        <w:tab/>
      </w:r>
      <w:r>
        <w:rPr>
          <w:noProof/>
        </w:rPr>
        <w:fldChar w:fldCharType="begin"/>
      </w:r>
      <w:r>
        <w:rPr>
          <w:noProof/>
        </w:rPr>
        <w:instrText xml:space="preserve"> PAGEREF _Toc525895318 \h </w:instrText>
      </w:r>
      <w:r>
        <w:rPr>
          <w:noProof/>
        </w:rPr>
      </w:r>
      <w:r>
        <w:rPr>
          <w:noProof/>
        </w:rPr>
        <w:fldChar w:fldCharType="separate"/>
      </w:r>
      <w:r w:rsidR="00166892">
        <w:rPr>
          <w:noProof/>
        </w:rPr>
        <w:t>3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5: Precision and recall rate of the detector.</w:t>
      </w:r>
      <w:r>
        <w:rPr>
          <w:noProof/>
        </w:rPr>
        <w:tab/>
      </w:r>
      <w:r>
        <w:rPr>
          <w:noProof/>
        </w:rPr>
        <w:fldChar w:fldCharType="begin"/>
      </w:r>
      <w:r>
        <w:rPr>
          <w:noProof/>
        </w:rPr>
        <w:instrText xml:space="preserve"> PAGEREF _Toc525895319 \h </w:instrText>
      </w:r>
      <w:r>
        <w:rPr>
          <w:noProof/>
        </w:rPr>
      </w:r>
      <w:r>
        <w:rPr>
          <w:noProof/>
        </w:rPr>
        <w:fldChar w:fldCharType="separate"/>
      </w:r>
      <w:r w:rsidR="00166892">
        <w:rPr>
          <w:noProof/>
        </w:rPr>
        <w:t>38</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16: The detected Z-frame structures from an MR-captured image.</w:t>
      </w:r>
      <w:r>
        <w:rPr>
          <w:noProof/>
        </w:rPr>
        <w:tab/>
      </w:r>
      <w:r>
        <w:rPr>
          <w:noProof/>
        </w:rPr>
        <w:fldChar w:fldCharType="begin"/>
      </w:r>
      <w:r>
        <w:rPr>
          <w:noProof/>
        </w:rPr>
        <w:instrText xml:space="preserve"> PAGEREF _Toc525895320 \h </w:instrText>
      </w:r>
      <w:r>
        <w:rPr>
          <w:noProof/>
        </w:rPr>
      </w:r>
      <w:r>
        <w:rPr>
          <w:noProof/>
        </w:rPr>
        <w:fldChar w:fldCharType="separate"/>
      </w:r>
      <w:r w:rsidR="00166892">
        <w:rPr>
          <w:noProof/>
        </w:rPr>
        <w:t>3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0B56CE">
        <w:rPr>
          <w:noProof/>
        </w:rPr>
        <w:t xml:space="preserve">3.17: </w:t>
      </w:r>
      <w:r>
        <w:rPr>
          <w:noProof/>
        </w:rPr>
        <w:t xml:space="preserve"> The T1W image of the Z-frame marker which is acquired using the capture device and the AV converter.</w:t>
      </w:r>
      <w:r>
        <w:rPr>
          <w:noProof/>
        </w:rPr>
        <w:tab/>
      </w:r>
      <w:r>
        <w:rPr>
          <w:noProof/>
        </w:rPr>
        <w:fldChar w:fldCharType="begin"/>
      </w:r>
      <w:r>
        <w:rPr>
          <w:noProof/>
        </w:rPr>
        <w:instrText xml:space="preserve"> PAGEREF _Toc525895321 \h </w:instrText>
      </w:r>
      <w:r>
        <w:rPr>
          <w:noProof/>
        </w:rPr>
      </w:r>
      <w:r>
        <w:rPr>
          <w:noProof/>
        </w:rPr>
        <w:fldChar w:fldCharType="separate"/>
      </w:r>
      <w:r w:rsidR="00166892">
        <w:rPr>
          <w:noProof/>
        </w:rPr>
        <w:t>40</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CB4132">
        <w:rPr>
          <w:noProof/>
        </w:rPr>
        <w:t xml:space="preserve">3.18: </w:t>
      </w:r>
      <w:r>
        <w:rPr>
          <w:noProof/>
        </w:rPr>
        <w:t>This image represents the original captured-MR image (T1W)  from the Z-frame marker without denoising..</w:t>
      </w:r>
      <w:r>
        <w:rPr>
          <w:noProof/>
        </w:rPr>
        <w:tab/>
      </w:r>
      <w:r>
        <w:rPr>
          <w:noProof/>
        </w:rPr>
        <w:fldChar w:fldCharType="begin"/>
      </w:r>
      <w:r>
        <w:rPr>
          <w:noProof/>
        </w:rPr>
        <w:instrText xml:space="preserve"> PAGEREF _Toc525895322 \h </w:instrText>
      </w:r>
      <w:r>
        <w:rPr>
          <w:noProof/>
        </w:rPr>
      </w:r>
      <w:r>
        <w:rPr>
          <w:noProof/>
        </w:rPr>
        <w:fldChar w:fldCharType="separate"/>
      </w:r>
      <w:r w:rsidR="00166892">
        <w:rPr>
          <w:noProof/>
        </w:rPr>
        <w:t>4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CB4132">
        <w:rPr>
          <w:noProof/>
        </w:rPr>
        <w:t xml:space="preserve">3.19: </w:t>
      </w:r>
      <w:r>
        <w:rPr>
          <w:noProof/>
        </w:rPr>
        <w:t>The captured-MR image (T1W)  from the Z-frame marker without denoisi</w:t>
      </w:r>
      <w:r w:rsidR="00CB4132">
        <w:rPr>
          <w:noProof/>
        </w:rPr>
        <w:t>ng</w:t>
      </w:r>
      <w:r>
        <w:rPr>
          <w:noProof/>
        </w:rPr>
        <w:tab/>
      </w:r>
      <w:r>
        <w:rPr>
          <w:noProof/>
        </w:rPr>
        <w:fldChar w:fldCharType="begin"/>
      </w:r>
      <w:r>
        <w:rPr>
          <w:noProof/>
        </w:rPr>
        <w:instrText xml:space="preserve"> PAGEREF _Toc525895323 \h </w:instrText>
      </w:r>
      <w:r>
        <w:rPr>
          <w:noProof/>
        </w:rPr>
      </w:r>
      <w:r>
        <w:rPr>
          <w:noProof/>
        </w:rPr>
        <w:fldChar w:fldCharType="separate"/>
      </w:r>
      <w:r w:rsidR="00166892">
        <w:rPr>
          <w:noProof/>
        </w:rPr>
        <w:t>4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CB4132">
        <w:rPr>
          <w:noProof/>
        </w:rPr>
        <w:t xml:space="preserve">3.20: </w:t>
      </w:r>
      <w:r>
        <w:rPr>
          <w:noProof/>
        </w:rPr>
        <w:t>The denoised captured-MR image</w:t>
      </w:r>
      <w:r>
        <w:rPr>
          <w:noProof/>
        </w:rPr>
        <w:tab/>
      </w:r>
      <w:r>
        <w:rPr>
          <w:noProof/>
        </w:rPr>
        <w:fldChar w:fldCharType="begin"/>
      </w:r>
      <w:r>
        <w:rPr>
          <w:noProof/>
        </w:rPr>
        <w:instrText xml:space="preserve"> PAGEREF _Toc525895324 \h </w:instrText>
      </w:r>
      <w:r>
        <w:rPr>
          <w:noProof/>
        </w:rPr>
      </w:r>
      <w:r>
        <w:rPr>
          <w:noProof/>
        </w:rPr>
        <w:fldChar w:fldCharType="separate"/>
      </w:r>
      <w:r w:rsidR="00166892">
        <w:rPr>
          <w:noProof/>
        </w:rPr>
        <w:t>46</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 xml:space="preserve">3.21: The binarized </w:t>
      </w:r>
      <w:r w:rsidR="00EB1BBF">
        <w:rPr>
          <w:noProof/>
        </w:rPr>
        <w:t xml:space="preserve">image of the captured-MR image </w:t>
      </w:r>
      <w:r>
        <w:rPr>
          <w:noProof/>
        </w:rPr>
        <w:tab/>
      </w:r>
      <w:r>
        <w:rPr>
          <w:noProof/>
        </w:rPr>
        <w:fldChar w:fldCharType="begin"/>
      </w:r>
      <w:r>
        <w:rPr>
          <w:noProof/>
        </w:rPr>
        <w:instrText xml:space="preserve"> PAGEREF _Toc525895325 \h </w:instrText>
      </w:r>
      <w:r>
        <w:rPr>
          <w:noProof/>
        </w:rPr>
      </w:r>
      <w:r>
        <w:rPr>
          <w:noProof/>
        </w:rPr>
        <w:fldChar w:fldCharType="separate"/>
      </w:r>
      <w:r w:rsidR="00166892">
        <w:rPr>
          <w:noProof/>
        </w:rPr>
        <w:t>4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FA5A3B">
        <w:rPr>
          <w:noProof/>
        </w:rPr>
        <w:t xml:space="preserve">3.22: </w:t>
      </w:r>
      <w:r>
        <w:rPr>
          <w:noProof/>
        </w:rPr>
        <w:t>The image shows the result of the first masking method using a threshold to withdraw sma</w:t>
      </w:r>
      <w:r w:rsidR="00FA5A3B">
        <w:rPr>
          <w:noProof/>
        </w:rPr>
        <w:t xml:space="preserve">ll objects from the background </w:t>
      </w:r>
      <w:r>
        <w:rPr>
          <w:noProof/>
        </w:rPr>
        <w:tab/>
      </w:r>
      <w:r>
        <w:rPr>
          <w:noProof/>
        </w:rPr>
        <w:fldChar w:fldCharType="begin"/>
      </w:r>
      <w:r>
        <w:rPr>
          <w:noProof/>
        </w:rPr>
        <w:instrText xml:space="preserve"> PAGEREF _Toc525895326 \h </w:instrText>
      </w:r>
      <w:r>
        <w:rPr>
          <w:noProof/>
        </w:rPr>
      </w:r>
      <w:r>
        <w:rPr>
          <w:noProof/>
        </w:rPr>
        <w:fldChar w:fldCharType="separate"/>
      </w:r>
      <w:r w:rsidR="00166892">
        <w:rPr>
          <w:noProof/>
        </w:rPr>
        <w:t>48</w:t>
      </w:r>
      <w:r>
        <w:rPr>
          <w:noProof/>
        </w:rPr>
        <w:fldChar w:fldCharType="end"/>
      </w:r>
    </w:p>
    <w:p w:rsidR="004900E4" w:rsidRDefault="004900E4" w:rsidP="004900E4">
      <w:pPr>
        <w:pStyle w:val="TableofFigures"/>
        <w:tabs>
          <w:tab w:val="right" w:leader="dot" w:pos="9016"/>
        </w:tabs>
        <w:spacing w:line="360" w:lineRule="auto"/>
        <w:rPr>
          <w:noProof/>
        </w:rPr>
        <w:sectPr w:rsidR="004900E4" w:rsidSect="00250458">
          <w:pgSz w:w="11906" w:h="16838" w:code="9"/>
          <w:pgMar w:top="1440" w:right="1440" w:bottom="1440" w:left="1440" w:header="720" w:footer="720" w:gutter="0"/>
          <w:pgNumType w:fmt="lowerRoman"/>
          <w:cols w:space="720"/>
          <w:titlePg/>
          <w:docGrid w:linePitch="360"/>
        </w:sectPr>
      </w:pP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lastRenderedPageBreak/>
        <w:t xml:space="preserve">Figure </w:t>
      </w:r>
      <w:r>
        <w:rPr>
          <w:noProof/>
          <w:cs/>
        </w:rPr>
        <w:t>‎</w:t>
      </w:r>
      <w:r>
        <w:rPr>
          <w:noProof/>
        </w:rPr>
        <w:t>3.23: This image illustrates the binary image of the Z-frame marker and its detected centroid</w:t>
      </w:r>
      <w:r w:rsidR="00FA5A3B">
        <w:rPr>
          <w:noProof/>
        </w:rPr>
        <w:t>s of the seven fiducial markers</w:t>
      </w:r>
      <w:r>
        <w:rPr>
          <w:noProof/>
        </w:rPr>
        <w:tab/>
      </w:r>
      <w:r>
        <w:rPr>
          <w:noProof/>
        </w:rPr>
        <w:fldChar w:fldCharType="begin"/>
      </w:r>
      <w:r>
        <w:rPr>
          <w:noProof/>
        </w:rPr>
        <w:instrText xml:space="preserve"> PAGEREF _Toc525895327 \h </w:instrText>
      </w:r>
      <w:r>
        <w:rPr>
          <w:noProof/>
        </w:rPr>
      </w:r>
      <w:r>
        <w:rPr>
          <w:noProof/>
        </w:rPr>
        <w:fldChar w:fldCharType="separate"/>
      </w:r>
      <w:r w:rsidR="00166892">
        <w:rPr>
          <w:noProof/>
        </w:rPr>
        <w:t>4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664977">
        <w:rPr>
          <w:noProof/>
        </w:rPr>
        <w:t xml:space="preserve">3.24: </w:t>
      </w:r>
      <w:r>
        <w:rPr>
          <w:noProof/>
        </w:rPr>
        <w:t>Captured-MR image of the Z-frame marker</w:t>
      </w:r>
      <w:r>
        <w:rPr>
          <w:noProof/>
        </w:rPr>
        <w:tab/>
      </w:r>
      <w:r>
        <w:rPr>
          <w:noProof/>
        </w:rPr>
        <w:fldChar w:fldCharType="begin"/>
      </w:r>
      <w:r>
        <w:rPr>
          <w:noProof/>
        </w:rPr>
        <w:instrText xml:space="preserve"> PAGEREF _Toc525895328 \h </w:instrText>
      </w:r>
      <w:r>
        <w:rPr>
          <w:noProof/>
        </w:rPr>
      </w:r>
      <w:r>
        <w:rPr>
          <w:noProof/>
        </w:rPr>
        <w:fldChar w:fldCharType="separate"/>
      </w:r>
      <w:r w:rsidR="00166892">
        <w:rPr>
          <w:noProof/>
        </w:rPr>
        <w:t>51</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5: Unsuccessful matching model of the point pairs in two different cross-</w:t>
      </w:r>
      <w:r w:rsidR="00664977">
        <w:rPr>
          <w:noProof/>
        </w:rPr>
        <w:t>sectional images of the Z-frame</w:t>
      </w:r>
      <w:r>
        <w:rPr>
          <w:noProof/>
        </w:rPr>
        <w:tab/>
      </w:r>
      <w:r>
        <w:rPr>
          <w:noProof/>
        </w:rPr>
        <w:fldChar w:fldCharType="begin"/>
      </w:r>
      <w:r>
        <w:rPr>
          <w:noProof/>
        </w:rPr>
        <w:instrText xml:space="preserve"> PAGEREF _Toc525895329 \h </w:instrText>
      </w:r>
      <w:r>
        <w:rPr>
          <w:noProof/>
        </w:rPr>
      </w:r>
      <w:r>
        <w:rPr>
          <w:noProof/>
        </w:rPr>
        <w:fldChar w:fldCharType="separate"/>
      </w:r>
      <w:r w:rsidR="00166892">
        <w:rPr>
          <w:noProof/>
        </w:rPr>
        <w:t>5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895330 \h </w:instrText>
      </w:r>
      <w:r>
        <w:rPr>
          <w:noProof/>
        </w:rPr>
      </w:r>
      <w:r>
        <w:rPr>
          <w:noProof/>
        </w:rPr>
        <w:fldChar w:fldCharType="separate"/>
      </w:r>
      <w:r w:rsidR="00166892">
        <w:rPr>
          <w:noProof/>
        </w:rPr>
        <w:t>5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7:</w:t>
      </w:r>
      <w:r w:rsidR="00FF75A4">
        <w:rPr>
          <w:noProof/>
        </w:rPr>
        <w:t xml:space="preserve"> </w:t>
      </w:r>
      <w:r>
        <w:rPr>
          <w:noProof/>
        </w:rPr>
        <w:t>The computed center of</w:t>
      </w:r>
      <w:r w:rsidR="00664977">
        <w:rPr>
          <w:noProof/>
        </w:rPr>
        <w:t xml:space="preserve"> the Z-frame marker (red start)</w:t>
      </w:r>
      <w:r>
        <w:rPr>
          <w:noProof/>
        </w:rPr>
        <w:tab/>
      </w:r>
      <w:r>
        <w:rPr>
          <w:noProof/>
        </w:rPr>
        <w:fldChar w:fldCharType="begin"/>
      </w:r>
      <w:r>
        <w:rPr>
          <w:noProof/>
        </w:rPr>
        <w:instrText xml:space="preserve"> PAGEREF _Toc525895331 \h </w:instrText>
      </w:r>
      <w:r>
        <w:rPr>
          <w:noProof/>
        </w:rPr>
      </w:r>
      <w:r>
        <w:rPr>
          <w:noProof/>
        </w:rPr>
        <w:fldChar w:fldCharType="separate"/>
      </w:r>
      <w:r w:rsidR="00166892">
        <w:rPr>
          <w:noProof/>
        </w:rPr>
        <w:t>5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8: The three corresponding</w:t>
      </w:r>
      <w:r w:rsidR="009A1871">
        <w:rPr>
          <w:noProof/>
        </w:rPr>
        <w:t xml:space="preserve"> points (P2, P4, and P6) make a</w:t>
      </w:r>
      <w:r>
        <w:rPr>
          <w:noProof/>
        </w:rPr>
        <w:t xml:space="preserve"> plane.</w:t>
      </w:r>
      <w:r>
        <w:rPr>
          <w:noProof/>
        </w:rPr>
        <w:tab/>
      </w:r>
      <w:r>
        <w:rPr>
          <w:noProof/>
        </w:rPr>
        <w:fldChar w:fldCharType="begin"/>
      </w:r>
      <w:r>
        <w:rPr>
          <w:noProof/>
        </w:rPr>
        <w:instrText xml:space="preserve"> PAGEREF _Toc525895332 \h </w:instrText>
      </w:r>
      <w:r>
        <w:rPr>
          <w:noProof/>
        </w:rPr>
      </w:r>
      <w:r>
        <w:rPr>
          <w:noProof/>
        </w:rPr>
        <w:fldChar w:fldCharType="separate"/>
      </w:r>
      <w:r w:rsidR="00166892">
        <w:rPr>
          <w:noProof/>
        </w:rPr>
        <w:t>5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29: The Z-frame plane including the coordinates of P</w:t>
      </w:r>
      <w:r w:rsidR="001F5187">
        <w:rPr>
          <w:noProof/>
        </w:rPr>
        <w:t>2, P4 and P6 coordinate systems</w:t>
      </w:r>
      <w:r>
        <w:rPr>
          <w:noProof/>
        </w:rPr>
        <w:tab/>
      </w:r>
      <w:r>
        <w:rPr>
          <w:noProof/>
        </w:rPr>
        <w:fldChar w:fldCharType="begin"/>
      </w:r>
      <w:r>
        <w:rPr>
          <w:noProof/>
        </w:rPr>
        <w:instrText xml:space="preserve"> PAGEREF _Toc525895333 \h </w:instrText>
      </w:r>
      <w:r>
        <w:rPr>
          <w:noProof/>
        </w:rPr>
      </w:r>
      <w:r>
        <w:rPr>
          <w:noProof/>
        </w:rPr>
        <w:fldChar w:fldCharType="separate"/>
      </w:r>
      <w:r w:rsidR="00166892">
        <w:rPr>
          <w:noProof/>
        </w:rPr>
        <w:t>58</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0: The Z-frame plane including P2, P4 and P</w:t>
      </w:r>
      <w:r w:rsidR="00F60105">
        <w:rPr>
          <w:noProof/>
        </w:rPr>
        <w:t>6 coordinate systems is parallEl</w:t>
      </w:r>
      <w:r>
        <w:rPr>
          <w:noProof/>
        </w:rPr>
        <w:t xml:space="preserve"> to the MR- image plane.</w:t>
      </w:r>
      <w:r>
        <w:rPr>
          <w:noProof/>
        </w:rPr>
        <w:tab/>
      </w:r>
      <w:r>
        <w:rPr>
          <w:noProof/>
        </w:rPr>
        <w:fldChar w:fldCharType="begin"/>
      </w:r>
      <w:r>
        <w:rPr>
          <w:noProof/>
        </w:rPr>
        <w:instrText xml:space="preserve"> PAGEREF _Toc525895334 \h </w:instrText>
      </w:r>
      <w:r>
        <w:rPr>
          <w:noProof/>
        </w:rPr>
      </w:r>
      <w:r>
        <w:rPr>
          <w:noProof/>
        </w:rPr>
        <w:fldChar w:fldCharType="separate"/>
      </w:r>
      <w:r w:rsidR="00166892">
        <w:rPr>
          <w:noProof/>
        </w:rPr>
        <w:t>59</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1: The processing flowchart of t</w:t>
      </w:r>
      <w:r w:rsidR="00D048FF">
        <w:rPr>
          <w:noProof/>
        </w:rPr>
        <w:t>he implemented algorithm in GUI</w:t>
      </w:r>
      <w:r w:rsidR="00D048FF">
        <w:rPr>
          <w:noProof/>
        </w:rPr>
        <w:tab/>
      </w:r>
      <w:r>
        <w:rPr>
          <w:noProof/>
        </w:rPr>
        <w:fldChar w:fldCharType="begin"/>
      </w:r>
      <w:r>
        <w:rPr>
          <w:noProof/>
        </w:rPr>
        <w:instrText xml:space="preserve"> PAGEREF _Toc525895335 \h </w:instrText>
      </w:r>
      <w:r>
        <w:rPr>
          <w:noProof/>
        </w:rPr>
      </w:r>
      <w:r>
        <w:rPr>
          <w:noProof/>
        </w:rPr>
        <w:fldChar w:fldCharType="separate"/>
      </w:r>
      <w:r w:rsidR="00166892">
        <w:rPr>
          <w:noProof/>
        </w:rPr>
        <w:t>61</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2: A view of the GUI for th</w:t>
      </w:r>
      <w:r w:rsidR="00D048FF">
        <w:rPr>
          <w:noProof/>
        </w:rPr>
        <w:t>e alignment detection procedure</w:t>
      </w:r>
      <w:r>
        <w:rPr>
          <w:noProof/>
        </w:rPr>
        <w:tab/>
      </w:r>
      <w:r>
        <w:rPr>
          <w:noProof/>
        </w:rPr>
        <w:fldChar w:fldCharType="begin"/>
      </w:r>
      <w:r>
        <w:rPr>
          <w:noProof/>
        </w:rPr>
        <w:instrText xml:space="preserve"> PAGEREF _Toc525895336 \h </w:instrText>
      </w:r>
      <w:r>
        <w:rPr>
          <w:noProof/>
        </w:rPr>
      </w:r>
      <w:r>
        <w:rPr>
          <w:noProof/>
        </w:rPr>
        <w:fldChar w:fldCharType="separate"/>
      </w:r>
      <w:r w:rsidR="00166892">
        <w:rPr>
          <w:noProof/>
        </w:rPr>
        <w:t>6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3: The popupmenu for importing the image to the workstation.</w:t>
      </w:r>
      <w:r>
        <w:rPr>
          <w:noProof/>
        </w:rPr>
        <w:tab/>
      </w:r>
      <w:r>
        <w:rPr>
          <w:noProof/>
        </w:rPr>
        <w:fldChar w:fldCharType="begin"/>
      </w:r>
      <w:r>
        <w:rPr>
          <w:noProof/>
        </w:rPr>
        <w:instrText xml:space="preserve"> PAGEREF _Toc525895337 \h </w:instrText>
      </w:r>
      <w:r>
        <w:rPr>
          <w:noProof/>
        </w:rPr>
      </w:r>
      <w:r>
        <w:rPr>
          <w:noProof/>
        </w:rPr>
        <w:fldChar w:fldCharType="separate"/>
      </w:r>
      <w:r w:rsidR="00166892">
        <w:rPr>
          <w:noProof/>
        </w:rPr>
        <w:t>6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4: The panel of the input parameters.</w:t>
      </w:r>
      <w:r>
        <w:rPr>
          <w:noProof/>
        </w:rPr>
        <w:tab/>
      </w:r>
      <w:r>
        <w:rPr>
          <w:noProof/>
        </w:rPr>
        <w:fldChar w:fldCharType="begin"/>
      </w:r>
      <w:r>
        <w:rPr>
          <w:noProof/>
        </w:rPr>
        <w:instrText xml:space="preserve"> PAGEREF _Toc525895338 \h </w:instrText>
      </w:r>
      <w:r>
        <w:rPr>
          <w:noProof/>
        </w:rPr>
      </w:r>
      <w:r>
        <w:rPr>
          <w:noProof/>
        </w:rPr>
        <w:fldChar w:fldCharType="separate"/>
      </w:r>
      <w:r w:rsidR="00166892">
        <w:rPr>
          <w:noProof/>
        </w:rPr>
        <w:t>63</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5: The Z-</w:t>
      </w:r>
      <w:r w:rsidR="00D048FF">
        <w:rPr>
          <w:noProof/>
        </w:rPr>
        <w:t>frame segmentation button panel</w:t>
      </w:r>
      <w:r>
        <w:rPr>
          <w:noProof/>
        </w:rPr>
        <w:tab/>
      </w:r>
      <w:r>
        <w:rPr>
          <w:noProof/>
        </w:rPr>
        <w:fldChar w:fldCharType="begin"/>
      </w:r>
      <w:r>
        <w:rPr>
          <w:noProof/>
        </w:rPr>
        <w:instrText xml:space="preserve"> PAGEREF _Toc525895339 \h </w:instrText>
      </w:r>
      <w:r>
        <w:rPr>
          <w:noProof/>
        </w:rPr>
      </w:r>
      <w:r>
        <w:rPr>
          <w:noProof/>
        </w:rPr>
        <w:fldChar w:fldCharType="separate"/>
      </w:r>
      <w:r w:rsidR="00166892">
        <w:rPr>
          <w:noProof/>
        </w:rPr>
        <w:t>64</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6:</w:t>
      </w:r>
      <w:r w:rsidR="00D048FF">
        <w:rPr>
          <w:noProof/>
        </w:rPr>
        <w:t xml:space="preserve"> The image Pre-processing panel</w:t>
      </w:r>
      <w:r>
        <w:rPr>
          <w:noProof/>
        </w:rPr>
        <w:tab/>
      </w:r>
      <w:r>
        <w:rPr>
          <w:noProof/>
        </w:rPr>
        <w:fldChar w:fldCharType="begin"/>
      </w:r>
      <w:r>
        <w:rPr>
          <w:noProof/>
        </w:rPr>
        <w:instrText xml:space="preserve"> PAGEREF _Toc525895340 \h </w:instrText>
      </w:r>
      <w:r>
        <w:rPr>
          <w:noProof/>
        </w:rPr>
      </w:r>
      <w:r>
        <w:rPr>
          <w:noProof/>
        </w:rPr>
        <w:fldChar w:fldCharType="separate"/>
      </w:r>
      <w:r w:rsidR="00166892">
        <w:rPr>
          <w:noProof/>
        </w:rPr>
        <w:t>6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7: Visuallization of the the thickness of the black and white pens on a cap</w:t>
      </w:r>
      <w:r w:rsidR="00D048FF">
        <w:rPr>
          <w:noProof/>
        </w:rPr>
        <w:t>tured-MR image from the Z-frame</w:t>
      </w:r>
      <w:r>
        <w:rPr>
          <w:noProof/>
        </w:rPr>
        <w:tab/>
      </w:r>
      <w:r>
        <w:rPr>
          <w:noProof/>
        </w:rPr>
        <w:fldChar w:fldCharType="begin"/>
      </w:r>
      <w:r>
        <w:rPr>
          <w:noProof/>
        </w:rPr>
        <w:instrText xml:space="preserve"> PAGEREF _Toc525895341 \h </w:instrText>
      </w:r>
      <w:r>
        <w:rPr>
          <w:noProof/>
        </w:rPr>
      </w:r>
      <w:r>
        <w:rPr>
          <w:noProof/>
        </w:rPr>
        <w:fldChar w:fldCharType="separate"/>
      </w:r>
      <w:r w:rsidR="00166892">
        <w:rPr>
          <w:noProof/>
        </w:rPr>
        <w:t>6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sidR="00D048FF">
        <w:rPr>
          <w:noProof/>
        </w:rPr>
        <w:t>3.38: Center Detection panel</w:t>
      </w:r>
      <w:r>
        <w:rPr>
          <w:noProof/>
        </w:rPr>
        <w:tab/>
      </w:r>
      <w:r>
        <w:rPr>
          <w:noProof/>
        </w:rPr>
        <w:fldChar w:fldCharType="begin"/>
      </w:r>
      <w:r>
        <w:rPr>
          <w:noProof/>
        </w:rPr>
        <w:instrText xml:space="preserve"> PAGEREF _Toc525895342 \h </w:instrText>
      </w:r>
      <w:r>
        <w:rPr>
          <w:noProof/>
        </w:rPr>
      </w:r>
      <w:r>
        <w:rPr>
          <w:noProof/>
        </w:rPr>
        <w:fldChar w:fldCharType="separate"/>
      </w:r>
      <w:r w:rsidR="00166892">
        <w:rPr>
          <w:noProof/>
        </w:rPr>
        <w:t>66</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39</w:t>
      </w:r>
      <w:r w:rsidR="00D048FF">
        <w:rPr>
          <w:noProof/>
        </w:rPr>
        <w:t>: The Alignment Detection panel</w:t>
      </w:r>
      <w:r>
        <w:rPr>
          <w:noProof/>
        </w:rPr>
        <w:tab/>
      </w:r>
      <w:r>
        <w:rPr>
          <w:noProof/>
        </w:rPr>
        <w:fldChar w:fldCharType="begin"/>
      </w:r>
      <w:r>
        <w:rPr>
          <w:noProof/>
        </w:rPr>
        <w:instrText xml:space="preserve"> PAGEREF _Toc525895343 \h </w:instrText>
      </w:r>
      <w:r>
        <w:rPr>
          <w:noProof/>
        </w:rPr>
      </w:r>
      <w:r>
        <w:rPr>
          <w:noProof/>
        </w:rPr>
        <w:fldChar w:fldCharType="separate"/>
      </w:r>
      <w:r w:rsidR="00166892">
        <w:rPr>
          <w:noProof/>
        </w:rPr>
        <w:t>67</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3.40: The Robotic Rotat</w:t>
      </w:r>
      <w:r w:rsidR="00D048FF">
        <w:rPr>
          <w:noProof/>
        </w:rPr>
        <w:t>ion Adjustment panel</w:t>
      </w:r>
      <w:r>
        <w:rPr>
          <w:noProof/>
        </w:rPr>
        <w:tab/>
      </w:r>
      <w:r>
        <w:rPr>
          <w:noProof/>
        </w:rPr>
        <w:fldChar w:fldCharType="begin"/>
      </w:r>
      <w:r>
        <w:rPr>
          <w:noProof/>
        </w:rPr>
        <w:instrText xml:space="preserve"> PAGEREF _Toc525895344 \h </w:instrText>
      </w:r>
      <w:r>
        <w:rPr>
          <w:noProof/>
        </w:rPr>
      </w:r>
      <w:r>
        <w:rPr>
          <w:noProof/>
        </w:rPr>
        <w:fldChar w:fldCharType="separate"/>
      </w:r>
      <w:r w:rsidR="00166892">
        <w:rPr>
          <w:noProof/>
        </w:rPr>
        <w:t>68</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1:</w:t>
      </w:r>
      <w:r w:rsidR="005B5F18">
        <w:rPr>
          <w:noProof/>
        </w:rPr>
        <w:t xml:space="preserve"> The MR-compatible rotary frame</w:t>
      </w:r>
      <w:r>
        <w:rPr>
          <w:noProof/>
        </w:rPr>
        <w:tab/>
      </w:r>
      <w:r>
        <w:rPr>
          <w:noProof/>
        </w:rPr>
        <w:fldChar w:fldCharType="begin"/>
      </w:r>
      <w:r>
        <w:rPr>
          <w:noProof/>
        </w:rPr>
        <w:instrText xml:space="preserve"> PAGEREF _Toc525895345 \h </w:instrText>
      </w:r>
      <w:r>
        <w:rPr>
          <w:noProof/>
        </w:rPr>
      </w:r>
      <w:r>
        <w:rPr>
          <w:noProof/>
        </w:rPr>
        <w:fldChar w:fldCharType="separate"/>
      </w:r>
      <w:r w:rsidR="00166892">
        <w:rPr>
          <w:noProof/>
        </w:rPr>
        <w:t>70</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2: The rotary frame is fixed on the patient table</w:t>
      </w:r>
      <w:r>
        <w:rPr>
          <w:noProof/>
        </w:rPr>
        <w:tab/>
      </w:r>
      <w:r>
        <w:rPr>
          <w:noProof/>
        </w:rPr>
        <w:fldChar w:fldCharType="begin"/>
      </w:r>
      <w:r>
        <w:rPr>
          <w:noProof/>
        </w:rPr>
        <w:instrText xml:space="preserve"> PAGEREF _Toc525895346 \h </w:instrText>
      </w:r>
      <w:r>
        <w:rPr>
          <w:noProof/>
        </w:rPr>
      </w:r>
      <w:r>
        <w:rPr>
          <w:noProof/>
        </w:rPr>
        <w:fldChar w:fldCharType="separate"/>
      </w:r>
      <w:r w:rsidR="00166892">
        <w:rPr>
          <w:noProof/>
        </w:rPr>
        <w:t>71</w:t>
      </w:r>
      <w:r>
        <w:rPr>
          <w:noProof/>
        </w:rPr>
        <w:fldChar w:fldCharType="end"/>
      </w:r>
    </w:p>
    <w:p w:rsidR="004900E4" w:rsidRDefault="004900E4" w:rsidP="004900E4">
      <w:pPr>
        <w:pStyle w:val="TableofFigures"/>
        <w:tabs>
          <w:tab w:val="right" w:leader="dot" w:pos="9016"/>
        </w:tabs>
        <w:spacing w:line="360" w:lineRule="auto"/>
        <w:rPr>
          <w:noProof/>
        </w:rPr>
        <w:sectPr w:rsidR="004900E4" w:rsidSect="00250458">
          <w:pgSz w:w="11906" w:h="16838" w:code="9"/>
          <w:pgMar w:top="1440" w:right="1440" w:bottom="1440" w:left="1440" w:header="720" w:footer="720" w:gutter="0"/>
          <w:pgNumType w:fmt="lowerRoman"/>
          <w:cols w:space="720"/>
          <w:titlePg/>
          <w:docGrid w:linePitch="360"/>
        </w:sectPr>
      </w:pP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lastRenderedPageBreak/>
        <w:t xml:space="preserve">Figure </w:t>
      </w:r>
      <w:r>
        <w:rPr>
          <w:noProof/>
          <w:cs/>
        </w:rPr>
        <w:t>‎</w:t>
      </w:r>
      <w:r>
        <w:rPr>
          <w:noProof/>
        </w:rPr>
        <w:t>4.3: The regression models of the computed rotation angles around the x-axis</w:t>
      </w:r>
      <w:r>
        <w:rPr>
          <w:noProof/>
        </w:rPr>
        <w:tab/>
      </w:r>
      <w:r>
        <w:rPr>
          <w:noProof/>
        </w:rPr>
        <w:fldChar w:fldCharType="begin"/>
      </w:r>
      <w:r>
        <w:rPr>
          <w:noProof/>
        </w:rPr>
        <w:instrText xml:space="preserve"> PAGEREF _Toc525895347 \h </w:instrText>
      </w:r>
      <w:r>
        <w:rPr>
          <w:noProof/>
        </w:rPr>
      </w:r>
      <w:r>
        <w:rPr>
          <w:noProof/>
        </w:rPr>
        <w:fldChar w:fldCharType="separate"/>
      </w:r>
      <w:r w:rsidR="00166892">
        <w:rPr>
          <w:noProof/>
        </w:rPr>
        <w:t>72</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4: The regression models of the computed rotation angles around the y-axis in the MR a</w:t>
      </w:r>
      <w:r w:rsidR="007261BD">
        <w:rPr>
          <w:noProof/>
        </w:rPr>
        <w:t>nd the Gold-standard CAD images</w:t>
      </w:r>
      <w:r>
        <w:rPr>
          <w:noProof/>
        </w:rPr>
        <w:tab/>
      </w:r>
      <w:r>
        <w:rPr>
          <w:noProof/>
        </w:rPr>
        <w:fldChar w:fldCharType="begin"/>
      </w:r>
      <w:r>
        <w:rPr>
          <w:noProof/>
        </w:rPr>
        <w:instrText xml:space="preserve"> PAGEREF _Toc525895348 \h </w:instrText>
      </w:r>
      <w:r>
        <w:rPr>
          <w:noProof/>
        </w:rPr>
      </w:r>
      <w:r>
        <w:rPr>
          <w:noProof/>
        </w:rPr>
        <w:fldChar w:fldCharType="separate"/>
      </w:r>
      <w:r w:rsidR="00166892">
        <w:rPr>
          <w:noProof/>
        </w:rPr>
        <w:t>73</w:t>
      </w:r>
      <w:r>
        <w:rPr>
          <w:noProof/>
        </w:rPr>
        <w:fldChar w:fldCharType="end"/>
      </w:r>
    </w:p>
    <w:p w:rsidR="004A4A3D" w:rsidRDefault="004A4A3D" w:rsidP="00B55BE2">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5: The regression models of the computed rotation around the x- and y-ax</w:t>
      </w:r>
      <w:r w:rsidR="00B55BE2">
        <w:rPr>
          <w:noProof/>
        </w:rPr>
        <w:t>E</w:t>
      </w:r>
      <w:r>
        <w:rPr>
          <w:noProof/>
        </w:rPr>
        <w:t>s</w:t>
      </w:r>
      <w:r>
        <w:rPr>
          <w:noProof/>
        </w:rPr>
        <w:tab/>
      </w:r>
      <w:r>
        <w:rPr>
          <w:noProof/>
        </w:rPr>
        <w:fldChar w:fldCharType="begin"/>
      </w:r>
      <w:r>
        <w:rPr>
          <w:noProof/>
        </w:rPr>
        <w:instrText xml:space="preserve"> PAGEREF _Toc525895349 \h </w:instrText>
      </w:r>
      <w:r>
        <w:rPr>
          <w:noProof/>
        </w:rPr>
      </w:r>
      <w:r>
        <w:rPr>
          <w:noProof/>
        </w:rPr>
        <w:fldChar w:fldCharType="separate"/>
      </w:r>
      <w:r w:rsidR="00166892">
        <w:rPr>
          <w:noProof/>
        </w:rPr>
        <w:t>75</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6: The regression models of the computed rotation around the x- and y-axes when the frame is rotated around both the x- and y-axes</w:t>
      </w:r>
      <w:r>
        <w:rPr>
          <w:noProof/>
        </w:rPr>
        <w:tab/>
      </w:r>
      <w:r>
        <w:rPr>
          <w:noProof/>
        </w:rPr>
        <w:fldChar w:fldCharType="begin"/>
      </w:r>
      <w:r>
        <w:rPr>
          <w:noProof/>
        </w:rPr>
        <w:instrText xml:space="preserve"> PAGEREF _Toc525895350 \h </w:instrText>
      </w:r>
      <w:r>
        <w:rPr>
          <w:noProof/>
        </w:rPr>
      </w:r>
      <w:r>
        <w:rPr>
          <w:noProof/>
        </w:rPr>
        <w:fldChar w:fldCharType="separate"/>
      </w:r>
      <w:r w:rsidR="00166892">
        <w:rPr>
          <w:noProof/>
        </w:rPr>
        <w:t>76</w:t>
      </w:r>
      <w:r>
        <w:rPr>
          <w:noProof/>
        </w:rPr>
        <w:fldChar w:fldCharType="end"/>
      </w:r>
    </w:p>
    <w:p w:rsidR="004A4A3D" w:rsidRDefault="004A4A3D" w:rsidP="004900E4">
      <w:pPr>
        <w:pStyle w:val="TableofFigures"/>
        <w:tabs>
          <w:tab w:val="right" w:leader="dot" w:pos="9016"/>
        </w:tabs>
        <w:spacing w:line="360" w:lineRule="auto"/>
        <w:rPr>
          <w:noProof/>
        </w:rPr>
      </w:pPr>
      <w:r>
        <w:rPr>
          <w:noProof/>
        </w:rPr>
        <w:t xml:space="preserve">Figure </w:t>
      </w:r>
      <w:r>
        <w:rPr>
          <w:noProof/>
          <w:cs/>
        </w:rPr>
        <w:t>‎</w:t>
      </w:r>
      <w:r>
        <w:rPr>
          <w:noProof/>
        </w:rPr>
        <w:t>4.7: The setup of the phantom targeting test in a 3T Skyra MRI system</w:t>
      </w:r>
      <w:r>
        <w:rPr>
          <w:noProof/>
        </w:rPr>
        <w:tab/>
      </w:r>
      <w:r>
        <w:rPr>
          <w:noProof/>
        </w:rPr>
        <w:fldChar w:fldCharType="begin"/>
      </w:r>
      <w:r>
        <w:rPr>
          <w:noProof/>
        </w:rPr>
        <w:instrText xml:space="preserve"> PAGEREF _Toc525895351 \h </w:instrText>
      </w:r>
      <w:r>
        <w:rPr>
          <w:noProof/>
        </w:rPr>
      </w:r>
      <w:r>
        <w:rPr>
          <w:noProof/>
        </w:rPr>
        <w:fldChar w:fldCharType="separate"/>
      </w:r>
      <w:r w:rsidR="00166892">
        <w:rPr>
          <w:noProof/>
        </w:rPr>
        <w:t>80</w:t>
      </w:r>
      <w:r>
        <w:rPr>
          <w:noProof/>
        </w:rPr>
        <w:fldChar w:fldCharType="end"/>
      </w:r>
    </w:p>
    <w:p w:rsidR="00863BAC" w:rsidRPr="00863BAC" w:rsidRDefault="00863BAC" w:rsidP="00863BAC">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8: 2-D image of the Z-frame marker</w:t>
      </w:r>
      <w:r>
        <w:rPr>
          <w:noProof/>
        </w:rPr>
        <w:tab/>
      </w:r>
      <w:r>
        <w:rPr>
          <w:noProof/>
        </w:rPr>
        <w:fldChar w:fldCharType="begin"/>
      </w:r>
      <w:r>
        <w:rPr>
          <w:noProof/>
        </w:rPr>
        <w:instrText xml:space="preserve"> PAGEREF _Toc525895353 \h </w:instrText>
      </w:r>
      <w:r>
        <w:rPr>
          <w:noProof/>
        </w:rPr>
      </w:r>
      <w:r>
        <w:rPr>
          <w:noProof/>
        </w:rPr>
        <w:fldChar w:fldCharType="separate"/>
      </w:r>
      <w:r w:rsidR="00166892">
        <w:rPr>
          <w:noProof/>
        </w:rPr>
        <w:t>81</w:t>
      </w:r>
      <w:r>
        <w:rPr>
          <w:noProof/>
        </w:rPr>
        <w:fldChar w:fldCharType="end"/>
      </w:r>
    </w:p>
    <w:p w:rsidR="004A4A3D" w:rsidRDefault="004A4A3D" w:rsidP="004900E4">
      <w:pPr>
        <w:pStyle w:val="TableofFigures"/>
        <w:tabs>
          <w:tab w:val="right" w:leader="dot" w:pos="9016"/>
        </w:tabs>
        <w:spacing w:line="360" w:lineRule="auto"/>
        <w:rPr>
          <w:rFonts w:eastAsiaTheme="minorEastAsia" w:cstheme="minorBidi"/>
          <w:caps w:val="0"/>
          <w:noProof/>
          <w:sz w:val="22"/>
          <w:szCs w:val="22"/>
        </w:rPr>
      </w:pPr>
      <w:r>
        <w:rPr>
          <w:noProof/>
        </w:rPr>
        <w:t xml:space="preserve">Figure </w:t>
      </w:r>
      <w:r>
        <w:rPr>
          <w:noProof/>
          <w:cs/>
        </w:rPr>
        <w:t>‎</w:t>
      </w:r>
      <w:r>
        <w:rPr>
          <w:noProof/>
        </w:rPr>
        <w:t>4.9: The coronal view</w:t>
      </w:r>
      <w:r w:rsidR="00316094">
        <w:rPr>
          <w:noProof/>
        </w:rPr>
        <w:t xml:space="preserve"> of the phantom and the Z-frame</w:t>
      </w:r>
      <w:r>
        <w:rPr>
          <w:noProof/>
        </w:rPr>
        <w:tab/>
      </w:r>
      <w:r>
        <w:rPr>
          <w:noProof/>
        </w:rPr>
        <w:fldChar w:fldCharType="begin"/>
      </w:r>
      <w:r>
        <w:rPr>
          <w:noProof/>
        </w:rPr>
        <w:instrText xml:space="preserve"> PAGEREF _Toc525895352 \h </w:instrText>
      </w:r>
      <w:r>
        <w:rPr>
          <w:noProof/>
        </w:rPr>
      </w:r>
      <w:r>
        <w:rPr>
          <w:noProof/>
        </w:rPr>
        <w:fldChar w:fldCharType="separate"/>
      </w:r>
      <w:r w:rsidR="00166892">
        <w:rPr>
          <w:noProof/>
        </w:rPr>
        <w:t>81</w:t>
      </w:r>
      <w:r>
        <w:rPr>
          <w:noProof/>
        </w:rPr>
        <w:fldChar w:fldCharType="end"/>
      </w:r>
    </w:p>
    <w:p w:rsidR="005A7EA7" w:rsidRDefault="000F41FC" w:rsidP="004900E4">
      <w:pPr>
        <w:sectPr w:rsidR="005A7EA7" w:rsidSect="00250458">
          <w:pgSz w:w="11906" w:h="16838" w:code="9"/>
          <w:pgMar w:top="1440" w:right="1440" w:bottom="1440" w:left="1440" w:header="720" w:footer="720" w:gutter="0"/>
          <w:pgNumType w:fmt="lowerRoman"/>
          <w:cols w:space="720"/>
          <w:titlePg/>
          <w:docGrid w:linePitch="360"/>
        </w:sectPr>
      </w:pPr>
      <w:r>
        <w:fldChar w:fldCharType="end"/>
      </w:r>
    </w:p>
    <w:p w:rsidR="002606D7" w:rsidRPr="0090131C" w:rsidRDefault="00D30277" w:rsidP="007057BF">
      <w:pPr>
        <w:rPr>
          <w:rFonts w:asciiTheme="majorHAnsi" w:hAnsiTheme="majorHAnsi"/>
          <w:b/>
          <w:bCs/>
          <w:sz w:val="56"/>
          <w:szCs w:val="56"/>
        </w:rPr>
      </w:pPr>
      <w:r w:rsidRPr="0090131C">
        <w:rPr>
          <w:rFonts w:asciiTheme="majorHAnsi" w:hAnsiTheme="majorHAnsi"/>
          <w:b/>
          <w:bCs/>
          <w:sz w:val="56"/>
          <w:szCs w:val="56"/>
        </w:rPr>
        <w:lastRenderedPageBreak/>
        <w:t xml:space="preserve">List of </w:t>
      </w:r>
      <w:r w:rsidR="007057BF" w:rsidRPr="0090131C">
        <w:rPr>
          <w:rFonts w:asciiTheme="majorHAnsi" w:hAnsiTheme="majorHAnsi"/>
          <w:b/>
          <w:bCs/>
          <w:sz w:val="56"/>
          <w:szCs w:val="56"/>
        </w:rPr>
        <w:t>t</w:t>
      </w:r>
      <w:r w:rsidRPr="0090131C">
        <w:rPr>
          <w:rFonts w:asciiTheme="majorHAnsi" w:hAnsiTheme="majorHAnsi"/>
          <w:b/>
          <w:bCs/>
          <w:sz w:val="56"/>
          <w:szCs w:val="56"/>
        </w:rPr>
        <w:t>abl</w:t>
      </w:r>
      <w:r w:rsidR="00A30468" w:rsidRPr="0090131C">
        <w:rPr>
          <w:rFonts w:asciiTheme="majorHAnsi" w:hAnsiTheme="majorHAnsi"/>
          <w:b/>
          <w:bCs/>
          <w:sz w:val="56"/>
          <w:szCs w:val="56"/>
        </w:rPr>
        <w:t>e</w:t>
      </w:r>
      <w:r w:rsidR="00263955" w:rsidRPr="0090131C">
        <w:rPr>
          <w:rFonts w:asciiTheme="majorHAnsi" w:hAnsiTheme="majorHAnsi"/>
          <w:b/>
          <w:bCs/>
          <w:sz w:val="56"/>
          <w:szCs w:val="56"/>
        </w:rPr>
        <w:t>s</w:t>
      </w:r>
    </w:p>
    <w:p w:rsidR="00652DA0"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5904328" w:history="1">
        <w:r w:rsidR="00652DA0" w:rsidRPr="006B6589">
          <w:rPr>
            <w:rStyle w:val="Hyperlink"/>
            <w:noProof/>
          </w:rPr>
          <w:t xml:space="preserve">Table </w:t>
        </w:r>
        <w:r w:rsidR="00652DA0" w:rsidRPr="006B6589">
          <w:rPr>
            <w:rStyle w:val="Hyperlink"/>
            <w:noProof/>
            <w:cs/>
          </w:rPr>
          <w:t>‎</w:t>
        </w:r>
        <w:r w:rsidR="00652DA0" w:rsidRPr="006B6589">
          <w:rPr>
            <w:rStyle w:val="Hyperlink"/>
            <w:noProof/>
          </w:rPr>
          <w:t xml:space="preserve">3.1: Estimated mean </w:t>
        </w:r>
        <w:r w:rsidR="00652DA0" w:rsidRPr="006B6589">
          <w:rPr>
            <w:rStyle w:val="Hyperlink"/>
            <w:rFonts w:cs="Arial"/>
            <w:noProof/>
          </w:rPr>
          <w:t xml:space="preserve">± standard deviation </w:t>
        </w:r>
        <w:r w:rsidR="00652DA0" w:rsidRPr="006B6589">
          <w:rPr>
            <w:rStyle w:val="Hyperlink"/>
            <w:noProof/>
          </w:rPr>
          <w:t>T1 and T2 relaxation times for three different resins.</w:t>
        </w:r>
        <w:r w:rsidR="00652DA0">
          <w:rPr>
            <w:noProof/>
            <w:webHidden/>
          </w:rPr>
          <w:tab/>
        </w:r>
        <w:r w:rsidR="00652DA0">
          <w:rPr>
            <w:noProof/>
            <w:webHidden/>
          </w:rPr>
          <w:fldChar w:fldCharType="begin"/>
        </w:r>
        <w:r w:rsidR="00652DA0">
          <w:rPr>
            <w:noProof/>
            <w:webHidden/>
          </w:rPr>
          <w:instrText xml:space="preserve"> PAGEREF _Toc525904328 \h </w:instrText>
        </w:r>
        <w:r w:rsidR="00652DA0">
          <w:rPr>
            <w:noProof/>
            <w:webHidden/>
          </w:rPr>
        </w:r>
        <w:r w:rsidR="00652DA0">
          <w:rPr>
            <w:noProof/>
            <w:webHidden/>
          </w:rPr>
          <w:fldChar w:fldCharType="separate"/>
        </w:r>
        <w:r w:rsidR="00166892">
          <w:rPr>
            <w:noProof/>
            <w:webHidden/>
          </w:rPr>
          <w:t>26</w:t>
        </w:r>
        <w:r w:rsidR="00652DA0">
          <w:rPr>
            <w:noProof/>
            <w:webHidden/>
          </w:rPr>
          <w:fldChar w:fldCharType="end"/>
        </w:r>
      </w:hyperlink>
    </w:p>
    <w:p w:rsidR="00652DA0" w:rsidRDefault="00652DA0">
      <w:pPr>
        <w:pStyle w:val="TableofFigures"/>
        <w:tabs>
          <w:tab w:val="right" w:leader="dot" w:pos="9016"/>
        </w:tabs>
        <w:rPr>
          <w:rFonts w:eastAsiaTheme="minorEastAsia" w:cstheme="minorBidi"/>
          <w:caps w:val="0"/>
          <w:noProof/>
          <w:sz w:val="22"/>
          <w:szCs w:val="22"/>
        </w:rPr>
      </w:pPr>
      <w:hyperlink w:anchor="_Toc525904329" w:history="1">
        <w:r w:rsidRPr="006B6589">
          <w:rPr>
            <w:rStyle w:val="Hyperlink"/>
            <w:noProof/>
          </w:rPr>
          <w:t xml:space="preserve">Table </w:t>
        </w:r>
        <w:r w:rsidRPr="006B6589">
          <w:rPr>
            <w:rStyle w:val="Hyperlink"/>
            <w:noProof/>
            <w:cs/>
          </w:rPr>
          <w:t>‎</w:t>
        </w:r>
        <w:r w:rsidRPr="006B6589">
          <w:rPr>
            <w:rStyle w:val="Hyperlink"/>
            <w:noProof/>
          </w:rPr>
          <w:t>4.1: The calculated RMSE values for each experiment.</w:t>
        </w:r>
        <w:r>
          <w:rPr>
            <w:noProof/>
            <w:webHidden/>
          </w:rPr>
          <w:tab/>
        </w:r>
        <w:r>
          <w:rPr>
            <w:noProof/>
            <w:webHidden/>
          </w:rPr>
          <w:fldChar w:fldCharType="begin"/>
        </w:r>
        <w:r>
          <w:rPr>
            <w:noProof/>
            <w:webHidden/>
          </w:rPr>
          <w:instrText xml:space="preserve"> PAGEREF _Toc525904329 \h </w:instrText>
        </w:r>
        <w:r>
          <w:rPr>
            <w:noProof/>
            <w:webHidden/>
          </w:rPr>
        </w:r>
        <w:r>
          <w:rPr>
            <w:noProof/>
            <w:webHidden/>
          </w:rPr>
          <w:fldChar w:fldCharType="separate"/>
        </w:r>
        <w:r w:rsidR="00166892">
          <w:rPr>
            <w:noProof/>
            <w:webHidden/>
          </w:rPr>
          <w:t>77</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250458">
          <w:headerReference w:type="default" r:id="rId16"/>
          <w:pgSz w:w="11906" w:h="16838" w:code="9"/>
          <w:pgMar w:top="2016" w:right="1440" w:bottom="1440" w:left="1440" w:header="720" w:footer="720" w:gutter="0"/>
          <w:pgNumType w:fmt="lowerRoman"/>
          <w:cols w:space="720"/>
          <w:titlePg/>
          <w:docGrid w:linePitch="360"/>
        </w:sectPr>
      </w:pPr>
      <w:r>
        <w:tab/>
      </w:r>
    </w:p>
    <w:p w:rsidR="00D2653A" w:rsidRDefault="009E1264" w:rsidP="00F3014A">
      <w:pPr>
        <w:pStyle w:val="Heading1"/>
      </w:pPr>
      <w:bookmarkStart w:id="0" w:name="_Toc525918887"/>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7E7E31">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5OjMxOjA2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dUMTk6MzE6MDY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1E62F7">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652DA0">
        <w:t>,</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7E7E31">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1QxOTozMTowNi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1QxOTozMTowNi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1E62F7">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7E7E31">
            <w:rPr>
              <w:rFonts w:cstheme="minorHAnsi"/>
            </w:rPr>
            <w:instrText>ADDIN CitaviPlaceholder{eyIkaWQiOiIxIiwiRW50cmllcyI6W3siJGlkIjoiMiIsIklkIjoiMzAzOWI1NjUtNzBmMC00OGMyLTljYTQtZjcwYmU3OWNmNDIxIiwiUmFuZ2VTdGFydCI6MiwiUmFuZ2VMZW5ndGgiOjM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3VDE5OjMxOjA2IiwiUHJvamVjdCI6eyIkcmVmIjoiNSJ9fSwiVXNlTnVtYmVyaW5nVHlwZU9mUGFyZW50RG9jdW1lbnQiOmZhbHNlfSx7IiRpZCI6IjE5IiwiSWQiOiJlNDA5NGI1MC00ZDMxLTQ2ZWYtYTViMS0zM2QzYmE2OGVhZWIiLCJSYW5nZVN0YXJ0Ijo1LCJSYW5nZUxlbmd0aCI6NC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1QxOTozMTowNi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3VDE5OjMxOjA2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1E62F7">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61549">
        <w:t xml:space="preserve"> the</w:t>
      </w:r>
      <w:r w:rsidR="00E9722D">
        <w:t xml:space="preserve"> </w:t>
      </w:r>
      <w:r w:rsidR="00E9722D">
        <w:fldChar w:fldCharType="begin"/>
      </w:r>
      <w:r w:rsidR="00E9722D">
        <w:instrText xml:space="preserve"> REF _Ref523906202 \r \h </w:instrText>
      </w:r>
      <w:r w:rsidR="00E9722D">
        <w:fldChar w:fldCharType="separate"/>
      </w:r>
      <w:r w:rsidR="00166892">
        <w:rPr>
          <w:cs/>
        </w:rPr>
        <w:t>‎</w:t>
      </w:r>
      <w:r w:rsidR="00166892">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166892">
        <w:rPr>
          <w:cs/>
        </w:rPr>
        <w:t>‎</w:t>
      </w:r>
      <w:r w:rsidR="00166892">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7E7E31">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1E62F7">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918888"/>
      <w:r>
        <w:t>Motivation</w:t>
      </w:r>
      <w:bookmarkEnd w:id="1"/>
      <w:r>
        <w:t xml:space="preserve"> </w:t>
      </w:r>
    </w:p>
    <w:p w:rsidR="00234DB4" w:rsidRDefault="006C2ABE" w:rsidP="008A4DD3">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w:t>
      </w:r>
      <w:r w:rsidR="00D56CEE">
        <w:t xml:space="preserve"> the</w:t>
      </w:r>
      <w:r w:rsidR="0049614D">
        <w:t xml:space="preserve">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7E7E31">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3VDE5OjMxOjA2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1E62F7">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w:t>
      </w:r>
      <w:r w:rsidR="00DD0FC8">
        <w:t>n IT</w:t>
      </w:r>
      <w:r w:rsidR="00873B5E">
        <w:t xml:space="preserve">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8A4DD3">
        <w:t xml:space="preserve"> </w:t>
      </w:r>
      <w:sdt>
        <w:sdtPr>
          <w:alias w:val="Don't edit this field"/>
          <w:tag w:val="CitaviPlaceholder#3852a6d5-ad74-4252-8fc4-f0deda552d77"/>
          <w:id w:val="-1133553861"/>
          <w:placeholder>
            <w:docPart w:val="DefaultPlaceholder_-1854013440"/>
          </w:placeholder>
        </w:sdtPr>
        <w:sdtContent>
          <w:r w:rsidR="008A4DD3">
            <w:fldChar w:fldCharType="begin"/>
          </w:r>
          <w:r w:rsidR="007E7E31">
            <w:instrText>ADDIN CitaviPlaceholder{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29uZywgVG9rdWRhIGV0IGFsIDIwMTMgLSBEZXZlbG9wbWVudCBhbmQgcHJlbGltaW5hcnkgZXZhbHVhdGlvbi5qcGciLCJMaW5rZWRSZXNvdXJjZVR5cGUiOjEsIlVyaVN0cmluZyI6IlNvbmcsIFRva3VkYSBldCBhbCAyMDEzIC0gRGV2ZWxvcG1lbnQgYW5kIHByZWxpbWluYXJ5IGV2YWx1YXRpb24uanBnIiwiUHJvcGVydGllcyI6e319LCJEb2kiOiIxMC4xMTA5L1RCTUUuMjAxMy4yMjQwMzA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}</w:instrText>
          </w:r>
          <w:r w:rsidR="008A4DD3">
            <w:fldChar w:fldCharType="separate"/>
          </w:r>
          <w:r w:rsidR="001E62F7">
            <w:t>[7]</w:t>
          </w:r>
          <w:r w:rsidR="008A4DD3">
            <w:fldChar w:fldCharType="end"/>
          </w:r>
        </w:sdtContent>
      </w:sdt>
      <w:r w:rsidR="00DC0A56">
        <w:t>.</w:t>
      </w:r>
      <w:r w:rsidR="00952339">
        <w:t xml:space="preserve"> </w:t>
      </w:r>
    </w:p>
    <w:p w:rsidR="00455181" w:rsidRDefault="005B3F7E" w:rsidP="00CC04DC">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CC04DC">
        <w:t xml:space="preserve"> </w:t>
      </w:r>
      <w:sdt>
        <w:sdtPr>
          <w:alias w:val="Don't edit this field"/>
          <w:tag w:val="CitaviPlaceholder#7a8832eb-ad49-4952-a285-b5de0113dea8"/>
          <w:id w:val="658276502"/>
          <w:placeholder>
            <w:docPart w:val="DefaultPlaceholder_-1854013440"/>
          </w:placeholder>
        </w:sdtPr>
        <w:sdtContent>
          <w:r w:rsidR="00CC04DC">
            <w:fldChar w:fldCharType="begin"/>
          </w:r>
          <w:r w:rsidR="007E7E31">
            <w:instrText>ADDIN CitaviPlaceholder{eyIkaWQiOiIxIiwiRW50cmllcyI6W3siJGlkIjoiMiIsIklkIjoiZjJhMTlmOGEtZGU5Zi00ODJmLWJmZjAtZWMxOWY5Yzg1NjkwIiwiUmFuZ2VMZW5ndGgiOjIsIlJlZmVyZW5jZUlkIjoiMjA4ODE2MWQtY2JmNi00ZDIzLThiOWMtYWJkNjc4ZjVjM2U5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MgLSBFcnJvcnMgaW4gRGV2aWNlIExvY2FsaXphdGlvbi5qcGciLCJMaW5rZWRSZXNvdXJjZVR5cGUiOjEsIlVyaVN0cmluZyI6IkNlcGVrLCBDaHJvbmlrIGV0IGFsIDIwMTMgLSBFcnJvcnMgaW4gRGV2aWNlIExvY2FsaXphdGlvbi5qcGciLCJQcm9wZXJ0aWVzIjp7fX0sIkRvaSI6IjEwLjEwMDcvOTc4LTMtNjQyLTQwODExLTNfND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NDA4MTEtMyIsIkVkaXRvcnMiOlt7IiRpZCI6IjEy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TM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xNC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xNS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xNi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E3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E4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MTk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MjA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yMS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yMi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MjM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MjQ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MjU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I2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yNy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I4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I5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zMC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Mx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MzIiLCJBZGRyZXNzIjp7IiRpZCI6IjMz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zNC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1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k6MzE6MD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}</w:instrText>
          </w:r>
          <w:r w:rsidR="00CC04DC">
            <w:fldChar w:fldCharType="separate"/>
          </w:r>
          <w:r w:rsidR="001E62F7">
            <w:t>[4, 8]</w:t>
          </w:r>
          <w:r w:rsidR="00CC04DC">
            <w:fldChar w:fldCharType="end"/>
          </w:r>
        </w:sdtContent>
      </w:sdt>
      <w:r w:rsidR="00717EE1">
        <w:t>.</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918889"/>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902054" w:rsidRPr="00902054" w:rsidRDefault="00BF6968" w:rsidP="00176AD3">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166892">
        <w:rPr>
          <w:rFonts w:cs="LMRoman12-Regular"/>
          <w:cs/>
        </w:rPr>
        <w:t>‎</w:t>
      </w:r>
      <w:r w:rsidR="00166892">
        <w:rPr>
          <w:rFonts w:cs="LMRoman12-Regular"/>
        </w:rPr>
        <w:t>3.3</w:t>
      </w:r>
      <w:r w:rsidR="00DF40A4">
        <w:rPr>
          <w:rFonts w:cs="LMRoman12-Regular"/>
        </w:rPr>
        <w:fldChar w:fldCharType="end"/>
      </w:r>
      <w:r w:rsidR="004F7FA6">
        <w:rPr>
          <w:rFonts w:cs="LMRoman12-Regular"/>
        </w:rPr>
        <w:t>.</w:t>
      </w:r>
      <w:r w:rsidR="00176AD3">
        <w:rPr>
          <w:rFonts w:cs="LMRoman12-Regular"/>
        </w:rPr>
        <w:t xml:space="preserve"> Furthermore, a</w:t>
      </w:r>
      <w:r w:rsidR="00902054">
        <w:rPr>
          <w:rFonts w:cs="LMRoman12-Regular"/>
        </w:rPr>
        <w:t xml:space="preserve">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166892">
        <w:rPr>
          <w:rFonts w:cs="LMRoman12-Regular"/>
          <w:cs/>
        </w:rPr>
        <w:t>‎</w:t>
      </w:r>
      <w:r w:rsidR="00166892">
        <w:rPr>
          <w:rFonts w:cs="LMRoman12-Regular"/>
        </w:rPr>
        <w:t>3.1</w:t>
      </w:r>
      <w:r w:rsidR="00902054">
        <w:rPr>
          <w:rFonts w:cs="LMRoman12-Regular"/>
        </w:rPr>
        <w:fldChar w:fldCharType="end"/>
      </w:r>
      <w:r w:rsidR="00902054">
        <w:rPr>
          <w:rFonts w:cs="LMRoman12-Regular"/>
        </w:rPr>
        <w:t>).</w:t>
      </w:r>
      <w:r w:rsidR="00176AD3">
        <w:rPr>
          <w:rFonts w:cs="LMRoman12-Regular"/>
        </w:rPr>
        <w:t xml:space="preserve"> In the sections </w:t>
      </w:r>
      <w:r w:rsidR="00176AD3">
        <w:rPr>
          <w:rFonts w:cs="LMRoman12-Regular"/>
        </w:rPr>
        <w:fldChar w:fldCharType="begin"/>
      </w:r>
      <w:r w:rsidR="00176AD3">
        <w:rPr>
          <w:rFonts w:cs="LMRoman12-Regular"/>
        </w:rPr>
        <w:instrText xml:space="preserve"> REF _Ref525473428 \n \h </w:instrText>
      </w:r>
      <w:r w:rsidR="00176AD3">
        <w:rPr>
          <w:rFonts w:cs="LMRoman12-Regular"/>
        </w:rPr>
      </w:r>
      <w:r w:rsidR="00176AD3">
        <w:rPr>
          <w:rFonts w:cs="LMRoman12-Regular"/>
        </w:rPr>
        <w:fldChar w:fldCharType="separate"/>
      </w:r>
      <w:r w:rsidR="00166892">
        <w:rPr>
          <w:rFonts w:cs="LMRoman12-Regular"/>
          <w:cs/>
        </w:rPr>
        <w:t>‎</w:t>
      </w:r>
      <w:r w:rsidR="00166892">
        <w:rPr>
          <w:rFonts w:cs="LMRoman12-Regular"/>
        </w:rPr>
        <w:t>4</w:t>
      </w:r>
      <w:r w:rsidR="00176AD3">
        <w:rPr>
          <w:rFonts w:cs="LMRoman12-Regular"/>
        </w:rPr>
        <w:fldChar w:fldCharType="end"/>
      </w:r>
      <w:r w:rsidR="00176AD3">
        <w:rPr>
          <w:rFonts w:cs="LMRoman12-Regular"/>
        </w:rPr>
        <w:t>, the comprehensive testing and analysis are conducted for the evaluation of the accuracy and the performance of the implemented algorithm and method.</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72120" w:rsidRPr="006A7459" w:rsidRDefault="00B72120" w:rsidP="0058451B">
      <w:pPr>
        <w:pStyle w:val="Heading1"/>
        <w:rPr>
          <w:lang w:val="en-US"/>
        </w:rPr>
        <w:sectPr w:rsidR="00B72120" w:rsidRPr="006A7459" w:rsidSect="004E58C4">
          <w:headerReference w:type="default" r:id="rId17"/>
          <w:headerReference w:type="first" r:id="rId18"/>
          <w:footerReference w:type="first" r:id="rId19"/>
          <w:pgSz w:w="11906" w:h="16838" w:code="9"/>
          <w:pgMar w:top="2160" w:right="1440" w:bottom="1440" w:left="1440" w:header="1152" w:footer="720" w:gutter="0"/>
          <w:pgNumType w:start="1"/>
          <w:cols w:space="720"/>
          <w:titlePg/>
          <w:docGrid w:linePitch="360"/>
        </w:sectPr>
      </w:pPr>
    </w:p>
    <w:p w:rsidR="00BA6036" w:rsidRPr="00EC6C8A" w:rsidRDefault="004E540F" w:rsidP="0058451B">
      <w:pPr>
        <w:pStyle w:val="Heading1"/>
      </w:pPr>
      <w:bookmarkStart w:id="3" w:name="_Toc525918890"/>
      <w:r w:rsidRPr="00BA7B75">
        <w:lastRenderedPageBreak/>
        <w:t>Literature</w:t>
      </w:r>
      <w:r w:rsidRPr="00EC6C8A">
        <w:t xml:space="preserve"> </w:t>
      </w:r>
      <w:r w:rsidR="008171FA">
        <w:t>s</w:t>
      </w:r>
      <w:r w:rsidRPr="00490D5A">
        <w:t>urvey</w:t>
      </w:r>
      <w:bookmarkEnd w:id="3"/>
    </w:p>
    <w:p w:rsidR="000F4C1B" w:rsidRPr="001914C5" w:rsidRDefault="003D3A89" w:rsidP="00886643">
      <w:pPr>
        <w:pStyle w:val="Heading2"/>
      </w:pPr>
      <w:bookmarkStart w:id="4" w:name="_Ref525138354"/>
      <w:bookmarkStart w:id="5" w:name="_Toc525918891"/>
      <w:r>
        <w:t xml:space="preserve">Magnetic </w:t>
      </w:r>
      <w:r w:rsidRPr="00886643">
        <w:t>resonance</w:t>
      </w:r>
      <w:r>
        <w:t xml:space="preserve"> i</w:t>
      </w:r>
      <w:r w:rsidR="004E540F" w:rsidRPr="001914C5">
        <w:t>maging (MRI)</w:t>
      </w:r>
      <w:bookmarkEnd w:id="4"/>
      <w:bookmarkEnd w:id="5"/>
    </w:p>
    <w:p w:rsidR="004E540F" w:rsidRPr="000F4C1B" w:rsidRDefault="004E540F" w:rsidP="008171FA">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1E642A">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8171FA">
        <w:t xml:space="preserve"> </w:t>
      </w:r>
      <w:sdt>
        <w:sdtPr>
          <w:alias w:val="Don't edit this field"/>
          <w:tag w:val="CitaviPlaceholder#5cb830a9-b2cd-4b89-840b-289145bbb79f"/>
          <w:id w:val="-663005861"/>
          <w:placeholder>
            <w:docPart w:val="DefaultPlaceholder_-1854013440"/>
          </w:placeholder>
        </w:sdtPr>
        <w:sdtContent>
          <w:r w:rsidR="008171FA">
            <w:fldChar w:fldCharType="begin"/>
          </w:r>
          <w:r w:rsidR="007E7E31">
            <w:instrText>ADDIN CitaviPlaceholder{eyIkaWQiOiIxIiwiRW50cmllcyI6W3siJGlkIjoiMiIsIklkIjoiZDg3NDE1ZTQtODZhZi00MGE2LWI3ZTEtM2I4MzI4ZTJkYWY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NWNiODMwYTktYjJjZC00Yjg5LTg0MGItMjg5MTQ1YmJiNzlmIiwiVGV4dCI6Ils5XSIsIldBSVZlcnNpb24iOiI2LjEuMC4wIn0=}</w:instrText>
          </w:r>
          <w:r w:rsidR="008171FA">
            <w:fldChar w:fldCharType="separate"/>
          </w:r>
          <w:r w:rsidR="001E62F7">
            <w:t>[9]</w:t>
          </w:r>
          <w:r w:rsidR="008171FA">
            <w:fldChar w:fldCharType="end"/>
          </w:r>
        </w:sdtContent>
      </w:sdt>
      <w:r w:rsidR="006569E3" w:rsidRPr="000F4C1B">
        <w:t>.</w:t>
      </w:r>
      <w:r w:rsidR="00F60FBB" w:rsidRPr="000F4C1B">
        <w:t xml:space="preserve"> </w:t>
      </w:r>
    </w:p>
    <w:p w:rsidR="00BA6036" w:rsidRDefault="00F156AA" w:rsidP="008A2D20">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registration</w:t>
      </w:r>
      <w:r w:rsidR="008A2D20">
        <w:t xml:space="preserve"> negatively</w:t>
      </w:r>
      <w:r w:rsidR="0083521A" w:rsidRPr="00FC795E">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7E7E31">
            <w:instrText>ADDIN CitaviPlaceholder{eyIkaWQiOiIxIiwiRW50cmllcyI6W3siJGlkIjoiMiIsIklkIjoiNDhmMDczNWQtNWQ1My00YWFiLTkyYjUtZjNhZDlkNjFhOWIyIiwiUmFuZ2VMZW5ndGgiOjQ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1QxOTozMTowNiIsIlByb2plY3QiOnsiJHJlZiI6IjUifX0sIlVzZU51bWJlcmluZ1R5cGVPZlBhcmVudERvY3VtZW50IjpmYWxzZX1dLCJGb3JtYXR0ZWRUZXh0Ijp7IiRpZCI6IjE0IiwiQ291bnQiOjEsIlRleHRVbml0cyI6W3siJGlkIjoiMTUiLCJGb250U3R5bGUiOnsiJGlkIjoiMTYiLCJOZXV0cmFsIjp0cnVlfSwiUmVhZGluZ09yZGVyIjoxLCJUZXh0IjoiWzEwXSJ9XX0sIlRhZyI6IkNpdGF2aVBsYWNlaG9sZGVyI2EyODMxYjE3LTdlMDMtNDllZi04OTdjLThlY2E4YTNhM2RlNyIsIlRleHQiOiJbMTBdIiwiV0FJVmVyc2lvbiI6IjYuMS4wLjAifQ==}</w:instrText>
          </w:r>
          <w:r w:rsidR="0000521C">
            <w:fldChar w:fldCharType="separate"/>
          </w:r>
          <w:r w:rsidR="001E62F7">
            <w:t>[10]</w:t>
          </w:r>
          <w:r w:rsidR="0000521C">
            <w:fldChar w:fldCharType="end"/>
          </w:r>
        </w:sdtContent>
      </w:sdt>
      <w:r w:rsidR="005447C5" w:rsidRPr="00FC795E">
        <w:t>.</w:t>
      </w:r>
      <w:r w:rsidR="00DF0AEB">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918892"/>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electrical noise from</w:t>
      </w:r>
      <w:r w:rsidR="003E5D12">
        <w:t xml:space="preserve"> the</w:t>
      </w:r>
      <w:r w:rsidR="00952574">
        <w:t xml:space="preserve">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7E7E31">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jEzYjk2ZDItZTUyYS00NzdjLTk4OWQtNjEwYTkzMDY5ZTg2IiwiVGV4dCI6Ils5XSIsIldBSVZlcnNpb24iOiI2LjEuMC4wIn0=}</w:instrText>
          </w:r>
          <w:r w:rsidR="007E77DF">
            <w:fldChar w:fldCharType="separate"/>
          </w:r>
          <w:r w:rsidR="001E62F7">
            <w:t>[9]</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918893"/>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w:t>
      </w:r>
      <w:r w:rsidR="00267FFD">
        <w:t xml:space="preserve"> the</w:t>
      </w:r>
      <w:r w:rsidR="00A61B3F" w:rsidRPr="00892DEE">
        <w:t xml:space="preserve"> </w:t>
      </w:r>
      <w:r w:rsidR="00CE280D">
        <w:fldChar w:fldCharType="begin"/>
      </w:r>
      <w:r w:rsidR="00CE280D">
        <w:instrText xml:space="preserve"> REF _Ref523905599 \h </w:instrText>
      </w:r>
      <w:r w:rsidR="00CE280D">
        <w:fldChar w:fldCharType="separate"/>
      </w:r>
      <w:r w:rsidR="00166892">
        <w:t xml:space="preserve">Figure </w:t>
      </w:r>
      <w:r w:rsidR="00166892">
        <w:rPr>
          <w:noProof/>
          <w:cs/>
        </w:rPr>
        <w:t>‎</w:t>
      </w:r>
      <w:r w:rsidR="00166892">
        <w:rPr>
          <w:noProof/>
        </w:rPr>
        <w:t>2</w:t>
      </w:r>
      <w:r w:rsidR="00166892">
        <w:t>.</w:t>
      </w:r>
      <w:r w:rsidR="00166892">
        <w:rPr>
          <w:noProof/>
        </w:rPr>
        <w:t>1</w:t>
      </w:r>
      <w:r w:rsidR="00CE280D">
        <w:fldChar w:fldCharType="end"/>
      </w:r>
      <w:r w:rsidR="00CE280D">
        <w:t xml:space="preserve"> and</w:t>
      </w:r>
      <w:r w:rsidR="00267FFD">
        <w:t xml:space="preserve"> the</w:t>
      </w:r>
      <w:r w:rsidR="00CE280D">
        <w:t xml:space="preserve"> </w:t>
      </w:r>
      <w:r w:rsidR="00CE280D">
        <w:fldChar w:fldCharType="begin"/>
      </w:r>
      <w:r w:rsidR="00CE280D">
        <w:instrText xml:space="preserve"> REF _Ref525059426 \h </w:instrText>
      </w:r>
      <w:r w:rsidR="00CE280D">
        <w:fldChar w:fldCharType="separate"/>
      </w:r>
      <w:r w:rsidR="00166892">
        <w:t xml:space="preserve">Figure </w:t>
      </w:r>
      <w:r w:rsidR="00166892">
        <w:rPr>
          <w:noProof/>
          <w:cs/>
        </w:rPr>
        <w:t>‎</w:t>
      </w:r>
      <w:r w:rsidR="00166892">
        <w:rPr>
          <w:noProof/>
        </w:rPr>
        <w:t>2</w:t>
      </w:r>
      <w:r w:rsidR="00166892">
        <w:t>.</w:t>
      </w:r>
      <w:r w:rsidR="0016689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9F0F97" w:rsidP="009F0F97">
      <w:pPr>
        <w:pStyle w:val="Caption"/>
        <w:rPr>
          <w:vertAlign w:val="subscript"/>
        </w:rPr>
      </w:pPr>
      <w:r>
        <w:rPr>
          <w:rFonts w:eastAsiaTheme="minorEastAsia" w:cstheme="minorBidi"/>
          <w:noProof w:val="0"/>
        </w:rPr>
        <w:tab/>
      </w:r>
      <w:r>
        <w:rPr>
          <w:rFonts w:eastAsiaTheme="minorEastAsia" w:cstheme="minorBidi"/>
          <w:noProof w:val="0"/>
        </w:rPr>
        <w:tab/>
      </w:r>
      <w:r>
        <w:rPr>
          <w:rFonts w:eastAsiaTheme="minorEastAsia" w:cstheme="minorBidi"/>
          <w:noProof w:val="0"/>
        </w:rPr>
        <w:tab/>
      </w:r>
      <w:r>
        <w:rPr>
          <w:rFonts w:eastAsiaTheme="minorEastAsia" w:cstheme="minorBidi"/>
          <w:noProof w:val="0"/>
        </w:rPr>
        <w:tab/>
      </w:r>
      <w:r>
        <w:rPr>
          <w:rFonts w:eastAsiaTheme="minorEastAsia" w:cstheme="minorBidi"/>
          <w:noProof w:val="0"/>
        </w:rPr>
        <w:tab/>
      </w: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tab/>
      </w:r>
      <w:r w:rsidR="008638B3">
        <w:tab/>
      </w:r>
      <w:r w:rsidR="008638B3">
        <w:tab/>
      </w:r>
      <w:r w:rsidR="008638B3">
        <w:tab/>
      </w:r>
      <w:r w:rsidR="003635DD" w:rsidRPr="00CD0600">
        <w:t>(</w:t>
      </w:r>
      <w:r w:rsidR="009258E3" w:rsidRPr="00CD0600">
        <w:fldChar w:fldCharType="begin"/>
      </w:r>
      <w:r w:rsidR="009258E3" w:rsidRPr="00CD0600">
        <w:instrText xml:space="preserve"> STYLEREF 1 \s </w:instrText>
      </w:r>
      <w:r w:rsidR="009258E3" w:rsidRPr="00CD0600">
        <w:fldChar w:fldCharType="separate"/>
      </w:r>
      <w:r w:rsidR="00166892">
        <w:rPr>
          <w:cs/>
        </w:rPr>
        <w:t>‎</w:t>
      </w:r>
      <w:r w:rsidR="00166892">
        <w:t>2</w:t>
      </w:r>
      <w:r w:rsidR="009258E3" w:rsidRPr="00CD0600">
        <w:fldChar w:fldCharType="end"/>
      </w:r>
      <w:r w:rsidR="009258E3" w:rsidRPr="00CD0600">
        <w:t>.</w:t>
      </w:r>
      <w:r w:rsidR="009258E3" w:rsidRPr="00CD0600">
        <w:fldChar w:fldCharType="begin"/>
      </w:r>
      <w:r w:rsidR="009258E3" w:rsidRPr="00CD0600">
        <w:instrText xml:space="preserve"> SEQ Equation \* ARABIC \s 1 </w:instrText>
      </w:r>
      <w:r w:rsidR="009258E3" w:rsidRPr="00CD0600">
        <w:fldChar w:fldCharType="separate"/>
      </w:r>
      <w:r w:rsidR="00166892">
        <w:t>1</w:t>
      </w:r>
      <w:r w:rsidR="009258E3" w:rsidRPr="00CD0600">
        <w:fldChar w:fldCharType="end"/>
      </w:r>
      <w:r w:rsidR="003635DD" w:rsidRPr="00CD0600">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7E7E31">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jY0MmZlZTEtZWZhMy00ODYyLWE1YjUtYmNlYmQ1ZWQxNTE1IiwiVGV4dCI6Ils5XSIsIldBSVZlcnNpb24iOiI2LjEuMC4wIn0=}</w:instrText>
          </w:r>
          <w:r>
            <w:fldChar w:fldCharType="separate"/>
          </w:r>
          <w:r w:rsidR="001E62F7">
            <w:t>[9]</w:t>
          </w:r>
          <w:r>
            <w:fldChar w:fldCharType="end"/>
          </w:r>
        </w:sdtContent>
      </w:sdt>
      <w:r w:rsidRPr="005462D9">
        <w:t>.</w:t>
      </w:r>
    </w:p>
    <w:p w:rsidR="00F76F3D" w:rsidRDefault="00A85B82" w:rsidP="001177E5">
      <w:pPr>
        <w:jc w:val="center"/>
      </w:pPr>
      <w:r>
        <w:rPr>
          <w:noProof/>
        </w:rPr>
        <w:lastRenderedPageBreak/>
        <mc:AlternateContent>
          <mc:Choice Requires="wps">
            <w:drawing>
              <wp:anchor distT="0" distB="0" distL="114300" distR="114300" simplePos="0" relativeHeight="252107264" behindDoc="0" locked="0" layoutInCell="1" allowOverlap="1" wp14:anchorId="26842B53" wp14:editId="377ED4E9">
                <wp:simplePos x="0" y="0"/>
                <wp:positionH relativeFrom="column">
                  <wp:posOffset>4007394</wp:posOffset>
                </wp:positionH>
                <wp:positionV relativeFrom="paragraph">
                  <wp:posOffset>1175657</wp:posOffset>
                </wp:positionV>
                <wp:extent cx="547460" cy="213756"/>
                <wp:effectExtent l="0" t="0" r="5080" b="0"/>
                <wp:wrapNone/>
                <wp:docPr id="1073742033" name="Text Box 1073742033"/>
                <wp:cNvGraphicFramePr/>
                <a:graphic xmlns:a="http://schemas.openxmlformats.org/drawingml/2006/main">
                  <a:graphicData uri="http://schemas.microsoft.com/office/word/2010/wordprocessingShape">
                    <wps:wsp>
                      <wps:cNvSpPr txBox="1"/>
                      <wps:spPr>
                        <a:xfrm>
                          <a:off x="0" y="0"/>
                          <a:ext cx="547460" cy="213756"/>
                        </a:xfrm>
                        <a:prstGeom prst="rect">
                          <a:avLst/>
                        </a:prstGeom>
                        <a:solidFill>
                          <a:schemeClr val="lt1"/>
                        </a:solidFill>
                        <a:ln w="6350">
                          <a:noFill/>
                        </a:ln>
                      </wps:spPr>
                      <wps:txbx>
                        <w:txbxContent>
                          <w:p w:rsidR="00C43B2A" w:rsidRPr="00A85B82" w:rsidRDefault="00C43B2A" w:rsidP="00A85B82">
                            <w:pPr>
                              <w:rPr>
                                <w:sz w:val="20"/>
                                <w:szCs w:val="20"/>
                              </w:rPr>
                            </w:pPr>
                            <w:r>
                              <w:rPr>
                                <w:sz w:val="20"/>
                                <w:szCs w:val="20"/>
                              </w:rPr>
                              <w:t>450</w:t>
                            </w:r>
                            <w:r w:rsidRPr="00A85B82">
                              <w:rPr>
                                <w:sz w:val="20"/>
                                <w:szCs w:val="20"/>
                              </w:rPr>
                              <w:t xml:space="preserve">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842B53" id="_x0000_t202" coordsize="21600,21600" o:spt="202" path="m,l,21600r21600,l21600,xe">
                <v:stroke joinstyle="miter"/>
                <v:path gradientshapeok="t" o:connecttype="rect"/>
              </v:shapetype>
              <v:shape id="Text Box 1073742033" o:spid="_x0000_s1026" type="#_x0000_t202" style="position:absolute;left:0;text-align:left;margin-left:315.55pt;margin-top:92.55pt;width:43.1pt;height:16.85pt;z-index:25210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" fillcolor="white [3201]" stroked="f" strokeweight=".5pt">
                <v:textbox>
                  <w:txbxContent>
                    <w:p w:rsidR="00C43B2A" w:rsidRPr="00A85B82" w:rsidRDefault="00C43B2A" w:rsidP="00A85B82">
                      <w:pPr>
                        <w:rPr>
                          <w:sz w:val="20"/>
                          <w:szCs w:val="20"/>
                        </w:rPr>
                      </w:pPr>
                      <w:r>
                        <w:rPr>
                          <w:sz w:val="20"/>
                          <w:szCs w:val="20"/>
                        </w:rPr>
                        <w:t>450</w:t>
                      </w:r>
                      <w:r w:rsidRPr="00A85B82">
                        <w:rPr>
                          <w:sz w:val="20"/>
                          <w:szCs w:val="20"/>
                        </w:rPr>
                        <w:t xml:space="preserve"> Hz</w:t>
                      </w:r>
                    </w:p>
                  </w:txbxContent>
                </v:textbox>
              </v:shape>
            </w:pict>
          </mc:Fallback>
        </mc:AlternateContent>
      </w:r>
      <w:r>
        <w:rPr>
          <w:noProof/>
        </w:rPr>
        <mc:AlternateContent>
          <mc:Choice Requires="wps">
            <w:drawing>
              <wp:anchor distT="0" distB="0" distL="114300" distR="114300" simplePos="0" relativeHeight="252105216" behindDoc="0" locked="0" layoutInCell="1" allowOverlap="1" wp14:anchorId="17BACC9B" wp14:editId="7448279A">
                <wp:simplePos x="0" y="0"/>
                <wp:positionH relativeFrom="column">
                  <wp:posOffset>1358559</wp:posOffset>
                </wp:positionH>
                <wp:positionV relativeFrom="paragraph">
                  <wp:posOffset>1175641</wp:posOffset>
                </wp:positionV>
                <wp:extent cx="547460" cy="213756"/>
                <wp:effectExtent l="0" t="0" r="5080" b="0"/>
                <wp:wrapNone/>
                <wp:docPr id="1073742029" name="Text Box 1073742029"/>
                <wp:cNvGraphicFramePr/>
                <a:graphic xmlns:a="http://schemas.openxmlformats.org/drawingml/2006/main">
                  <a:graphicData uri="http://schemas.microsoft.com/office/word/2010/wordprocessingShape">
                    <wps:wsp>
                      <wps:cNvSpPr txBox="1"/>
                      <wps:spPr>
                        <a:xfrm>
                          <a:off x="0" y="0"/>
                          <a:ext cx="547460" cy="213756"/>
                        </a:xfrm>
                        <a:prstGeom prst="rect">
                          <a:avLst/>
                        </a:prstGeom>
                        <a:solidFill>
                          <a:schemeClr val="lt1"/>
                        </a:solidFill>
                        <a:ln w="6350">
                          <a:noFill/>
                        </a:ln>
                      </wps:spPr>
                      <wps:txbx>
                        <w:txbxContent>
                          <w:p w:rsidR="00C43B2A" w:rsidRPr="00A85B82" w:rsidRDefault="00C43B2A" w:rsidP="00A85B82">
                            <w:pPr>
                              <w:rPr>
                                <w:sz w:val="20"/>
                                <w:szCs w:val="20"/>
                              </w:rPr>
                            </w:pPr>
                            <w:r w:rsidRPr="00A85B82">
                              <w:rPr>
                                <w:sz w:val="20"/>
                                <w:szCs w:val="20"/>
                              </w:rPr>
                              <w:t>255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ACC9B" id="Text Box 1073742029" o:spid="_x0000_s1027" type="#_x0000_t202" style="position:absolute;left:0;text-align:left;margin-left:106.95pt;margin-top:92.55pt;width:43.1pt;height:16.85pt;z-index:25210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" fillcolor="white [3201]" stroked="f" strokeweight=".5pt">
                <v:textbox>
                  <w:txbxContent>
                    <w:p w:rsidR="00C43B2A" w:rsidRPr="00A85B82" w:rsidRDefault="00C43B2A" w:rsidP="00A85B82">
                      <w:pPr>
                        <w:rPr>
                          <w:sz w:val="20"/>
                          <w:szCs w:val="20"/>
                        </w:rPr>
                      </w:pPr>
                      <w:r w:rsidRPr="00A85B82">
                        <w:rPr>
                          <w:sz w:val="20"/>
                          <w:szCs w:val="20"/>
                        </w:rPr>
                        <w:t>255 Hz</w:t>
                      </w:r>
                    </w:p>
                  </w:txbxContent>
                </v:textbox>
              </v:shape>
            </w:pict>
          </mc:Fallback>
        </mc:AlternateContent>
      </w:r>
      <w:r w:rsidR="00917B29">
        <w:rPr>
          <w:noProof/>
        </w:rPr>
        <mc:AlternateContent>
          <mc:Choice Requires="wpg">
            <w:drawing>
              <wp:anchor distT="0" distB="0" distL="114300" distR="114300" simplePos="0" relativeHeight="251832832" behindDoc="0" locked="0" layoutInCell="1" allowOverlap="1" wp14:anchorId="0F244239" wp14:editId="7D0D412C">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C43B2A" w:rsidRPr="00130FAF" w:rsidRDefault="00C43B2A"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C43B2A" w:rsidRPr="00130FAF" w:rsidRDefault="00C43B2A"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C43B2A" w:rsidRPr="00130FAF" w:rsidRDefault="00C43B2A"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C43B2A" w:rsidRPr="00130FAF" w:rsidRDefault="00C43B2A"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244239" id="Group 1073741972" o:spid="_x0000_s1028"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">
                <v:shape id="Text Box 29" o:spid="_x0000_s1029"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C43B2A" w:rsidRPr="00130FAF" w:rsidRDefault="00C43B2A" w:rsidP="00D31B09">
                        <w:r>
                          <w:t>1.5 T</w:t>
                        </w:r>
                      </w:p>
                    </w:txbxContent>
                  </v:textbox>
                </v:shape>
                <v:shape id="Text Box 31" o:spid="_x0000_s1030"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C43B2A" w:rsidRPr="00130FAF" w:rsidRDefault="00C43B2A" w:rsidP="00D31B09">
                        <w:r>
                          <w:t>3.0 T</w:t>
                        </w:r>
                      </w:p>
                    </w:txbxContent>
                  </v:textbox>
                </v:shape>
                <v:shape id="Text Box 54" o:spid="_x0000_s1031"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C43B2A" w:rsidRPr="00130FAF" w:rsidRDefault="00C43B2A" w:rsidP="002B741D">
                        <w:r>
                          <w:t>3.5 ppm</w:t>
                        </w:r>
                      </w:p>
                    </w:txbxContent>
                  </v:textbox>
                </v:shape>
                <v:shape id="Text Box 56" o:spid="_x0000_s1032"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C43B2A" w:rsidRPr="00130FAF" w:rsidRDefault="00C43B2A" w:rsidP="002B741D">
                        <w:r>
                          <w:t>3.5 ppm</w:t>
                        </w:r>
                      </w:p>
                    </w:txbxContent>
                  </v:textbox>
                </v:shape>
              </v:group>
            </w:pict>
          </mc:Fallback>
        </mc:AlternateContent>
      </w:r>
      <w:r w:rsidR="00EB5F23">
        <w:rPr>
          <w:noProof/>
        </w:rPr>
        <w:drawing>
          <wp:inline distT="0" distB="0" distL="0" distR="0" wp14:anchorId="008A253B" wp14:editId="4EC2FFCE">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20">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9F0F97">
      <w:pPr>
        <w:pStyle w:val="Caption"/>
      </w:pPr>
      <w:bookmarkStart w:id="8" w:name="_Toc523735282"/>
      <w:bookmarkStart w:id="9" w:name="_Toc525895293"/>
      <w:bookmarkStart w:id="10" w:name="_Ref523905599"/>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1</w:t>
      </w:r>
      <w:r w:rsidR="000B591B">
        <w:fldChar w:fldCharType="end"/>
      </w:r>
      <w:bookmarkEnd w:id="10"/>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7E7E31">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WJjMWY4ZWQtMDE3OC00YzBiLTg0ZjMtZTdmZjIwZTBhNTdiIiwiVGV4dCI6Ils5XSIsIldBSVZlcnNpb24iOiI2LjEuMC4wIn0=}</w:instrText>
          </w:r>
          <w:r>
            <w:fldChar w:fldCharType="separate"/>
          </w:r>
          <w:r w:rsidR="001E62F7">
            <w:t>[9]</w:t>
          </w:r>
          <w:r>
            <w:fldChar w:fldCharType="end"/>
          </w:r>
        </w:sdtContent>
      </w:sdt>
      <w:r>
        <w:t>.</w:t>
      </w:r>
      <w:bookmarkEnd w:id="8"/>
      <w:bookmarkEnd w:id="9"/>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29DC6498" wp14:editId="070BE999">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DC6498" id="Text Box 78" o:spid="_x0000_s1033"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" fillcolor="white [3201]" stroked="f" strokeweight=".5pt">
                <v:textbox>
                  <w:txbxContent>
                    <w:p w:rsidR="00C43B2A" w:rsidRPr="00130FAF" w:rsidRDefault="00C43B2A"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6F0D45E8" wp14:editId="6B3FBF61">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D45E8" id="Text Box 1073741829" o:spid="_x0000_s1034"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5YuTAIAAJE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Aj65YuTAIAAJEEAAAOAAAAAAAAAAAAAAAAAC4CAABkcnMvZTJvRG9jLnhtbFBLAQItABQABgAI&#10;AAAAIQCCAPeM4QAAAAsBAAAPAAAAAAAAAAAAAAAAAKYEAABkcnMvZG93bnJldi54bWxQSwUGAAAA&#10;AAQABADzAAAAtAUAAAAA&#10;" fillcolor="white [3201]" stroked="f" strokeweight=".5pt">
                <v:textbox>
                  <w:txbxContent>
                    <w:p w:rsidR="00C43B2A" w:rsidRPr="00130FAF" w:rsidRDefault="00C43B2A"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079DCDE0" wp14:editId="4BEFB190">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9DCDE0" id="Text Box 103" o:spid="_x0000_s1035"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0TG9&#10;20YCAACDBAAADgAAAAAAAAAAAAAAAAAuAgAAZHJzL2Uyb0RvYy54bWxQSwECLQAUAAYACAAAACEA&#10;9vy1Y+IAAAALAQAADwAAAAAAAAAAAAAAAACgBAAAZHJzL2Rvd25yZXYueG1sUEsFBgAAAAAEAAQA&#10;8wAAAK8FAAAAAA==&#10;" fillcolor="white [3201]" stroked="f" strokeweight=".5pt">
                <v:textbox>
                  <w:txbxContent>
                    <w:p w:rsidR="00C43B2A" w:rsidRPr="00130FAF" w:rsidRDefault="00C43B2A"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457BBB14" wp14:editId="36C4B8F8">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7BBB14" id="Text Box 27" o:spid="_x0000_s1036"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" fillcolor="white [3201]" stroked="f" strokeweight=".5pt">
                <v:textbox>
                  <w:txbxContent>
                    <w:p w:rsidR="00C43B2A" w:rsidRPr="00130FAF" w:rsidRDefault="00C43B2A"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33F8DF9B" wp14:editId="6DA70B28">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F8DF9B" id="Text Box 28" o:spid="_x0000_s1037"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" fillcolor="white [3201]" stroked="f" strokeweight=".5pt">
                <v:textbox>
                  <w:txbxContent>
                    <w:p w:rsidR="00C43B2A" w:rsidRPr="00130FAF" w:rsidRDefault="00C43B2A" w:rsidP="00D31B09">
                      <w:r>
                        <w:t xml:space="preserve">   (b)</w:t>
                      </w:r>
                    </w:p>
                  </w:txbxContent>
                </v:textbox>
                <w10:wrap anchorx="margin"/>
              </v:shape>
            </w:pict>
          </mc:Fallback>
        </mc:AlternateContent>
      </w:r>
      <w:r w:rsidR="00917B29">
        <w:rPr>
          <w:noProof/>
        </w:rPr>
        <w:drawing>
          <wp:inline distT="0" distB="0" distL="0" distR="0" wp14:anchorId="3C63F32B" wp14:editId="6174995A">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9F0F97">
      <w:pPr>
        <w:pStyle w:val="Caption"/>
      </w:pPr>
    </w:p>
    <w:p w:rsidR="000340E7" w:rsidRDefault="00451759" w:rsidP="009F0F97">
      <w:pPr>
        <w:pStyle w:val="Caption"/>
      </w:pPr>
      <w:bookmarkStart w:id="11" w:name="_Toc525895294"/>
      <w:r>
        <mc:AlternateContent>
          <mc:Choice Requires="wps">
            <w:drawing>
              <wp:anchor distT="0" distB="0" distL="114300" distR="114300" simplePos="0" relativeHeight="251843072" behindDoc="0" locked="0" layoutInCell="1" allowOverlap="1" wp14:anchorId="512BFEA4" wp14:editId="1FD4B777">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2BFEA4" id="Text Box 1073741893" o:spid="_x0000_s1038"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raMyoUwCAACSBAAADgAAAAAAAAAAAAAAAAAuAgAAZHJzL2Uyb0RvYy54bWxQSwECLQAUAAYA&#10;CAAAACEARfNS7+IAAAALAQAADwAAAAAAAAAAAAAAAACmBAAAZHJzL2Rvd25yZXYueG1sUEsFBgAA&#10;AAAEAAQA8wAAALUFAAAAAA==&#10;" fillcolor="white [3201]" stroked="f" strokeweight=".5pt">
                <v:textbox>
                  <w:txbxContent>
                    <w:p w:rsidR="00C43B2A" w:rsidRPr="00130FAF" w:rsidRDefault="00C43B2A"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3E8F1A8F" wp14:editId="12FAC0FC">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8F1A8F" id="Text Box 122" o:spid="_x0000_s1039"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8S+RQIAAIQ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C6fxL5F&#10;AgAAhAQAAA4AAAAAAAAAAAAAAAAALgIAAGRycy9lMm9Eb2MueG1sUEsBAi0AFAAGAAgAAAAhAAxY&#10;JG7hAAAACwEAAA8AAAAAAAAAAAAAAAAAnwQAAGRycy9kb3ducmV2LnhtbFBLBQYAAAAABAAEAPMA&#10;AACtBQAAAAA=&#10;" fillcolor="white [3201]" stroked="f" strokeweight=".5pt">
                <v:textbox>
                  <w:txbxContent>
                    <w:p w:rsidR="00C43B2A" w:rsidRPr="00130FAF" w:rsidRDefault="00C43B2A" w:rsidP="00451759">
                      <w:pPr>
                        <w:jc w:val="center"/>
                      </w:pPr>
                      <w:r>
                        <w:t>(d)</w:t>
                      </w:r>
                    </w:p>
                  </w:txbxContent>
                </v:textbox>
              </v:shape>
            </w:pict>
          </mc:Fallback>
        </mc:AlternateContent>
      </w:r>
      <w:bookmarkStart w:id="12" w:name="_Toc523735283"/>
      <w:bookmarkStart w:id="13" w:name="_Ref525059426"/>
      <w:r w:rsidR="0062615D">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w:t>
      </w:r>
      <w:r w:rsidR="000B591B">
        <w:fldChar w:fldCharType="end"/>
      </w:r>
      <w:bookmarkEnd w:id="13"/>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7E7E31">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GIyMGJiYjktZTYxOS00ZGJjLThmNmQtZWE4MDVlNDlhOWVjIiwiVGV4dCI6Ils5XSIsIldBSVZlcnNpb24iOiI2LjEuMC4wIn0=}</w:instrText>
          </w:r>
          <w:r w:rsidR="00CD2946">
            <w:fldChar w:fldCharType="separate"/>
          </w:r>
          <w:r w:rsidR="001E62F7">
            <w:t>[9]</w:t>
          </w:r>
          <w:r w:rsidR="00CD2946">
            <w:fldChar w:fldCharType="end"/>
          </w:r>
        </w:sdtContent>
      </w:sdt>
      <w:r w:rsidR="0062615D" w:rsidRPr="007C42AB">
        <w:t>.</w:t>
      </w:r>
      <w:bookmarkEnd w:id="11"/>
      <w:bookmarkEnd w:id="12"/>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w:t>
      </w:r>
      <w:r w:rsidR="003E60B1">
        <w:t xml:space="preserve"> the</w:t>
      </w:r>
      <w:r w:rsidR="00AF5BE7">
        <w:t xml:space="preserve">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38CA3FA4" wp14:editId="41F843FB">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CA3FA4" id="Text Box 30" o:spid="_x0000_s1040"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" fillcolor="white [3201]" stroked="f" strokeweight=".5pt">
                <v:textbox>
                  <w:txbxContent>
                    <w:p w:rsidR="00C43B2A" w:rsidRPr="00130FAF" w:rsidRDefault="00C43B2A"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6C54C002" wp14:editId="0A57060A">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54C002" id="Text Box 32" o:spid="_x0000_s1041"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" fillcolor="white [3201]" stroked="f" strokeweight=".5pt">
                <v:textbox>
                  <w:txbxContent>
                    <w:p w:rsidR="00C43B2A" w:rsidRPr="00130FAF" w:rsidRDefault="00C43B2A" w:rsidP="00D31B09">
                      <w:r>
                        <w:t>(b)</w:t>
                      </w:r>
                    </w:p>
                  </w:txbxContent>
                </v:textbox>
              </v:shape>
            </w:pict>
          </mc:Fallback>
        </mc:AlternateContent>
      </w:r>
      <w:r w:rsidR="008951CB">
        <w:rPr>
          <w:noProof/>
        </w:rPr>
        <w:drawing>
          <wp:inline distT="0" distB="0" distL="0" distR="0" wp14:anchorId="478F641B" wp14:editId="63003BAB">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2">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9F0F97">
      <w:pPr>
        <w:pStyle w:val="Caption"/>
      </w:pPr>
      <w:bookmarkStart w:id="15" w:name="_Toc525895295"/>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3</w:t>
      </w:r>
      <w:r w:rsidR="000B591B">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w:t>
      </w:r>
      <w:r w:rsidR="00D749FD">
        <w:t xml:space="preserve"> the</w:t>
      </w:r>
      <w:r w:rsidRPr="007C42AB">
        <w:t xml:space="preserve">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7E7E31">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DBiODczYTAtNWFjNi00ZjFlLWI1MGUtNzlhMTI5NjhlMjU1IiwiVGV4dCI6Ils5XSIsIldBSVZlcnNpb24iOiI2LjEuMC4wIn0=}</w:instrText>
          </w:r>
          <w:r w:rsidR="00CD2946">
            <w:fldChar w:fldCharType="separate"/>
          </w:r>
          <w:r w:rsidR="001E62F7">
            <w:t>[9]</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918894"/>
      <w:r w:rsidRPr="00381E02">
        <w:t xml:space="preserve">Phase </w:t>
      </w:r>
      <w:r w:rsidRPr="0007793C">
        <w:t>cancel</w:t>
      </w:r>
      <w:r w:rsidR="00007A57" w:rsidRPr="0007793C">
        <w:t>lation</w:t>
      </w:r>
      <w:r w:rsidR="00007A57" w:rsidRPr="00381E02">
        <w:t xml:space="preserve"> artifact</w:t>
      </w:r>
      <w:bookmarkEnd w:id="16"/>
    </w:p>
    <w:p w:rsid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xml:space="preserve">, the artifact leads to a black line </w:t>
      </w:r>
      <w:r w:rsidR="00B12AC7">
        <w:lastRenderedPageBreak/>
        <w:t>around the boundary of the tissue because of the destructive interference of</w:t>
      </w:r>
      <w:r w:rsidR="004E1AC4">
        <w:t xml:space="preserve"> the</w:t>
      </w:r>
      <w:r w:rsidR="00B12AC7">
        <w:t xml:space="preserve"> signals from the pixels containing </w:t>
      </w:r>
      <w:r w:rsidR="00B37314">
        <w:t xml:space="preserve">the </w:t>
      </w:r>
      <w:r w:rsidR="00B12AC7">
        <w:t>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7E7E31">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TI3ZDdmYzYtMTgzNi00ZDdiLTgxNzEtOTI3NzNiYTY3YzcwIiwiVGV4dCI6Ils5XSIsIldBSVZlcnNpb24iOiI2LjEuMC4wIn0=}</w:instrText>
          </w:r>
          <w:r w:rsidR="002B6300">
            <w:fldChar w:fldCharType="separate"/>
          </w:r>
          <w:r w:rsidR="001E62F7">
            <w:t>[9]</w:t>
          </w:r>
          <w:r w:rsidR="002B6300">
            <w:fldChar w:fldCharType="end"/>
          </w:r>
        </w:sdtContent>
      </w:sdt>
      <w:r w:rsidR="00B12AC7">
        <w:t xml:space="preserve">. </w:t>
      </w:r>
    </w:p>
    <w:p w:rsidR="00516BC7" w:rsidRPr="0028015F" w:rsidRDefault="00516BC7" w:rsidP="005D08D5"/>
    <w:p w:rsidR="00FA484B" w:rsidRDefault="00367CB2" w:rsidP="004A299E">
      <w:pPr>
        <w:jc w:val="center"/>
      </w:pPr>
      <w:r>
        <w:rPr>
          <w:noProof/>
        </w:rPr>
        <mc:AlternateContent>
          <mc:Choice Requires="wps">
            <w:drawing>
              <wp:anchor distT="0" distB="0" distL="114300" distR="114300" simplePos="0" relativeHeight="251726336" behindDoc="0" locked="0" layoutInCell="1" allowOverlap="1" wp14:anchorId="1AFE037D" wp14:editId="1DD88943">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FE037D" id="Text Box 34" o:spid="_x0000_s1042"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G3L&#10;B7xHAgAAggQAAA4AAAAAAAAAAAAAAAAALgIAAGRycy9lMm9Eb2MueG1sUEsBAi0AFAAGAAgAAAAh&#10;ALt00pziAAAACwEAAA8AAAAAAAAAAAAAAAAAoQQAAGRycy9kb3ducmV2LnhtbFBLBQYAAAAABAAE&#10;APMAAACwBQAAAAA=&#10;" fillcolor="white [3201]" stroked="f" strokeweight=".5pt">
                <v:textbox>
                  <w:txbxContent>
                    <w:p w:rsidR="00C43B2A" w:rsidRPr="00130FAF" w:rsidRDefault="00C43B2A"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17168152" wp14:editId="556BE02F">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168152" id="Text Box 33" o:spid="_x0000_s1043"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ex6k&#10;pUcCAACCBAAADgAAAAAAAAAAAAAAAAAuAgAAZHJzL2Uyb0RvYy54bWxQSwECLQAUAAYACAAAACEA&#10;YuP2c+EAAAALAQAADwAAAAAAAAAAAAAAAAChBAAAZHJzL2Rvd25yZXYueG1sUEsFBgAAAAAEAAQA&#10;8wAAAK8FAAAAAA==&#10;" fillcolor="white [3201]" stroked="f" strokeweight=".5pt">
                <v:textbox>
                  <w:txbxContent>
                    <w:p w:rsidR="00C43B2A" w:rsidRPr="00130FAF" w:rsidRDefault="00C43B2A" w:rsidP="00D31B09">
                      <w:r>
                        <w:t>(</w:t>
                      </w:r>
                      <w:r w:rsidRPr="00130FAF">
                        <w:t>a</w:t>
                      </w:r>
                      <w:r>
                        <w:t>)</w:t>
                      </w:r>
                    </w:p>
                  </w:txbxContent>
                </v:textbox>
              </v:shape>
            </w:pict>
          </mc:Fallback>
        </mc:AlternateContent>
      </w:r>
      <w:r w:rsidR="004947DC">
        <w:rPr>
          <w:noProof/>
        </w:rPr>
        <w:drawing>
          <wp:inline distT="0" distB="0" distL="0" distR="0" wp14:anchorId="26844A29" wp14:editId="3C1DCDA1">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3">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9F0F97">
      <w:pPr>
        <w:pStyle w:val="Caption"/>
      </w:pPr>
    </w:p>
    <w:p w:rsidR="00556D08" w:rsidRDefault="00FA484B" w:rsidP="009F0F97">
      <w:pPr>
        <w:pStyle w:val="Caption"/>
      </w:pPr>
      <w:bookmarkStart w:id="17" w:name="_Toc523735285"/>
      <w:bookmarkStart w:id="18" w:name="_Toc525895296"/>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4</w:t>
      </w:r>
      <w:r w:rsidR="000B591B">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7E7E31">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ZTg2ZTI2ZmYtNjBiMi00MWYyLWIxNWUtODhlNzA1ZjMwNzRjIiwiVGV4dCI6Ils5XSIsIldBSVZlcnNpb24iOiI2LjEuMC4wIn0=}</w:instrText>
          </w:r>
          <w:r w:rsidR="002B6300">
            <w:fldChar w:fldCharType="separate"/>
          </w:r>
          <w:r w:rsidR="001E62F7">
            <w:t>[9]</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918895"/>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7E7E31">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OTQ0NGE3NGUtY2ZlMS00YzFmLWFjY2MtNjViZTYzZDExNjZlIiwiVGV4dCI6Ils5XSIsIldBSVZlcnNpb24iOiI2LjEuMC4wIn0=}</w:instrText>
          </w:r>
          <w:r w:rsidR="002B6300">
            <w:fldChar w:fldCharType="separate"/>
          </w:r>
          <w:r w:rsidR="001E62F7">
            <w:t>[9]</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w:t>
      </w:r>
      <w:r w:rsidR="00976661">
        <w:t xml:space="preserve"> the</w:t>
      </w:r>
      <w:r w:rsidR="00CD18BF">
        <w:t xml:space="preserve">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7E7E31">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RGFsZSwgQnJpYW4gTSBhbmQgQnJvd24sIE1hcmsgQSBhbmQgU2VtZWxrYSwgUmljaGFyZCBDIiwiUHJvdGVjdGVkIjpmYWxzZSwiU2V4IjowLCJDcmVhdGVkQnkiOiJfUGFyaXNhIiwiQ3JlYXRlZE9uIjoiMjAxOC0wOS0yN1QxNjoyNTo1NCIsIk1vZGlmaWVkQnkiOiJfUGFyaXNhIiwiSWQiOiJjNDc4YmQ5Ni01ODBkLTRhYzctODk3Ni00ZWUyN2UyZTlmNWQiLCJNb2RpZmllZE9uIjoiMjAxOC0wOS0yN1QxNjoyNTo1NyIsIlByb2plY3QiOnsiJGlkIjoiNSJ9fV0sIkNpdGF0aW9uS2V5VXBkYXRlVHlwZSI6MCwiQ29sbGFib3JhdG9ycyI6W10sIkNvdmVyUGF0aCI6eyIkaWQiOiI2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}</w:instrText>
          </w:r>
          <w:r w:rsidR="002B6300">
            <w:fldChar w:fldCharType="separate"/>
          </w:r>
          <w:r w:rsidR="001E62F7">
            <w:t>[9]</w:t>
          </w:r>
          <w:r w:rsidR="002B6300">
            <w:fldChar w:fldCharType="end"/>
          </w:r>
        </w:sdtContent>
      </w:sdt>
      <w:r w:rsidR="00B361E7">
        <w:t>.</w:t>
      </w:r>
      <w:r w:rsidR="00B63E6E" w:rsidRPr="00B63E6E">
        <w:rPr>
          <w:noProof/>
        </w:rPr>
        <w:t xml:space="preserve"> </w:t>
      </w:r>
    </w:p>
    <w:p w:rsidR="00957EE1" w:rsidRDefault="00206122" w:rsidP="004A2CDA">
      <w:r>
        <w:t>Another common noise in</w:t>
      </w:r>
      <w:r w:rsidR="00917206">
        <w:t xml:space="preserve"> the</w:t>
      </w:r>
      <w:r>
        <w:t xml:space="preserve">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w:t>
      </w:r>
      <w:r w:rsidR="00554276">
        <w:t>ts of the MR-</w:t>
      </w:r>
      <w:r w:rsidR="00991A57">
        <w:t xml:space="preserve">signals. The noise is very signal-dependent </w:t>
      </w:r>
      <w:r w:rsidR="007C1D8A">
        <w:t>which</w:t>
      </w:r>
      <w:r>
        <w:t xml:space="preserve"> make</w:t>
      </w:r>
      <w:r w:rsidR="00991A57">
        <w:t xml:space="preserve"> </w:t>
      </w:r>
      <w:r>
        <w:t xml:space="preserve">extracting </w:t>
      </w:r>
      <w:r>
        <w:lastRenderedPageBreak/>
        <w:t>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7E7E31">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DAwMGM0YmQtZjk5NC00MTYzLWE1YTAtZGI5NTU4NzJkYjExIiwiVGV4dCI6IlsxMV0iLCJXQUlWZXJzaW9uIjoiNi4xLjAuMCJ9}</w:instrText>
          </w:r>
          <w:r w:rsidR="00991A57">
            <w:fldChar w:fldCharType="separate"/>
          </w:r>
          <w:r w:rsidR="001E62F7">
            <w:t>[11]</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623C66">
        <w:t>s</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7E7E31">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1QxOTo1Mzo1M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1QxOTo1Mzo1MS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}</w:instrText>
          </w:r>
          <w:r w:rsidR="00991A57">
            <w:fldChar w:fldCharType="separate"/>
          </w:r>
          <w:r w:rsidR="001E62F7">
            <w:t>[12, 13]</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5E665EF2" wp14:editId="1855525E">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1C459B92" wp14:editId="356DE517">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5">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53FA6DE9" wp14:editId="49575338">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C43B2A" w:rsidRPr="00563DE9" w:rsidRDefault="00C43B2A" w:rsidP="009F0F97">
                            <w:pPr>
                              <w:pStyle w:val="Caption"/>
                            </w:pPr>
                            <w:bookmarkStart w:id="20" w:name="_Toc523735286"/>
                            <w:bookmarkStart w:id="21" w:name="_Toc524625263"/>
                            <w:bookmarkStart w:id="22" w:name="_Toc525895297"/>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5</w:t>
                            </w:r>
                            <w:r>
                              <w:fldChar w:fldCharType="end"/>
                            </w:r>
                            <w:r w:rsidRPr="007C42AB">
                              <w:t>: Spikes. The electrical discharge during the image acquisition</w:t>
                            </w:r>
                            <w:r>
                              <w:t>,</w:t>
                            </w:r>
                            <w:r w:rsidRPr="007C42AB">
                              <w:t xml:space="preserve"> generates the spikes as a banding pattern in the image. The distance between</w:t>
                            </w:r>
                            <w:r>
                              <w:t xml:space="preserve"> the</w:t>
                            </w:r>
                            <w:r w:rsidRPr="007C42AB">
                              <w:t xml:space="preserve"> bands depends on the discharge duration</w:t>
                            </w:r>
                            <w:r w:rsidRPr="00023C9B">
                              <w:t xml:space="preserve"> </w:t>
                            </w:r>
                            <w:sdt>
                              <w:sdtPr>
                                <w:alias w:val="Don't edit this field"/>
                                <w:tag w:val="CitaviPlaceholder#edee2408-12d7-4a4f-a81a-ee4593e1661c"/>
                                <w:id w:val="1588269720"/>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A6DE9" id="Text Box 43" o:spid="_x0000_s1044"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" stroked="f">
                <v:textbox inset="0,0,0,0">
                  <w:txbxContent>
                    <w:p w:rsidR="00C43B2A" w:rsidRPr="00563DE9" w:rsidRDefault="00C43B2A" w:rsidP="009F0F97">
                      <w:pPr>
                        <w:pStyle w:val="Caption"/>
                      </w:pPr>
                      <w:bookmarkStart w:id="23" w:name="_Toc523735286"/>
                      <w:bookmarkStart w:id="24" w:name="_Toc524625263"/>
                      <w:bookmarkStart w:id="25" w:name="_Toc525895297"/>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5</w:t>
                      </w:r>
                      <w:r>
                        <w:fldChar w:fldCharType="end"/>
                      </w:r>
                      <w:r w:rsidRPr="007C42AB">
                        <w:t>: Spikes. The electrical discharge during the image acquisition</w:t>
                      </w:r>
                      <w:r>
                        <w:t>,</w:t>
                      </w:r>
                      <w:r w:rsidRPr="007C42AB">
                        <w:t xml:space="preserve"> generates the spikes as a banding pattern in the image. The distance between</w:t>
                      </w:r>
                      <w:r>
                        <w:t xml:space="preserve"> the</w:t>
                      </w:r>
                      <w:r w:rsidRPr="007C42AB">
                        <w:t xml:space="preserve"> bands depends on the discharge duration</w:t>
                      </w:r>
                      <w:r w:rsidRPr="00023C9B">
                        <w:t xml:space="preserve"> </w:t>
                      </w:r>
                      <w:sdt>
                        <w:sdtPr>
                          <w:alias w:val="Don't edit this field"/>
                          <w:tag w:val="CitaviPlaceholder#edee2408-12d7-4a4f-a81a-ee4593e1661c"/>
                          <w:id w:val="1588269720"/>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r>
                        <w:t>.</w:t>
                      </w:r>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2B7121" w:rsidRDefault="002B7121" w:rsidP="00044252"/>
    <w:p w:rsidR="00F44A0F" w:rsidRDefault="00F44A0F" w:rsidP="00044252"/>
    <w:p w:rsidR="00D611D3" w:rsidRDefault="00D611D3" w:rsidP="00044252"/>
    <w:p w:rsidR="00E278D0" w:rsidRPr="00E65B83" w:rsidRDefault="00E278D0" w:rsidP="00044252"/>
    <w:p w:rsidR="00FD4FC1" w:rsidRPr="008F78B7" w:rsidRDefault="009C5777" w:rsidP="00886BE1">
      <w:pPr>
        <w:pStyle w:val="Heading2"/>
      </w:pPr>
      <w:bookmarkStart w:id="26" w:name="_Ref523906202"/>
      <w:bookmarkStart w:id="27" w:name="_Ref524343556"/>
      <w:bookmarkStart w:id="28" w:name="_Toc525918896"/>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58655D">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w:t>
      </w:r>
      <w:r w:rsidR="0058655D">
        <w:t xml:space="preserve"> </w:t>
      </w:r>
      <w:r w:rsidRPr="002534AA">
        <w:t>in</w:t>
      </w:r>
      <w:r w:rsidR="0058655D">
        <w:t xml:space="preserve"> the</w:t>
      </w:r>
      <w:r w:rsidRPr="002534AA">
        <w:t xml:space="preserve">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7E7E31">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OTo1Mzo1MS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5OjUzOjUxIiwiUHJvamVjdCI6eyIkcmVmIjoiNSJ9fSwiVXNlTnVtYmVyaW5nVHlwZU9mUGFyZW50RG9jdW1lbnQiOmZhbHNlfV0sIkZvcm1hdHRlZFRleHQiOnsiJGlkIjoiMjUiLCJDb3VudCI6MSwiVGV4dFVuaXRzIjpbeyIkaWQiOiIyNiIsIkZvbnRTdHlsZSI6eyIkaWQiOiIyNyIsIk5ldXRyYWwiOnRydWV9LCJSZWFkaW5nT3JkZXIiOjEsIlRleHQiOiJbMTQsIDE1XSJ9XX0sIlRhZyI6IkNpdGF2aVBsYWNlaG9sZGVyI2E5N2VkMTY2LTBjNjItNGRjYi1iZTVlLTQyMjcyNGEzMDVjYiIsIlRleHQiOiJbMTQsIDE1XSIsIldBSVZlcnNpb24iOiI2LjEuMC4wIn0=}</w:instrText>
          </w:r>
          <w:r w:rsidR="00D93414">
            <w:fldChar w:fldCharType="separate"/>
          </w:r>
          <w:r w:rsidR="001E62F7">
            <w:t>[14, 15]</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7E7E31">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1QxOTo1Mzo1M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dUMTk6NTM6NTEiLCJQcm9qZWN0Ijp7IiRyZWYiOiI1In19LCJVc2VOdW1iZXJpbmdUeXBlT2ZQYXJlbnREb2N1bWVudCI6ZmFsc2V9XSwiRm9ybWF0dGVkVGV4dCI6eyIkaWQiOiIyMiIsIkNvdW50IjoxLCJUZXh0VW5pdHMiOlt7IiRpZCI6IjIzIiwiRm9udFN0eWxlIjp7IiRpZCI6IjI0IiwiTmV1dHJhbCI6dHJ1ZX0sIlJlYWRpbmdPcmRlciI6MSwiVGV4dCI6IlsxNiwgMTddIn1dfSwiVGFnIjoiQ2l0YXZpUGxhY2Vob2xkZXIjNzcyMDNjOWYtYjYyZS00N2NmLWIzNTUtYjVkN2UxZTAxNTYwIiwiVGV4dCI6IlsxNiwgMTddIiwiV0FJVmVyc2lvbiI6IjYuMS4wLjAifQ==}</w:instrText>
          </w:r>
          <w:r w:rsidR="00246FAA">
            <w:fldChar w:fldCharType="separate"/>
          </w:r>
          <w:r w:rsidR="001E62F7">
            <w:t>[16, 17]</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7E7E31">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xOF0ifV19LCJUYWciOiJDaXRhdmlQbGFjZWhvbGRlciM0MjZjNzFlNi1hYzEwLTQ4NjQtYWFkZi1kOWFiMmM0ZTQ5YzAiLCJUZXh0IjoiWzE4XSIsIldBSVZlcnNpb24iOiI2LjEuMC4wIn0=}</w:instrText>
          </w:r>
          <w:r w:rsidR="00183A14">
            <w:fldChar w:fldCharType="separate"/>
          </w:r>
          <w:r w:rsidR="001E62F7">
            <w:t>[18]</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7E7E31">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1QxOTo1Mzo1M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c0NWE5MmMxLWI5MjMtNGUyMi04ZjAwLTljMDI0MmM1M2ZmNiIsIlRleHQiOiJbMTldIiwiV0FJVmVyc2lvbiI6IjYuMS4wLjAifQ==}</w:instrText>
          </w:r>
          <w:r w:rsidR="00A34658">
            <w:fldChar w:fldCharType="separate"/>
          </w:r>
          <w:r w:rsidR="001E62F7">
            <w:t>[19]</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36206170" wp14:editId="1346D437">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206170" id="Text Box 1073741899" o:spid="_x0000_s1045"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JWm9MxNAgAAkgQAAA4AAAAAAAAAAAAAAAAALgIAAGRycy9lMm9Eb2MueG1sUEsBAi0AFAAG&#10;AAgAAAAhAG5vV8niAAAACwEAAA8AAAAAAAAAAAAAAAAApwQAAGRycy9kb3ducmV2LnhtbFBLBQYA&#10;AAAABAAEAPMAAAC2BQAAAAA=&#10;" fillcolor="white [3201]" stroked="f" strokeweight=".5pt">
                <v:textbox>
                  <w:txbxContent>
                    <w:p w:rsidR="00C43B2A" w:rsidRPr="00130FAF" w:rsidRDefault="00C43B2A"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1F48033F" wp14:editId="28B14362">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6">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6">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7">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8"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8"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9"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3372C29F" wp14:editId="54A11432">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72C29F" id="Text Box 1073741892" o:spid="_x0000_s1046"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ob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e+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C2/oobTQIAAJIEAAAOAAAAAAAAAAAAAAAAAC4CAABkcnMvZTJvRG9jLnhtbFBLAQItABQA&#10;BgAIAAAAIQALmtV04wAAAAsBAAAPAAAAAAAAAAAAAAAAAKcEAABkcnMvZG93bnJldi54bWxQSwUG&#10;AAAAAAQABADzAAAAtwUAAAAA&#10;" fillcolor="white [3201]" stroked="f" strokeweight=".5pt">
                <v:textbox>
                  <w:txbxContent>
                    <w:p w:rsidR="00C43B2A" w:rsidRPr="00130FAF" w:rsidRDefault="00C43B2A"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4290921D" wp14:editId="3F42351B">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90921D" id="Text Box 99" o:spid="_x0000_s1047"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" fillcolor="white [3201]" stroked="f" strokeweight=".5pt">
                <v:textbox>
                  <w:txbxContent>
                    <w:p w:rsidR="00C43B2A" w:rsidRPr="00130FAF" w:rsidRDefault="00C43B2A" w:rsidP="00E3049B">
                      <w:pPr>
                        <w:jc w:val="center"/>
                      </w:pPr>
                      <w:r>
                        <w:t>(</w:t>
                      </w:r>
                      <w:r w:rsidRPr="00130FAF">
                        <w:t>a</w:t>
                      </w:r>
                      <w:r>
                        <w:t>)</w:t>
                      </w:r>
                    </w:p>
                  </w:txbxContent>
                </v:textbox>
              </v:shape>
            </w:pict>
          </mc:Fallback>
        </mc:AlternateContent>
      </w:r>
      <w:bookmarkStart w:id="29" w:name="_Toc523735287"/>
    </w:p>
    <w:p w:rsidR="00914A0A" w:rsidRDefault="00914A0A" w:rsidP="009F0F97">
      <w:pPr>
        <w:pStyle w:val="Caption"/>
      </w:pPr>
    </w:p>
    <w:p w:rsidR="002B7121" w:rsidRPr="002B7121" w:rsidRDefault="00621BF7" w:rsidP="009F0F97">
      <w:pPr>
        <w:pStyle w:val="Caption"/>
      </w:pPr>
      <w:bookmarkStart w:id="30" w:name="_Toc525895298"/>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6</w:t>
      </w:r>
      <w:r w:rsidR="000B591B">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918897"/>
      <w:r>
        <w:lastRenderedPageBreak/>
        <w:t xml:space="preserve">General tracking </w:t>
      </w:r>
      <w:r w:rsidR="00674E46">
        <w:t>approaches</w:t>
      </w:r>
      <w:bookmarkEnd w:id="31"/>
    </w:p>
    <w:p w:rsidR="0003360D" w:rsidRDefault="00FD4FC1" w:rsidP="002308FB">
      <w:r w:rsidRPr="005E4BA0">
        <w:t>The</w:t>
      </w:r>
      <w:r w:rsidR="00702136">
        <w:t xml:space="preserve"> common</w:t>
      </w:r>
      <w:r w:rsidRPr="005E4BA0">
        <w:t xml:space="preserve"> </w:t>
      </w:r>
      <w:r w:rsidR="00CF207B">
        <w:t>alternative</w:t>
      </w:r>
      <w:r w:rsidRPr="005E4BA0">
        <w:t xml:space="preserve"> tracking methods of the </w:t>
      </w:r>
      <w:r w:rsidR="002308FB">
        <w:t>interventional device</w:t>
      </w:r>
      <w:r w:rsidRPr="005E4BA0">
        <w:t xml:space="preserve"> in</w:t>
      </w:r>
      <w:r w:rsidR="00702136">
        <w:t xml:space="preserve"> the</w:t>
      </w:r>
      <w:r w:rsidRPr="005E4BA0">
        <w:t xml:space="preserve"> MR</w:t>
      </w:r>
      <w:r w:rsidR="002308FB">
        <w:t>-</w:t>
      </w:r>
      <w:r w:rsidRPr="005E4BA0">
        <w:t xml:space="preserve">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7E7E31">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3VDE5OjUzOjUx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3VDE5OjUzOjUx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zNyIsIkNvdW50IjoxLCJUZXh0VW5pdHMiOlt7IiRpZCI6IjM4IiwiRm9udFN0eWxlIjp7IiRpZCI6IjM5IiwiTmV1dHJhbCI6dHJ1ZX0sIlJlYWRpbmdPcmRlciI6MSwiVGV4dCI6IlszLCAyMCwgMjFdIn1dfSwiVGFnIjoiQ2l0YXZpUGxhY2Vob2xkZXIjOWQ3YmVmYzAtMWRkZS00MTA0LTk3MGEtNWMxZmZiN2E2OGMxIiwiVGV4dCI6IlszLCAyMCwgMjFdIiwiV0FJVmVyc2lvbiI6IjYuMS4wLjAifQ==}</w:instrText>
          </w:r>
          <w:r w:rsidR="006C25FF" w:rsidRPr="00AB4070">
            <w:fldChar w:fldCharType="separate"/>
          </w:r>
          <w:r w:rsidR="001E62F7">
            <w:t>[3, 20, 21]</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7E7E31">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dUMTk6NTM6NTEiLCJQcm9qZWN0Ijp7IiRyZWYiOiI1In19LCJVc2VOdW1iZXJpbmdUeXBlT2ZQYXJlbnREb2N1bWVudCI6ZmFsc2V9XSwiRm9ybWF0dGVkVGV4dCI6eyIkaWQiOiIyMCIsIkNvdW50IjoxLCJUZXh0VW5pdHMiOlt7IiRpZCI6IjIxIiwiRm9udFN0eWxlIjp7IiRpZCI6IjIyIiwiTmV1dHJhbCI6dHJ1ZX0sIlJlYWRpbmdPcmRlciI6MSwiVGV4dCI6IlsyMl0ifV19LCJUYWciOiJDaXRhdmlQbGFjZWhvbGRlciNkM2M0NDdmMi1kNmEwLTQyMTEtYWQ0NS02MTMxMDZlNzExZWMiLCJUZXh0IjoiWzIyXSIsIldBSVZlcnNpb24iOiI2LjEuMC4wIn0=}</w:instrText>
          </w:r>
          <w:r w:rsidR="00486832">
            <w:fldChar w:fldCharType="separate"/>
          </w:r>
          <w:r w:rsidR="001E62F7">
            <w:t>[22]</w:t>
          </w:r>
          <w:r w:rsidR="00486832">
            <w:fldChar w:fldCharType="end"/>
          </w:r>
        </w:sdtContent>
      </w:sdt>
      <w:r w:rsidR="00486832">
        <w:t>.</w:t>
      </w:r>
    </w:p>
    <w:p w:rsidR="00144538" w:rsidRDefault="003930B9" w:rsidP="004B155D">
      <w:r>
        <w:t xml:space="preserve">In contrast, the fixation </w:t>
      </w:r>
      <w:r w:rsidR="00BD59EC">
        <w:t xml:space="preserve">of a marker on the </w:t>
      </w:r>
      <w:r w:rsidR="004C0875">
        <w:t xml:space="preserve">interventional device provides the possibility for measuring </w:t>
      </w:r>
      <w:r w:rsidR="006509E1">
        <w:t xml:space="preserve">the device </w:t>
      </w:r>
      <w:r w:rsidR="004C0875">
        <w:t>alignment directl</w:t>
      </w:r>
      <w:r w:rsidR="006509E1">
        <w:t>y from</w:t>
      </w:r>
      <w:r w:rsidR="004C0875">
        <w:t xml:space="preserve">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7E7E31">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1QxOTo1Mzo1MS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yOCIsIkF0dGFjaG1lbnRGb2xkZXJXYXNJbkZhbGxiYWNrTW9kZSI6ZmFsc2UsIkxpbmtlZFJlc291cmNlU3RhdHVzIjo4LCJPcmlnaW5hbFN0cmluZyI6IkJ1c3NlLCBUcmFtcGVsIGV0IGFsIDIwMDcgLSBNZXRob2QgZm9yIGF1dG9tYXRpYyBsb2NhbGl6YXRpb24uanBnIiwiTGlua2VkUmVzb3VyY2VUeXBlIjoxLCJVcmlTdHJpbmciOiJCdXNzZSwgVHJhbXBlbCBldCBhbCAyMDA3IC0gTWV0aG9kIGZvciBhdXRvbWF0aWMgbG9jYWxpemF0aW9uLmpwZyIsIlByb3BlcnRpZXMiOnt9fSwiRG9pIjoiMTAuMTAwMi9qbXJpLjIxMTI5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}</w:instrText>
          </w:r>
          <w:r w:rsidR="00486832">
            <w:fldChar w:fldCharType="separate"/>
          </w:r>
          <w:r w:rsidR="001E62F7">
            <w:t>[23–25]</w:t>
          </w:r>
          <w:r w:rsidR="00486832">
            <w:fldChar w:fldCharType="end"/>
          </w:r>
        </w:sdtContent>
      </w:sdt>
      <w:r w:rsidR="00B062D2">
        <w:t>. In contrast, passive fiducial MRI markers do not contain any metallic subs</w:t>
      </w:r>
      <w:r w:rsidR="002A2214">
        <w:t>tances and can be seen directly</w:t>
      </w:r>
      <w:r w:rsidR="00CF6B5B">
        <w:t xml:space="preserve"> in the MR-</w:t>
      </w:r>
      <w:r w:rsidR="00BF5496">
        <w:t>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7E7E31">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dUMTk6NTM6NTEiLCJQcm9qZWN0Ijp7IiRyZWYiOiI1In19LCJVc2VOdW1iZXJpbmdUeXBlT2ZQYXJlbnREb2N1bWVudCI6ZmFsc2V9XSwiRm9ybWF0dGVkVGV4dCI6eyIkaWQiOiIxOSIsIkNvdW50IjoxLCJUZXh0VW5pdHMiOlt7IiRpZCI6IjIwIiwiRm9udFN0eWxlIjp7IiRpZCI6IjIxIiwiTmV1dHJhbCI6dHJ1ZX0sIlJlYWRpbmdPcmRlciI6MSwiVGV4dCI6IlsyNl0ifV19LCJUYWciOiJDaXRhdmlQbGFjZWhvbGRlciNmZDIyMWQ3Ny1lMjU2LTQ5YmUtOThhMC03M2Y4YTIwZDI1YjQiLCJUZXh0IjoiWzI2XSIsIldBSVZlcnNpb24iOiI2LjEuMC4wIn0=}</w:instrText>
          </w:r>
          <w:r w:rsidR="00F028A1">
            <w:fldChar w:fldCharType="separate"/>
          </w:r>
          <w:r w:rsidR="001E62F7">
            <w:t>[26]</w:t>
          </w:r>
          <w:r w:rsidR="00F028A1">
            <w:fldChar w:fldCharType="end"/>
          </w:r>
        </w:sdtContent>
      </w:sdt>
      <w:r w:rsidR="004B155D">
        <w:t>.</w:t>
      </w:r>
    </w:p>
    <w:p w:rsidR="00E105E2" w:rsidRPr="00587DB5" w:rsidRDefault="00E105E2" w:rsidP="00144538"/>
    <w:p w:rsidR="007663AD" w:rsidRPr="005926BC" w:rsidRDefault="005A0A81" w:rsidP="002D0447">
      <w:pPr>
        <w:pStyle w:val="Heading3"/>
      </w:pPr>
      <w:bookmarkStart w:id="32" w:name="_Toc525918898"/>
      <w:r>
        <w:t>Passive MRI marker t</w:t>
      </w:r>
      <w:r w:rsidR="007663AD" w:rsidRPr="005926BC">
        <w:t>racking</w:t>
      </w:r>
      <w:bookmarkEnd w:id="32"/>
    </w:p>
    <w:p w:rsidR="000F530E" w:rsidRPr="00877624" w:rsidRDefault="000F530E" w:rsidP="0082712E">
      <w:r w:rsidRPr="00AB4070">
        <w:t>Passive</w:t>
      </w:r>
      <w:r>
        <w:t xml:space="preserve"> marker </w:t>
      </w:r>
      <w:r w:rsidRPr="00AB4070">
        <w:t>tracking</w:t>
      </w:r>
      <w:r>
        <w:t xml:space="preserve"> of instruments</w:t>
      </w:r>
      <w:r w:rsidRPr="00AB4070">
        <w:t xml:space="preserve"> in </w:t>
      </w:r>
      <w:r>
        <w:t>i</w:t>
      </w:r>
      <w:r w:rsidRPr="00AB4070">
        <w:t xml:space="preserve">MRI </w:t>
      </w:r>
      <w:r>
        <w:t>is defined as</w:t>
      </w:r>
      <w:r w:rsidR="0082712E">
        <w:t xml:space="preserve"> the</w:t>
      </w:r>
      <w:r>
        <w:t xml:space="preserve">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w:t>
      </w:r>
      <w:r w:rsidR="0082712E">
        <w:t xml:space="preserve"> the</w:t>
      </w:r>
      <w:r>
        <w:t xml:space="preserve"> device</w:t>
      </w:r>
      <w:r w:rsidRPr="00AB4070">
        <w:t xml:space="preserve"> pose</w:t>
      </w:r>
      <w:r w:rsidR="0082712E">
        <w:t>’ tracking</w:t>
      </w:r>
      <w:r w:rsidRPr="00AB4070">
        <w:t xml:space="preserve"> by </w:t>
      </w:r>
      <w:r w:rsidRPr="00AB4070">
        <w:lastRenderedPageBreak/>
        <w:t>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7E7E31">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1QxOTo1Mzo1MSIsIlByb2plY3QiOnsiJHJlZiI6IjUifX0sIlVzZU51bWJlcmluZ1R5cGVPZlBhcmVudERvY3VtZW50IjpmYWxzZX1dLCJGb3JtYXR0ZWRUZXh0Ijp7IiRpZCI6IjE2IiwiQ291bnQiOjEsIlRleHRVbml0cyI6W3siJGlkIjoiMTciLCJGb250U3R5bGUiOnsiJGlkIjoiMTgiLCJOZXV0cmFsIjp0cnVlfSwiUmVhZGluZ09yZGVyIjoxLCJUZXh0IjoiWzI3XSJ9XX0sIlRhZyI6IkNpdGF2aVBsYWNlaG9sZGVyIzE2MmQ4MjY5LTliZWItNDhiZC1iZGMyLTFkMzIwZmE5MTBhNiIsIlRleHQiOiJbMjddIiwiV0FJVmVyc2lvbiI6IjYuMS4wLjAifQ==}</w:instrText>
          </w:r>
          <w:r>
            <w:fldChar w:fldCharType="separate"/>
          </w:r>
          <w:r w:rsidR="001E62F7">
            <w:t>[27]</w:t>
          </w:r>
          <w:r>
            <w:fldChar w:fldCharType="end"/>
          </w:r>
        </w:sdtContent>
      </w:sdt>
      <w:r w:rsidRPr="00AB4070">
        <w:t>. The known geometric configuration of the fiducial marker 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7E7E31">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1E62F7">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in this 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7E7E31">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ZZWFyIjoiMjAxMyIsIlllYXJSZXNvbHZlZCI6IjIwMTMiLCJDcmVhdGVkQnkiOiJfUGFyaXNhIiwiQ3JlYXRlZE9uIjoiMjAxOC0wOC0yOFQxNjozNDo1OSIsIk1vZGlmaWVkQnkiOiJfUGFyaXNhIiwiSWQiOiIxMWRkN2ZjYS03OTc4LTQ2OTItYmU5Mi1iMTYyZDNiNDE2Mzc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0ZDQ5NmVkLTM3YjUtNDA1ZC04YTJhLThlNTlhM2Q0YzAwNiIsIlRleHQiOiJbMjhdIiwiV0FJVmVyc2lvbiI6IjYuMS4wLjAifQ==}</w:instrText>
          </w:r>
          <w:r>
            <w:rPr>
              <w:rFonts w:cstheme="minorHAnsi"/>
            </w:rPr>
            <w:fldChar w:fldCharType="separate"/>
          </w:r>
          <w:r w:rsidR="001E62F7">
            <w:rPr>
              <w:rFonts w:cstheme="minorHAnsi"/>
            </w:rPr>
            <w:t>[28]</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7E7E31">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5OjUzOjUx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MGMyNjI2MTYtYWVhYi00ZmY4LTlkNTgtN2IwYmM5ZGVlMWY0IiwiVGV4dCI6IlsyOV0iLCJXQUlWZXJzaW9uIjoiNi4xLjAuMCJ9}</w:instrText>
          </w:r>
          <w:r>
            <w:rPr>
              <w:rFonts w:cstheme="minorHAnsi"/>
            </w:rPr>
            <w:fldChar w:fldCharType="separate"/>
          </w:r>
          <w:r w:rsidR="001E62F7">
            <w:rPr>
              <w:rFonts w:cstheme="minorHAnsi"/>
            </w:rPr>
            <w:t>[29]</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69FC2D17" wp14:editId="0A5AB4DC">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54D905CE" wp14:editId="24C09E48">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30232" w:rsidRPr="000C7995" w:rsidRDefault="00430232" w:rsidP="00430232">
      <w:pPr>
        <w:keepNext/>
      </w:pPr>
      <w:r>
        <w:rPr>
          <w:noProof/>
        </w:rPr>
        <mc:AlternateContent>
          <mc:Choice Requires="wps">
            <w:drawing>
              <wp:anchor distT="0" distB="0" distL="114300" distR="114300" simplePos="0" relativeHeight="252035584" behindDoc="0" locked="0" layoutInCell="1" allowOverlap="1" wp14:anchorId="0C84FFF5" wp14:editId="655C1EA3">
                <wp:simplePos x="0" y="0"/>
                <wp:positionH relativeFrom="column">
                  <wp:posOffset>4157287</wp:posOffset>
                </wp:positionH>
                <wp:positionV relativeFrom="paragraph">
                  <wp:posOffset>2849179</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84FFF5" id="Text Box 149" o:spid="_x0000_s1048" type="#_x0000_t202" style="position:absolute;left:0;text-align:left;margin-left:327.35pt;margin-top:224.3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" fillcolor="white [3201]" stroked="f" strokeweight=".5pt">
                <v:textbox>
                  <w:txbxContent>
                    <w:p w:rsidR="00C43B2A" w:rsidRPr="00130FAF" w:rsidRDefault="00C43B2A"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1A103BBE" wp14:editId="7BD0AA68">
                <wp:simplePos x="0" y="0"/>
                <wp:positionH relativeFrom="column">
                  <wp:posOffset>1018037</wp:posOffset>
                </wp:positionH>
                <wp:positionV relativeFrom="paragraph">
                  <wp:posOffset>2846152</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C43B2A" w:rsidRPr="00130FAF" w:rsidRDefault="00C43B2A"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103BBE" id="Text Box 147" o:spid="_x0000_s1049" type="#_x0000_t202" style="position:absolute;left:0;text-align:left;margin-left:80.15pt;margin-top:224.1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" fillcolor="white [3201]" stroked="f" strokeweight=".5pt">
                <v:textbox>
                  <w:txbxContent>
                    <w:p w:rsidR="00C43B2A" w:rsidRPr="00130FAF" w:rsidRDefault="00C43B2A" w:rsidP="00EE4067">
                      <w:r>
                        <w:t xml:space="preserve"> (</w:t>
                      </w:r>
                      <w:r w:rsidRPr="00130FAF">
                        <w:t>a</w:t>
                      </w:r>
                      <w:r>
                        <w:t>)</w:t>
                      </w:r>
                    </w:p>
                  </w:txbxContent>
                </v:textbox>
              </v:shape>
            </w:pict>
          </mc:Fallback>
        </mc:AlternateContent>
      </w:r>
    </w:p>
    <w:p w:rsidR="000C7995" w:rsidRPr="002B7121" w:rsidRDefault="0077040F" w:rsidP="009F0F97">
      <w:pPr>
        <w:pStyle w:val="Caption"/>
      </w:pPr>
      <w:bookmarkStart w:id="33" w:name="_Toc525895299"/>
      <w:r w:rsidRPr="002B7121">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7</w:t>
      </w:r>
      <w:r w:rsidR="000B591B">
        <w:fldChar w:fldCharType="end"/>
      </w:r>
      <w:r w:rsidRPr="002B7121">
        <w:t>:</w:t>
      </w:r>
      <w:r w:rsidR="00D940E1" w:rsidRPr="002B7121">
        <w:t xml:space="preserve"> (a) Coronal image of a catheter filled with 4% Gd-DTPA. (b) Coronal image of a catheter coated with T</w:t>
      </w:r>
      <w:r w:rsidR="00D940E1" w:rsidRPr="002B7121">
        <w:rPr>
          <w:vertAlign w:val="subscript"/>
        </w:rPr>
        <w:t>1</w:t>
      </w:r>
      <w:r w:rsidR="00D940E1" w:rsidRPr="002B7121">
        <w:t xml:space="preserve">-shortened agent </w:t>
      </w:r>
      <w:sdt>
        <w:sdtPr>
          <w:alias w:val="Don't edit this field"/>
          <w:tag w:val="CitaviPlaceholder#48900c89-bfb2-490b-a35c-70b247f444a8"/>
          <w:id w:val="-736318263"/>
          <w:placeholder>
            <w:docPart w:val="62DC91A1353B4856ADE180274F4FB0E4"/>
          </w:placeholder>
        </w:sdtPr>
        <w:sdtContent>
          <w:r w:rsidR="00D940E1" w:rsidRPr="002B7121">
            <w:fldChar w:fldCharType="begin"/>
          </w:r>
          <w:r w:rsidR="007E7E31">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3VDE5OjUzOjUxIiwiUHJvamVjdCI6eyIkcmVmIjoiNSJ9fSwiVXNlTnVtYmVyaW5nVHlwZU9mUGFyZW50RG9jdW1lbnQiOmZhbHNlfV0sIkZvcm1hdHRlZFRleHQiOnsiJGlkIjoiMTYiLCJDb3VudCI6MSwiVGV4dFVuaXRzIjpbeyIkaWQiOiIxNyIsIkZvbnRTdHlsZSI6eyIkaWQiOiIxOCIsIk5ldXRyYWwiOnRydWV9LCJSZWFkaW5nT3JkZXIiOjEsIlRleHQiOiJbMjldIn1dfSwiVGFnIjoiQ2l0YXZpUGxhY2Vob2xkZXIjNDg5MDBjODktYmZiMi00OTBiLWEzNWMtNzBiMjQ3ZjQ0NGE4IiwiVGV4dCI6IlsyOV0iLCJXQUlWZXJzaW9uIjoiNi4xLjAuMCJ9}</w:instrText>
          </w:r>
          <w:r w:rsidR="00D940E1" w:rsidRPr="002B7121">
            <w:fldChar w:fldCharType="separate"/>
          </w:r>
          <w:r w:rsidR="001E62F7">
            <w:t>[29]</w:t>
          </w:r>
          <w:r w:rsidR="00D940E1" w:rsidRPr="002B7121">
            <w:fldChar w:fldCharType="end"/>
          </w:r>
        </w:sdtContent>
      </w:sdt>
      <w:r w:rsidR="000C7995" w:rsidRPr="002B7121">
        <w:t>.</w:t>
      </w:r>
      <w:bookmarkEnd w:id="33"/>
      <w:r w:rsidR="000C7995" w:rsidRPr="002B7121">
        <w:t xml:space="preserve"> </w:t>
      </w:r>
    </w:p>
    <w:p w:rsidR="00430232" w:rsidRDefault="00430232" w:rsidP="00D32F23">
      <w:pPr>
        <w:rPr>
          <w:rFonts w:cstheme="minorHAnsi"/>
        </w:rPr>
      </w:pP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w:t>
      </w:r>
      <w:r w:rsidR="00D940E1">
        <w:rPr>
          <w:rFonts w:cstheme="minorHAnsi"/>
        </w:rPr>
        <w:lastRenderedPageBreak/>
        <w:t xml:space="preserve">system to its corresponding point in the MRI coordinate system as it is formulated in </w:t>
      </w:r>
      <w:r>
        <w:rPr>
          <w:rFonts w:cstheme="minorHAnsi"/>
        </w:rPr>
        <w:t xml:space="preserve">the </w:t>
      </w:r>
      <w:r w:rsidR="00F47372">
        <w:rPr>
          <w:rFonts w:cstheme="minorHAnsi"/>
        </w:rPr>
        <w:t>equation 2.2</w:t>
      </w:r>
      <w:r w:rsidR="00D940E1">
        <w:rPr>
          <w:rFonts w:cstheme="minorHAnsi"/>
        </w:rPr>
        <w:t xml:space="preserve">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7E7E31">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1E62F7">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drawing>
          <wp:anchor distT="0" distB="0" distL="114300" distR="114300" simplePos="0" relativeHeight="252037632" behindDoc="0" locked="0" layoutInCell="1" allowOverlap="1" wp14:anchorId="0F265570" wp14:editId="4CA874B1">
            <wp:simplePos x="0" y="0"/>
            <wp:positionH relativeFrom="column">
              <wp:posOffset>1589405</wp:posOffset>
            </wp:positionH>
            <wp:positionV relativeFrom="paragraph">
              <wp:posOffset>14605</wp:posOffset>
            </wp:positionV>
            <wp:extent cx="1456113" cy="640080"/>
            <wp:effectExtent l="0" t="0" r="0" b="7620"/>
            <wp:wrapThrough wrapText="bothSides">
              <wp:wrapPolygon edited="0">
                <wp:start x="0" y="0"/>
                <wp:lineTo x="0" y="21214"/>
                <wp:lineTo x="21195" y="21214"/>
                <wp:lineTo x="21195"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36727" t="20682" r="35686" b="57751"/>
                    <a:stretch/>
                  </pic:blipFill>
                  <pic:spPr bwMode="auto">
                    <a:xfrm>
                      <a:off x="0" y="0"/>
                      <a:ext cx="1456113" cy="64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75917D52" wp14:editId="69819684">
            <wp:simplePos x="0" y="0"/>
            <wp:positionH relativeFrom="column">
              <wp:posOffset>1804035</wp:posOffset>
            </wp:positionH>
            <wp:positionV relativeFrom="paragraph">
              <wp:posOffset>144145</wp:posOffset>
            </wp:positionV>
            <wp:extent cx="1096168" cy="640080"/>
            <wp:effectExtent l="0" t="0" r="8890" b="7620"/>
            <wp:wrapThrough wrapText="bothSides">
              <wp:wrapPolygon edited="0">
                <wp:start x="0" y="0"/>
                <wp:lineTo x="0" y="21214"/>
                <wp:lineTo x="21400" y="21214"/>
                <wp:lineTo x="21400"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19278" t="23636" r="59949" b="54796"/>
                    <a:stretch/>
                  </pic:blipFill>
                  <pic:spPr bwMode="auto">
                    <a:xfrm>
                      <a:off x="0" y="0"/>
                      <a:ext cx="1096168" cy="640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Default="003635DD" w:rsidP="009F0F97">
      <w:pPr>
        <w:pStyle w:val="Caption"/>
      </w:pPr>
      <w:r>
        <w:tab/>
      </w:r>
      <w:r>
        <w:tab/>
      </w:r>
      <w:r>
        <w:tab/>
      </w:r>
      <w:r>
        <w:tab/>
      </w:r>
      <w:r>
        <w:tab/>
      </w:r>
      <w:r>
        <w:tab/>
      </w:r>
      <w:r>
        <w:tab/>
      </w:r>
      <w:r w:rsidR="008D62D8">
        <w:tab/>
      </w:r>
      <w:r w:rsidR="008D62D8" w:rsidRPr="006A7459">
        <w:t>(</w:t>
      </w:r>
      <w:r w:rsidR="009258E3" w:rsidRPr="006A7459">
        <w:fldChar w:fldCharType="begin"/>
      </w:r>
      <w:r w:rsidR="009258E3" w:rsidRPr="006A7459">
        <w:instrText xml:space="preserve"> STYLEREF 1 \s </w:instrText>
      </w:r>
      <w:r w:rsidR="009258E3" w:rsidRPr="006A7459">
        <w:fldChar w:fldCharType="separate"/>
      </w:r>
      <w:r w:rsidR="00166892">
        <w:rPr>
          <w:cs/>
        </w:rPr>
        <w:t>‎</w:t>
      </w:r>
      <w:r w:rsidR="00166892">
        <w:t>2</w:t>
      </w:r>
      <w:r w:rsidR="009258E3" w:rsidRPr="006A7459">
        <w:fldChar w:fldCharType="end"/>
      </w:r>
      <w:r w:rsidR="009258E3" w:rsidRPr="006A7459">
        <w:t>.</w:t>
      </w:r>
      <w:r w:rsidR="009258E3" w:rsidRPr="006A7459">
        <w:fldChar w:fldCharType="begin"/>
      </w:r>
      <w:r w:rsidR="009258E3" w:rsidRPr="006A7459">
        <w:instrText xml:space="preserve"> SEQ Equation \* ARABIC \s 1 </w:instrText>
      </w:r>
      <w:r w:rsidR="009258E3" w:rsidRPr="006A7459">
        <w:fldChar w:fldCharType="separate"/>
      </w:r>
      <w:r w:rsidR="00166892">
        <w:t>2</w:t>
      </w:r>
      <w:r w:rsidR="009258E3" w:rsidRPr="006A7459">
        <w:fldChar w:fldCharType="end"/>
      </w:r>
      <w:r w:rsidR="008D62D8" w:rsidRPr="006A7459">
        <w:t>)</w:t>
      </w:r>
    </w:p>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2B783D2A" wp14:editId="3ECF4DB9">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31E58767" wp14:editId="4D88420D">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7F5AB912" wp14:editId="567AEB43">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 xml:space="preserve">f 4 </w:t>
      </w:r>
      <w:r w:rsidR="00A15D16">
        <w:rPr>
          <w:rFonts w:cstheme="minorHAnsi"/>
        </w:rPr>
        <w:t>points in the MR-</w:t>
      </w:r>
      <w:r w:rsidR="000C44FD">
        <w:rPr>
          <w:rFonts w:cstheme="minorHAnsi"/>
        </w:rPr>
        <w:t>image. This</w:t>
      </w:r>
      <w:r w:rsidR="00744B8D">
        <w:rPr>
          <w:rFonts w:cstheme="minorHAnsi"/>
        </w:rPr>
        <w:t xml:space="preserve"> frame is illustrated in</w:t>
      </w:r>
      <w:r w:rsidR="00A15D16">
        <w:rPr>
          <w:rFonts w:cstheme="minorHAnsi"/>
        </w:rPr>
        <w:t xml:space="preserve"> the</w:t>
      </w:r>
      <w:r w:rsidR="00744B8D">
        <w:rPr>
          <w:rFonts w:cstheme="minorHAnsi"/>
        </w:rPr>
        <w:t xml:space="preserve">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7E7E31">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1E62F7">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44A04FC4" wp14:editId="5520F7A8">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43B2A" w:rsidRPr="00130FAF" w:rsidRDefault="00C43B2A"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A04FC4" id="Text Box 1073742001" o:spid="_x0000_s1050"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" fillcolor="white [3201]" stroked="f" strokeweight=".5pt">
                <v:textbox>
                  <w:txbxContent>
                    <w:p w:rsidR="00C43B2A" w:rsidRPr="00130FAF" w:rsidRDefault="00C43B2A"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6CC9BF9F" wp14:editId="12C91D91">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C43B2A" w:rsidRPr="00130FAF" w:rsidRDefault="00C43B2A"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C9BF9F" id="Text Box 1073742002" o:spid="_x0000_s1051"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" fillcolor="white [3201]" stroked="f" strokeweight=".5pt">
                <v:textbox>
                  <w:txbxContent>
                    <w:p w:rsidR="00C43B2A" w:rsidRPr="00130FAF" w:rsidRDefault="00C43B2A" w:rsidP="00E50062">
                      <w:r>
                        <w:t xml:space="preserve"> (b)</w:t>
                      </w:r>
                    </w:p>
                  </w:txbxContent>
                </v:textbox>
              </v:shape>
            </w:pict>
          </mc:Fallback>
        </mc:AlternateContent>
      </w:r>
    </w:p>
    <w:p w:rsidR="00D32F23" w:rsidRDefault="00744B8D" w:rsidP="009F0F97">
      <w:pPr>
        <w:pStyle w:val="Caption"/>
      </w:pPr>
      <w:bookmarkStart w:id="34" w:name="_Toc525895300"/>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8</w:t>
      </w:r>
      <w:r w:rsidR="000B591B">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7E7E31">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1E62F7">
            <w:t>[3]</w:t>
          </w:r>
          <w:r>
            <w:fldChar w:fldCharType="end"/>
          </w:r>
        </w:sdtContent>
      </w:sdt>
      <w:r w:rsidRPr="004965FA">
        <w:t>.</w:t>
      </w:r>
      <w:bookmarkEnd w:id="34"/>
    </w:p>
    <w:p w:rsidR="00256F7C" w:rsidRPr="00256F7C" w:rsidRDefault="00256F7C" w:rsidP="00256F7C"/>
    <w:p w:rsidR="00D556B5" w:rsidRDefault="00D556B5" w:rsidP="00460CE2">
      <w:pPr>
        <w:rPr>
          <w:rFonts w:cstheme="minorHAnsi"/>
        </w:rPr>
      </w:pPr>
      <w:r>
        <w:rPr>
          <w:rFonts w:cstheme="minorHAnsi"/>
        </w:rPr>
        <w:lastRenderedPageBreak/>
        <w:t>The spherical marker frame consists of three MR-visible spheres as it is shown in</w:t>
      </w:r>
      <w:r w:rsidR="00AE7304">
        <w:rPr>
          <w:rFonts w:cstheme="minorHAnsi"/>
        </w:rPr>
        <w:t xml:space="preserve"> the</w:t>
      </w:r>
      <w:r>
        <w:rPr>
          <w:rFonts w:cstheme="minorHAnsi"/>
        </w:rPr>
        <w:t xml:space="preserve"> </w:t>
      </w:r>
      <w:r w:rsidR="00460CE2">
        <w:rPr>
          <w:rFonts w:cstheme="minorHAnsi"/>
        </w:rPr>
        <w:t>Figure 2.9</w:t>
      </w:r>
      <w:r>
        <w:rPr>
          <w:rFonts w:cstheme="minorHAnsi"/>
        </w:rPr>
        <w:t>. The localization of these three spherical markers yields an estimation of a registration matrix that minimizes the I</w:t>
      </w:r>
      <w:r>
        <w:rPr>
          <w:rFonts w:cstheme="minorHAnsi"/>
          <w:vertAlign w:val="superscript"/>
        </w:rPr>
        <w:t>2</w:t>
      </w:r>
      <w:r>
        <w:rPr>
          <w:rFonts w:cstheme="minorHAnsi"/>
        </w:rPr>
        <w:t>-norm of the error between the points in</w:t>
      </w:r>
      <w:r w:rsidR="00AE7304">
        <w:rPr>
          <w:rFonts w:cstheme="minorHAnsi"/>
        </w:rPr>
        <w:t xml:space="preserve"> the</w:t>
      </w:r>
      <w:r>
        <w:rPr>
          <w:rFonts w:cstheme="minorHAnsi"/>
        </w:rPr>
        <w:t xml:space="preserve">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7E7E31">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1E62F7">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487FFF3E" wp14:editId="716FD6DF">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43B2A" w:rsidRPr="00130FAF" w:rsidRDefault="00C43B2A"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FFF3E" id="Text Box 1073742005" o:spid="_x0000_s1052"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E9apc0sCAACSBAAADgAAAAAAAAAAAAAAAAAuAgAAZHJzL2Uyb0RvYy54bWxQSwECLQAUAAYA&#10;CAAAACEADxII1eMAAAALAQAADwAAAAAAAAAAAAAAAAClBAAAZHJzL2Rvd25yZXYueG1sUEsFBgAA&#10;AAAEAAQA8wAAALUFAAAAAA==&#10;" fillcolor="white [3201]" stroked="f" strokeweight=".5pt">
                <v:textbox>
                  <w:txbxContent>
                    <w:p w:rsidR="00C43B2A" w:rsidRPr="00130FAF" w:rsidRDefault="00C43B2A"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6A9311AF" wp14:editId="271A5D56">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C43B2A" w:rsidRPr="00130FAF" w:rsidRDefault="00C43B2A"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311AF" id="Text Box 1073742004" o:spid="_x0000_s1053"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ddd4cUwCAACSBAAADgAAAAAAAAAAAAAAAAAuAgAAZHJzL2Uyb0RvYy54bWxQSwECLQAUAAYA&#10;CAAAACEACB+GJuIAAAALAQAADwAAAAAAAAAAAAAAAACmBAAAZHJzL2Rvd25yZXYueG1sUEsFBgAA&#10;AAAEAAQA8wAAALUFAAAAAA==&#10;" fillcolor="white [3201]" stroked="f" strokeweight=".5pt">
                <v:textbox>
                  <w:txbxContent>
                    <w:p w:rsidR="00C43B2A" w:rsidRPr="00130FAF" w:rsidRDefault="00C43B2A" w:rsidP="00592493">
                      <w:r>
                        <w:t xml:space="preserve"> (</w:t>
                      </w:r>
                      <w:r w:rsidRPr="00130FAF">
                        <w:t>a</w:t>
                      </w:r>
                      <w:r>
                        <w:t>)</w:t>
                      </w:r>
                    </w:p>
                  </w:txbxContent>
                </v:textbox>
              </v:shape>
            </w:pict>
          </mc:Fallback>
        </mc:AlternateContent>
      </w:r>
      <w:r w:rsidR="000A6B23">
        <w:rPr>
          <w:noProof/>
        </w:rPr>
        <w:drawing>
          <wp:inline distT="0" distB="0" distL="0" distR="0" wp14:anchorId="397B8243" wp14:editId="52410BE5">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9F0F97">
      <w:pPr>
        <w:pStyle w:val="Caption"/>
      </w:pPr>
    </w:p>
    <w:p w:rsidR="00744B8D" w:rsidRDefault="000A6B23" w:rsidP="009F0F97">
      <w:pPr>
        <w:pStyle w:val="Caption"/>
      </w:pPr>
      <w:bookmarkStart w:id="35" w:name="_Toc525895301"/>
      <w:r>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9</w:t>
      </w:r>
      <w:r w:rsidR="000B591B">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3F3485">
        <w:t xml:space="preserve">in a 2D-MR-image with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1E62F7">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ZlZThmYjAyLTIzMzAtNDY5Zi04Nzg5LTBkNWQ2NTVkZmViYiIsIlRleHQiOiJbM10iLCJXQUlWZXJzaW9uIjoiNi4xLjAuMCJ9}</w:instrText>
          </w:r>
          <w:r w:rsidR="00A97592">
            <w:fldChar w:fldCharType="separate"/>
          </w:r>
          <w:r w:rsidR="001E62F7">
            <w:t>[3]</w:t>
          </w:r>
          <w:r w:rsidR="00A97592">
            <w:fldChar w:fldCharType="end"/>
          </w:r>
        </w:sdtContent>
      </w:sdt>
      <w:r w:rsidR="00A97592" w:rsidRPr="004965FA">
        <w:t>.</w:t>
      </w:r>
      <w:bookmarkEnd w:id="35"/>
    </w:p>
    <w:p w:rsidR="00DB3881" w:rsidRPr="00DB3881" w:rsidRDefault="00DB3881" w:rsidP="00DB3881"/>
    <w:p w:rsidR="00587DB5" w:rsidRDefault="00EE1DC0" w:rsidP="009E59AD">
      <w:r>
        <w:rPr>
          <w:rFonts w:cstheme="minorHAnsi"/>
        </w:rPr>
        <w:t xml:space="preserve">The </w:t>
      </w:r>
      <w:r w:rsidR="00052F6B">
        <w:rPr>
          <w:rFonts w:cstheme="minorHAnsi"/>
        </w:rPr>
        <w:t xml:space="preserve">Z-frame marker is </w:t>
      </w:r>
      <w:r w:rsidR="00052F6B">
        <w:t>o</w:t>
      </w:r>
      <w:r w:rsidR="00EF1901">
        <w:t>ne of the well-known</w:t>
      </w:r>
      <w:r w:rsidR="00294E31">
        <w:t xml:space="preserve"> </w:t>
      </w:r>
      <w:r w:rsidR="00052F6B">
        <w:t>passive</w:t>
      </w:r>
      <w:r w:rsidR="00EF1901">
        <w:t xml:space="preserve"> </w:t>
      </w:r>
      <w:r w:rsidR="00052F6B">
        <w:t>marker</w:t>
      </w:r>
      <w:r w:rsidR="00F635AD">
        <w:t xml:space="preserve"> for</w:t>
      </w:r>
      <w:r>
        <w:t xml:space="preserve"> the</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w:t>
      </w:r>
      <w:r w:rsidR="00E57860">
        <w:t xml:space="preserve"> main principals of this marker </w:t>
      </w:r>
      <w:r w:rsidR="009E59AD">
        <w:t>are</w:t>
      </w:r>
      <w:r w:rsidR="006173F5">
        <w:t xml:space="preserve"> </w:t>
      </w:r>
      <w:r w:rsidR="009B7938">
        <w:t>discussed</w:t>
      </w:r>
      <w:r w:rsidR="00F06FC9">
        <w:t xml:space="preserve"> in</w:t>
      </w:r>
      <w:r w:rsidR="00033A3C">
        <w:t xml:space="preserve"> the</w:t>
      </w:r>
      <w:r w:rsidR="00F06FC9">
        <w:t xml:space="preserve"> section 2.3. </w:t>
      </w:r>
    </w:p>
    <w:p w:rsidR="00C056E6" w:rsidRDefault="00C056E6" w:rsidP="002D0447"/>
    <w:p w:rsidR="00C056E6" w:rsidRDefault="00C056E6" w:rsidP="002D0447"/>
    <w:p w:rsidR="004720FE" w:rsidRDefault="004720FE" w:rsidP="002D0447"/>
    <w:p w:rsidR="002D0447" w:rsidRPr="00587DB5" w:rsidRDefault="002D0447" w:rsidP="002D0447"/>
    <w:p w:rsidR="00014CA9" w:rsidRPr="006E1272" w:rsidRDefault="00014CA9" w:rsidP="00886BE1">
      <w:pPr>
        <w:pStyle w:val="Heading2"/>
      </w:pPr>
      <w:bookmarkStart w:id="36" w:name="_Toc525918899"/>
      <w:r w:rsidRPr="006E1272">
        <w:lastRenderedPageBreak/>
        <w:t>Principal of</w:t>
      </w:r>
      <w:r w:rsidR="00C056E6">
        <w:t xml:space="preserve"> the</w:t>
      </w:r>
      <w:r w:rsidRPr="006E1272">
        <w:t xml:space="preserve"> Z-frame marker</w:t>
      </w:r>
      <w:bookmarkEnd w:id="36"/>
    </w:p>
    <w:p w:rsidR="004E103D" w:rsidRDefault="00384C18" w:rsidP="00F26CF3">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w:t>
      </w:r>
      <w:r w:rsidR="002E5D99">
        <w:t xml:space="preserve"> the</w:t>
      </w:r>
      <w:r w:rsidR="004F1C97">
        <w:t xml:space="preserve"> Figure 2.</w:t>
      </w:r>
      <w:r w:rsidR="00F26CF3">
        <w:t>10</w:t>
      </w:r>
      <w:r w:rsidRPr="002A5F20">
        <w:t xml:space="preserve">. </w:t>
      </w:r>
    </w:p>
    <w:p w:rsidR="005A3611" w:rsidRDefault="005A3611" w:rsidP="00F26CF3"/>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24723BF1" wp14:editId="4D7247AB">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723BF1" id="Text Box 1073741906" o:spid="_x0000_s1054"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ZDv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" fillcolor="white [3201]" stroked="f" strokeweight=".5pt">
                <v:textbox>
                  <w:txbxContent>
                    <w:p w:rsidR="00C43B2A" w:rsidRPr="00130FAF" w:rsidRDefault="00C43B2A"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34345106" wp14:editId="56152E37">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345106" id="Text Box 1073741900" o:spid="_x0000_s1055"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eXXTQ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" fillcolor="white [3201]" stroked="f" strokeweight=".5pt">
                <v:textbox>
                  <w:txbxContent>
                    <w:p w:rsidR="00C43B2A" w:rsidRPr="00130FAF" w:rsidRDefault="00C43B2A" w:rsidP="00626170">
                      <w:pPr>
                        <w:jc w:val="center"/>
                      </w:pPr>
                      <w:r>
                        <w:t>(</w:t>
                      </w:r>
                      <w:r w:rsidRPr="00130FAF">
                        <w:t>a</w:t>
                      </w:r>
                      <w:r>
                        <w:t>)</w:t>
                      </w:r>
                    </w:p>
                  </w:txbxContent>
                </v:textbox>
              </v:shape>
            </w:pict>
          </mc:Fallback>
        </mc:AlternateContent>
      </w:r>
      <w:r w:rsidR="00384C18" w:rsidRPr="007D2803">
        <w:rPr>
          <w:noProof/>
        </w:rPr>
        <w:drawing>
          <wp:inline distT="0" distB="0" distL="0" distR="0" wp14:anchorId="059AE86C" wp14:editId="22D3350D">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9F0F97">
      <w:pPr>
        <w:pStyle w:val="Caption"/>
      </w:pPr>
      <w:bookmarkStart w:id="37" w:name="_Toc523735288"/>
    </w:p>
    <w:p w:rsidR="005A3611" w:rsidRDefault="005A3611" w:rsidP="009F0F97">
      <w:pPr>
        <w:pStyle w:val="Caption"/>
      </w:pPr>
    </w:p>
    <w:p w:rsidR="004E103D" w:rsidRDefault="004965FA" w:rsidP="009F0F97">
      <w:pPr>
        <w:pStyle w:val="Caption"/>
      </w:pPr>
      <w:bookmarkStart w:id="38" w:name="_Toc525895302"/>
      <w:r w:rsidRPr="004965FA">
        <w:t xml:space="preserve">Figure </w:t>
      </w:r>
      <w:r w:rsidR="000B591B">
        <w:fldChar w:fldCharType="begin"/>
      </w:r>
      <w:r w:rsidR="000B591B">
        <w:instrText xml:space="preserve"> STYLEREF 1 \s </w:instrText>
      </w:r>
      <w:r w:rsidR="000B591B">
        <w:fldChar w:fldCharType="separate"/>
      </w:r>
      <w:r w:rsidR="00166892">
        <w:rPr>
          <w:cs/>
        </w:rPr>
        <w:t>‎</w:t>
      </w:r>
      <w:r w:rsidR="00166892">
        <w:t>2</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10</w:t>
      </w:r>
      <w:r w:rsidR="000B591B">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1E62F7">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QwZjE1OWRhLTllMzgtNDUxMS1hNWY2LWU0NzIyYjZjNTg0ZiIsIlRleHQiOiJbM10iLCJXQUlWZXJzaW9uIjoiNi4xLjAuMCJ9}</w:instrText>
          </w:r>
          <w:r w:rsidR="003518DB">
            <w:fldChar w:fldCharType="separate"/>
          </w:r>
          <w:r w:rsidR="001E62F7">
            <w:t>[3]</w:t>
          </w:r>
          <w:r w:rsidR="003518DB">
            <w:fldChar w:fldCharType="end"/>
          </w:r>
        </w:sdtContent>
      </w:sdt>
      <w:r w:rsidRPr="004965FA">
        <w:t>.</w:t>
      </w:r>
      <w:bookmarkEnd w:id="37"/>
      <w:bookmarkEnd w:id="38"/>
    </w:p>
    <w:p w:rsidR="00384C18" w:rsidRDefault="00384C18" w:rsidP="00E87042">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7E7E31">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1QxOTo1Mzo1MS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3VDE5OjUzOjUx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dUMTk6MzE6MDY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dUMTk6MzE6MDY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1QxOTozMTowNiIsIlByb2plY3QiOnsiJHJlZiI6IjUifX0sIlVzZU51bWJlcmluZ1R5cGVPZlBhcmVudERvY3VtZW50IjpmYWxzZX1dLCJGb3JtYXR0ZWRUZXh0Ijp7IiRpZCI6IjcxIiwiQ291bnQiOjEsIlRleHRVbml0cyI6W3siJGlkIjoiNzIiLCJGb250U3R5bGUiOnsiJGlkIjoiNzMiLCJOZXV0cmFsIjp0cnVlfSwiUmVhZGluZ09yZGVyIjoxLCJUZXh0IjoiWzIsIDQsIDE0LCAxNV0ifV19LCJUYWciOiJDaXRhdmlQbGFjZWhvbGRlciMwNzFkM2MxZC1jMGEzLTQ2Y2UtYjNjNy04N2FmZTJjMGY0NzMiLCJUZXh0IjoiWzIsIDQsIDE0LCAxNV0iLCJXQUlWZXJzaW9uIjoiNi4xLjAuMCJ9}</w:instrText>
          </w:r>
          <w:r w:rsidR="00C20B94">
            <w:fldChar w:fldCharType="separate"/>
          </w:r>
          <w:r w:rsidR="001E62F7">
            <w:t>[2, 4, 14, 1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0007096C">
        <w:t xml:space="preserve"> the</w:t>
      </w:r>
      <w:r w:rsidRPr="002A5F20">
        <w:t xml:space="preserve"> Figure</w:t>
      </w:r>
      <w:r w:rsidR="0007096C">
        <w:t>s</w:t>
      </w:r>
      <w:r w:rsidRPr="002A5F20">
        <w:t xml:space="preserve"> </w:t>
      </w:r>
      <w:r w:rsidR="00A87375">
        <w:t>2.</w:t>
      </w:r>
      <w:r w:rsidR="00E87042">
        <w:t>11</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w:t>
      </w:r>
      <w:r w:rsidR="00E87042">
        <w:t>11</w:t>
      </w:r>
      <w:r w:rsidR="00160B59">
        <w:t xml:space="preserve"> </w:t>
      </w:r>
      <w:r w:rsidR="00A92B5A">
        <w:t>(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1BA707F2" wp14:editId="71E888AE">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6"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00D07D24" wp14:editId="595D805B">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7311F853" wp14:editId="13708895">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11F853" id="Text Box 1073741916" o:spid="_x0000_s1056"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8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8Th5Xk0CAACSBAAADgAAAAAAAAAAAAAAAAAuAgAAZHJzL2Uyb0RvYy54bWxQSwECLQAUAAYA&#10;CAAAACEAXhbwR+EAAAAKAQAADwAAAAAAAAAAAAAAAACnBAAAZHJzL2Rvd25yZXYueG1sUEsFBgAA&#10;AAAEAAQA8wAAALUFAAAAAA==&#10;" fillcolor="white [3201]" stroked="f" strokeweight=".5pt">
                <v:textbox>
                  <w:txbxContent>
                    <w:p w:rsidR="00C43B2A" w:rsidRPr="00130FAF" w:rsidRDefault="00C43B2A"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5F347C7E" wp14:editId="7B98C8BC">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8"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2F59C1C5" wp14:editId="216B6495">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C43B2A" w:rsidRDefault="00C43B2A" w:rsidP="009F0F97">
                            <w:pPr>
                              <w:pStyle w:val="Caption"/>
                            </w:pPr>
                            <w:bookmarkStart w:id="39" w:name="_Toc523735289"/>
                          </w:p>
                          <w:p w:rsidR="00C43B2A" w:rsidRPr="00C63DE1" w:rsidRDefault="00C43B2A" w:rsidP="009F0F97">
                            <w:pPr>
                              <w:pStyle w:val="Caption"/>
                            </w:pPr>
                            <w:bookmarkStart w:id="40" w:name="_Toc524625266"/>
                            <w:bookmarkStart w:id="41" w:name="_Toc525895303"/>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38276213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F59C1C5" id="Text Box 46" o:spid="_x0000_s1057"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CsDn0eLwIAAGcEAAAOAAAAAAAAAAAAAAAAAC4C&#10;AABkcnMvZTJvRG9jLnhtbFBLAQItABQABgAIAAAAIQCVViBH4AAAAAkBAAAPAAAAAAAAAAAAAAAA&#10;AIkEAABkcnMvZG93bnJldi54bWxQSwUGAAAAAAQABADzAAAAlgUAAAAA&#10;" stroked="f">
                <v:textbox style="mso-fit-shape-to-text:t" inset="0,0,0,0">
                  <w:txbxContent>
                    <w:p w:rsidR="00C43B2A" w:rsidRDefault="00C43B2A" w:rsidP="009F0F97">
                      <w:pPr>
                        <w:pStyle w:val="Caption"/>
                      </w:pPr>
                      <w:bookmarkStart w:id="42" w:name="_Toc523735289"/>
                    </w:p>
                    <w:p w:rsidR="00C43B2A" w:rsidRPr="00C63DE1" w:rsidRDefault="00C43B2A" w:rsidP="009F0F97">
                      <w:pPr>
                        <w:pStyle w:val="Caption"/>
                      </w:pPr>
                      <w:bookmarkStart w:id="43" w:name="_Toc524625266"/>
                      <w:bookmarkStart w:id="44" w:name="_Toc525895303"/>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42"/>
                      <w:bookmarkEnd w:id="43"/>
                      <w:r>
                        <w:t xml:space="preserve"> </w:t>
                      </w:r>
                      <w:sdt>
                        <w:sdtPr>
                          <w:alias w:val="Don't edit this field"/>
                          <w:tag w:val="CitaviPlaceholder#f4c366cc-454d-4135-ad53-c4021e1b0514"/>
                          <w:id w:val="38276213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4"/>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2FFE5C94" wp14:editId="4C32794C">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FE5C94" id="Text Box 1073741922" o:spid="_x0000_s1058"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3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A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" fillcolor="white [3201]" stroked="f" strokeweight=".5pt">
                <v:textbox>
                  <w:txbxContent>
                    <w:p w:rsidR="00C43B2A" w:rsidRPr="00130FAF" w:rsidRDefault="00C43B2A"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47644927" wp14:editId="6D573043">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644927" id="Text Box 1073741924" o:spid="_x0000_s1059"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Nrw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" fillcolor="white [3201]" stroked="f" strokeweight=".5pt">
                <v:textbox>
                  <w:txbxContent>
                    <w:p w:rsidR="00C43B2A" w:rsidRPr="00130FAF" w:rsidRDefault="00C43B2A" w:rsidP="00C005DD">
                      <w:pPr>
                        <w:jc w:val="center"/>
                      </w:pPr>
                      <w:r>
                        <w:t>(c)</w:t>
                      </w:r>
                    </w:p>
                  </w:txbxContent>
                </v:textbox>
              </v:shape>
            </w:pict>
          </mc:Fallback>
        </mc:AlternateContent>
      </w:r>
    </w:p>
    <w:p w:rsidR="00537596" w:rsidRDefault="00537596" w:rsidP="000E712B"/>
    <w:p w:rsidR="00384C18" w:rsidRPr="002A5F20" w:rsidRDefault="00384C18" w:rsidP="007E6A14">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w:t>
      </w:r>
      <w:r w:rsidR="008B64EF">
        <w:t>12</w:t>
      </w:r>
      <w:r w:rsidR="007E6A14">
        <w:t xml:space="preserve"> </w:t>
      </w:r>
      <w:r w:rsidR="00283175">
        <w:t>(a</w:t>
      </w:r>
      <w:r w:rsidR="002D5B36">
        <w:t>) and (</w:t>
      </w:r>
      <w:r w:rsidR="00283175">
        <w:t>b))</w:t>
      </w:r>
      <w:r w:rsidRPr="002A5F20">
        <w:t>. Another issue that affects the marker precision in this design can be caused by the potential of certain artifacts.</w:t>
      </w:r>
      <w:r w:rsidR="0042792F">
        <w:t xml:space="preserve"> As it is discussed in</w:t>
      </w:r>
      <w:r w:rsidR="001C7BED">
        <w:t xml:space="preserve"> the</w:t>
      </w:r>
      <w:r w:rsidR="0042792F">
        <w:t xml:space="preserve">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w:t>
      </w:r>
      <w:r w:rsidR="007E6A14">
        <w:t>12</w:t>
      </w:r>
      <w:r w:rsidR="00283175">
        <w:t xml:space="preserve"> (</w:t>
      </w:r>
      <w:r w:rsidR="007E6A14">
        <w:t>c</w:t>
      </w:r>
      <w:r w:rsidR="00283175">
        <w:t>))</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7E7E31">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i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c0NGVhNDc1LWEwMDktNGJiMC04N2E3LWNiNjJjOWFmZGFhNiIsIlRleHQiOiJbMzBdIiwiV0FJVmVyc2lvbiI6IjYuMS4wLjAifQ==}</w:instrText>
          </w:r>
          <w:r w:rsidR="00C95580">
            <w:fldChar w:fldCharType="separate"/>
          </w:r>
          <w:r w:rsidR="001E62F7">
            <w:t>[30]</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44E3650A" wp14:editId="62A7FD48">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61ACAC63" wp14:editId="385E4E1F">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40"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14E7D448" wp14:editId="1CC7798B">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2B8E837E" wp14:editId="155742E1">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42"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B456E5" w:rsidP="00D31B09">
      <w:r>
        <w:rPr>
          <w:noProof/>
        </w:rPr>
        <mc:AlternateContent>
          <mc:Choice Requires="wps">
            <w:drawing>
              <wp:anchor distT="0" distB="0" distL="114300" distR="114300" simplePos="0" relativeHeight="251865600" behindDoc="0" locked="0" layoutInCell="1" allowOverlap="1" wp14:anchorId="4FAD7DDD" wp14:editId="4DC2761B">
                <wp:simplePos x="0" y="0"/>
                <wp:positionH relativeFrom="column">
                  <wp:posOffset>4885690</wp:posOffset>
                </wp:positionH>
                <wp:positionV relativeFrom="paragraph">
                  <wp:posOffset>48161</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AD7DDD" id="Text Box 1073741927" o:spid="_x0000_s1060" type="#_x0000_t202" style="position:absolute;left:0;text-align:left;margin-left:384.7pt;margin-top:3.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UU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" fillcolor="white [3201]" stroked="f" strokeweight=".5pt">
                <v:textbox>
                  <w:txbxContent>
                    <w:p w:rsidR="00C43B2A" w:rsidRPr="00130FAF" w:rsidRDefault="00C43B2A"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3839B616" wp14:editId="190B4063">
                <wp:simplePos x="0" y="0"/>
                <wp:positionH relativeFrom="column">
                  <wp:posOffset>3295650</wp:posOffset>
                </wp:positionH>
                <wp:positionV relativeFrom="paragraph">
                  <wp:posOffset>33143</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39B616" id="Text Box 1073741926" o:spid="_x0000_s1061" type="#_x0000_t202" style="position:absolute;left:0;text-align:left;margin-left:259.5pt;margin-top:2.6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nj1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" fillcolor="white [3201]" stroked="f" strokeweight=".5pt">
                <v:textbox>
                  <w:txbxContent>
                    <w:p w:rsidR="00C43B2A" w:rsidRPr="00130FAF" w:rsidRDefault="00C43B2A" w:rsidP="002256F9">
                      <w:pPr>
                        <w:jc w:val="center"/>
                      </w:pPr>
                      <w:r>
                        <w:t>(b)</w:t>
                      </w:r>
                    </w:p>
                  </w:txbxContent>
                </v:textbox>
              </v:shape>
            </w:pict>
          </mc:Fallback>
        </mc:AlternateContent>
      </w:r>
      <w:r w:rsidR="002256F9">
        <w:rPr>
          <w:noProof/>
        </w:rPr>
        <mc:AlternateContent>
          <mc:Choice Requires="wps">
            <w:drawing>
              <wp:anchor distT="0" distB="0" distL="114300" distR="114300" simplePos="0" relativeHeight="251861504" behindDoc="0" locked="0" layoutInCell="1" allowOverlap="1" wp14:anchorId="5FB1DA00" wp14:editId="45050924">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B1DA00" id="Text Box 1073741925" o:spid="_x0000_s1062"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NcRTA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CS&#10;vNcRTAIAAJIEAAAOAAAAAAAAAAAAAAAAAC4CAABkcnMvZTJvRG9jLnhtbFBLAQItABQABgAIAAAA&#10;IQD/Q18d3gAAAAgBAAAPAAAAAAAAAAAAAAAAAKYEAABkcnMvZG93bnJldi54bWxQSwUGAAAAAAQA&#10;BADzAAAAsQUAAAAA&#10;" fillcolor="white [3201]" stroked="f" strokeweight=".5pt">
                <v:textbox>
                  <w:txbxContent>
                    <w:p w:rsidR="00C43B2A" w:rsidRPr="00130FAF" w:rsidRDefault="00C43B2A"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6D3C8D6E" wp14:editId="470AAF9E">
                <wp:simplePos x="0" y="0"/>
                <wp:positionH relativeFrom="margin">
                  <wp:align>left</wp:align>
                </wp:positionH>
                <wp:positionV relativeFrom="paragraph">
                  <wp:posOffset>125854</wp:posOffset>
                </wp:positionV>
                <wp:extent cx="5852242" cy="760020"/>
                <wp:effectExtent l="0" t="0" r="0" b="2540"/>
                <wp:wrapNone/>
                <wp:docPr id="52" name="Text Box 52"/>
                <wp:cNvGraphicFramePr/>
                <a:graphic xmlns:a="http://schemas.openxmlformats.org/drawingml/2006/main">
                  <a:graphicData uri="http://schemas.microsoft.com/office/word/2010/wordprocessingShape">
                    <wps:wsp>
                      <wps:cNvSpPr txBox="1"/>
                      <wps:spPr>
                        <a:xfrm>
                          <a:off x="0" y="0"/>
                          <a:ext cx="5852242" cy="760020"/>
                        </a:xfrm>
                        <a:prstGeom prst="rect">
                          <a:avLst/>
                        </a:prstGeom>
                        <a:solidFill>
                          <a:prstClr val="white"/>
                        </a:solidFill>
                        <a:ln>
                          <a:noFill/>
                        </a:ln>
                      </wps:spPr>
                      <wps:txbx>
                        <w:txbxContent>
                          <w:p w:rsidR="00C43B2A" w:rsidRPr="008404D9" w:rsidRDefault="00C43B2A" w:rsidP="009F0F97">
                            <w:pPr>
                              <w:pStyle w:val="Caption"/>
                            </w:pPr>
                            <w:bookmarkStart w:id="45" w:name="_Toc523735290"/>
                            <w:bookmarkStart w:id="46" w:name="_Toc524625267"/>
                            <w:bookmarkStart w:id="47" w:name="_Toc525895304"/>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C8D6E" id="Text Box 52" o:spid="_x0000_s1063" type="#_x0000_t202" style="position:absolute;left:0;text-align:left;margin-left:0;margin-top:9.9pt;width:460.8pt;height:59.85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" stroked="f">
                <v:textbox inset="0,0,0,0">
                  <w:txbxContent>
                    <w:p w:rsidR="00C43B2A" w:rsidRPr="008404D9" w:rsidRDefault="00C43B2A" w:rsidP="009F0F97">
                      <w:pPr>
                        <w:pStyle w:val="Caption"/>
                      </w:pPr>
                      <w:bookmarkStart w:id="48" w:name="_Toc523735290"/>
                      <w:bookmarkStart w:id="49" w:name="_Toc524625267"/>
                      <w:bookmarkStart w:id="50" w:name="_Toc525895304"/>
                      <w:r>
                        <w:t xml:space="preserve">Figure </w:t>
                      </w:r>
                      <w:r>
                        <w:fldChar w:fldCharType="begin"/>
                      </w:r>
                      <w:r>
                        <w:instrText xml:space="preserve"> STYLEREF 1 \s </w:instrText>
                      </w:r>
                      <w:r>
                        <w:fldChar w:fldCharType="separate"/>
                      </w:r>
                      <w:r w:rsidR="00166892">
                        <w:rPr>
                          <w:cs/>
                        </w:rPr>
                        <w:t>‎</w:t>
                      </w:r>
                      <w:r w:rsidR="00166892">
                        <w:t>2</w:t>
                      </w:r>
                      <w:r>
                        <w:fldChar w:fldCharType="end"/>
                      </w:r>
                      <w:r>
                        <w:t>.</w:t>
                      </w:r>
                      <w:r>
                        <w:fldChar w:fldCharType="begin"/>
                      </w:r>
                      <w:r>
                        <w:instrText xml:space="preserve"> SEQ Figure \* ARABIC \s 1 </w:instrText>
                      </w:r>
                      <w:r>
                        <w:fldChar w:fldCharType="separate"/>
                      </w:r>
                      <w:r w:rsidR="00166892">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8"/>
                      <w:bookmarkEnd w:id="49"/>
                      <w:bookmarkEnd w:id="50"/>
                    </w:p>
                  </w:txbxContent>
                </v:textbox>
                <w10:wrap anchorx="margin"/>
              </v:shape>
            </w:pict>
          </mc:Fallback>
        </mc:AlternateContent>
      </w:r>
    </w:p>
    <w:p w:rsidR="00384C18" w:rsidRPr="008D6AB0" w:rsidRDefault="00384C18" w:rsidP="009F0F97">
      <w:pPr>
        <w:pStyle w:val="Caption"/>
      </w:pPr>
      <w:r w:rsidRPr="00557639">
        <mc:AlternateContent>
          <mc:Choice Requires="wpg">
            <w:drawing>
              <wp:anchor distT="0" distB="0" distL="114300" distR="114300" simplePos="0" relativeHeight="251580928" behindDoc="0" locked="0" layoutInCell="1" allowOverlap="1" wp14:anchorId="00002794" wp14:editId="20FB10D0">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2D0447" w:rsidRDefault="002D0447" w:rsidP="00CA6BF5"/>
    <w:p w:rsidR="00192556" w:rsidRDefault="00384C18" w:rsidP="00FE1ACF">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w:t>
      </w:r>
      <w:r w:rsidRPr="002A5F20">
        <w:lastRenderedPageBreak/>
        <w:t>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7E7E31">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wXSJ9XX0sIlRhZyI6IkNpdGF2aVBsYWNlaG9sZGVyIzZkMGRhOGI4LTVmNDgtNDYzZC05N2RkLTU1NDQ1MGJiOTNiNCIsIlRleHQiOiJbMzBdIiwiV0FJVmVyc2lvbiI6IjYuMS4wLjAifQ==}</w:instrText>
          </w:r>
          <w:r w:rsidR="00CA6BF5">
            <w:fldChar w:fldCharType="separate"/>
          </w:r>
          <w:r w:rsidR="001E62F7">
            <w:t>[30]</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in</w:t>
      </w:r>
      <w:r w:rsidR="00D133A3">
        <w:t xml:space="preserve"> the</w:t>
      </w:r>
      <w:r w:rsidR="008F7F9A">
        <w:t xml:space="preserve"> </w:t>
      </w:r>
      <w:r w:rsidR="00FE1ACF">
        <w:t>s</w:t>
      </w:r>
      <w:r w:rsidR="00401A74">
        <w:t>ection</w:t>
      </w:r>
      <w:r w:rsidR="00FE1ACF">
        <w:t xml:space="preserve"> </w:t>
      </w:r>
      <w:r w:rsidR="00FE1ACF">
        <w:fldChar w:fldCharType="begin"/>
      </w:r>
      <w:r w:rsidR="00FE1ACF">
        <w:instrText xml:space="preserve"> REF _Ref525216109 \n \h </w:instrText>
      </w:r>
      <w:r w:rsidR="00FE1ACF">
        <w:fldChar w:fldCharType="separate"/>
      </w:r>
      <w:r w:rsidR="00166892">
        <w:rPr>
          <w:cs/>
        </w:rPr>
        <w:t>‎</w:t>
      </w:r>
      <w:r w:rsidR="00166892">
        <w:t>3.1</w:t>
      </w:r>
      <w:r w:rsidR="00FE1ACF">
        <w:fldChar w:fldCharType="end"/>
      </w:r>
      <w:r w:rsidR="00FE1ACF">
        <w:t>.</w:t>
      </w:r>
    </w:p>
    <w:p w:rsidR="004E5970" w:rsidRPr="00FD101F" w:rsidRDefault="004E5970" w:rsidP="0058451B">
      <w:pPr>
        <w:pStyle w:val="Heading1"/>
        <w:numPr>
          <w:ilvl w:val="0"/>
          <w:numId w:val="0"/>
        </w:numPr>
        <w:rPr>
          <w:lang w:val="en-US"/>
        </w:rPr>
        <w:sectPr w:rsidR="004E5970" w:rsidRPr="00FD101F" w:rsidSect="00436559">
          <w:pgSz w:w="11906" w:h="16838" w:code="9"/>
          <w:pgMar w:top="2160" w:right="1440" w:bottom="1440" w:left="1440" w:header="1152" w:footer="720" w:gutter="0"/>
          <w:cols w:space="720"/>
          <w:titlePg/>
          <w:docGrid w:linePitch="360"/>
        </w:sectPr>
      </w:pPr>
      <w:bookmarkStart w:id="51" w:name="_Ref521070685"/>
    </w:p>
    <w:p w:rsidR="00627537" w:rsidRDefault="00347F08" w:rsidP="0058451B">
      <w:pPr>
        <w:pStyle w:val="Heading1"/>
      </w:pPr>
      <w:bookmarkStart w:id="52" w:name="_Ref524601382"/>
      <w:bookmarkStart w:id="53" w:name="_Toc525918900"/>
      <w:r w:rsidRPr="0088075A">
        <w:lastRenderedPageBreak/>
        <w:t>Methodology</w:t>
      </w:r>
      <w:bookmarkEnd w:id="51"/>
      <w:bookmarkEnd w:id="52"/>
      <w:bookmarkEnd w:id="53"/>
    </w:p>
    <w:p w:rsidR="00E47ACB" w:rsidRPr="00754DCA" w:rsidRDefault="00E47ACB" w:rsidP="00886BE1">
      <w:pPr>
        <w:pStyle w:val="Heading2"/>
      </w:pPr>
      <w:bookmarkStart w:id="54" w:name="_Ref525216109"/>
      <w:bookmarkStart w:id="55" w:name="_Toc525918901"/>
      <w:r>
        <w:t>Z-</w:t>
      </w:r>
      <w:r w:rsidRPr="00610B96">
        <w:t>frame</w:t>
      </w:r>
      <w:r w:rsidRPr="004C21C6">
        <w:t xml:space="preserve"> marker characterization</w:t>
      </w:r>
      <w:bookmarkEnd w:id="54"/>
      <w:bookmarkEnd w:id="55"/>
    </w:p>
    <w:p w:rsidR="00E47ACB" w:rsidRPr="00B916FD" w:rsidRDefault="00E47ACB" w:rsidP="002D0447">
      <w:pPr>
        <w:pStyle w:val="Heading3"/>
      </w:pPr>
      <w:bookmarkStart w:id="56" w:name="_Ref523923978"/>
      <w:bookmarkStart w:id="57" w:name="_Toc525918902"/>
      <w:r w:rsidRPr="00B916FD">
        <w:t>Z-frame physical structures</w:t>
      </w:r>
      <w:bookmarkEnd w:id="56"/>
      <w:bookmarkEnd w:id="57"/>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166892">
        <w:t xml:space="preserve">Figure </w:t>
      </w:r>
      <w:r w:rsidR="00166892">
        <w:rPr>
          <w:noProof/>
          <w:cs/>
        </w:rPr>
        <w:t>‎</w:t>
      </w:r>
      <w:r w:rsidR="00166892">
        <w:rPr>
          <w:noProof/>
        </w:rPr>
        <w:t>3</w:t>
      </w:r>
      <w:r w:rsidR="00166892">
        <w:t>.</w:t>
      </w:r>
      <w:r w:rsidR="00166892">
        <w:rPr>
          <w:noProof/>
        </w:rPr>
        <w:t>1</w:t>
      </w:r>
      <w:r w:rsidR="003C5E99">
        <w:fldChar w:fldCharType="end"/>
      </w:r>
      <w:r w:rsidR="003C5E99">
        <w:t xml:space="preserve"> </w:t>
      </w:r>
      <w:r w:rsidR="002B42EF">
        <w:t>illustrates</w:t>
      </w:r>
      <w:r>
        <w:t xml:space="preserve"> two new features: center pointing triangles</w:t>
      </w:r>
      <w:r w:rsidR="0046418F">
        <w:t xml:space="preserve"> </w:t>
      </w:r>
      <w:r>
        <w:t xml:space="preserve">and </w:t>
      </w:r>
      <w:r w:rsidR="0046418F">
        <w:t>the z-axis indication triangle.</w:t>
      </w:r>
    </w:p>
    <w:p w:rsidR="00E47ACB" w:rsidRPr="001B42C0" w:rsidRDefault="008A1F36" w:rsidP="00E047B1">
      <w:pPr>
        <w:jc w:val="center"/>
      </w:pPr>
      <w:r>
        <w:rPr>
          <w:noProof/>
        </w:rPr>
        <w:drawing>
          <wp:inline distT="0" distB="0" distL="0" distR="0" wp14:anchorId="5AC0D04E" wp14:editId="320438AC">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3">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E047B1" w:rsidRPr="001B42C0">
        <w:t xml:space="preserve"> </w:t>
      </w:r>
    </w:p>
    <w:p w:rsidR="00E47ACB" w:rsidRPr="00DD6BB9" w:rsidRDefault="00BA065A" w:rsidP="00F27292">
      <w:r>
        <w:rPr>
          <w:noProof/>
        </w:rPr>
        <mc:AlternateContent>
          <mc:Choice Requires="wps">
            <w:drawing>
              <wp:anchor distT="0" distB="0" distL="114300" distR="114300" simplePos="0" relativeHeight="251872768" behindDoc="0" locked="0" layoutInCell="1" allowOverlap="1" wp14:anchorId="66FEED62" wp14:editId="5CE5ACB4">
                <wp:simplePos x="0" y="0"/>
                <wp:positionH relativeFrom="margin">
                  <wp:posOffset>20130</wp:posOffset>
                </wp:positionH>
                <wp:positionV relativeFrom="paragraph">
                  <wp:posOffset>437292</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C43B2A" w:rsidRPr="003D298B" w:rsidRDefault="00C43B2A" w:rsidP="009F0F97">
                            <w:pPr>
                              <w:pStyle w:val="Caption"/>
                            </w:pPr>
                            <w:bookmarkStart w:id="58" w:name="_Toc523735318"/>
                            <w:bookmarkStart w:id="59" w:name="_Toc524625268"/>
                            <w:bookmarkStart w:id="60" w:name="_Toc525895305"/>
                            <w:bookmarkStart w:id="61" w:name="_Ref52529123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w:t>
                            </w:r>
                            <w:r>
                              <w:fldChar w:fldCharType="end"/>
                            </w:r>
                            <w:bookmarkEnd w:id="61"/>
                            <w:r>
                              <w:t>: A 3D CAD-view of the Z-frame-marker structures.</w:t>
                            </w:r>
                            <w:bookmarkEnd w:id="58"/>
                            <w:r>
                              <w:t xml:space="preserve"> The center pointing triangles (8 small blue triangles) and the z-axis indication triangle (the green triangle).</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FEED62" id="Text Box 95" o:spid="_x0000_s1064" type="#_x0000_t202" style="position:absolute;left:0;text-align:left;margin-left:1.6pt;margin-top:34.45pt;width:450.65pt;height:.05pt;z-index:251872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" stroked="f">
                <v:textbox style="mso-fit-shape-to-text:t" inset="0,0,0,0">
                  <w:txbxContent>
                    <w:p w:rsidR="00C43B2A" w:rsidRPr="003D298B" w:rsidRDefault="00C43B2A" w:rsidP="009F0F97">
                      <w:pPr>
                        <w:pStyle w:val="Caption"/>
                      </w:pPr>
                      <w:bookmarkStart w:id="62" w:name="_Toc523735318"/>
                      <w:bookmarkStart w:id="63" w:name="_Toc524625268"/>
                      <w:bookmarkStart w:id="64" w:name="_Toc525895305"/>
                      <w:bookmarkStart w:id="65" w:name="_Ref52529123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w:t>
                      </w:r>
                      <w:r>
                        <w:fldChar w:fldCharType="end"/>
                      </w:r>
                      <w:bookmarkEnd w:id="65"/>
                      <w:r>
                        <w:t>: A 3D CAD-view of the Z-frame-marker structures.</w:t>
                      </w:r>
                      <w:bookmarkEnd w:id="62"/>
                      <w:r>
                        <w:t xml:space="preserve"> The center pointing triangles (8 small blue triangles) and the z-axis indication triangle (the green triangle).</w:t>
                      </w:r>
                      <w:bookmarkEnd w:id="63"/>
                      <w:bookmarkEnd w:id="64"/>
                    </w:p>
                  </w:txbxContent>
                </v:textbox>
                <w10:wrap type="topAndBottom" anchorx="margin"/>
              </v:shape>
            </w:pict>
          </mc:Fallback>
        </mc:AlternateContent>
      </w:r>
    </w:p>
    <w:p w:rsidR="00E47ACB" w:rsidRPr="006C2F14" w:rsidRDefault="00E47ACB" w:rsidP="00E47ACB">
      <w:pPr>
        <w:pStyle w:val="Heading4"/>
      </w:pPr>
      <w:bookmarkStart w:id="66" w:name="_Toc525918903"/>
      <w:r w:rsidRPr="006C2F14">
        <w:lastRenderedPageBreak/>
        <w:t>Center pointing triangles</w:t>
      </w:r>
      <w:bookmarkEnd w:id="66"/>
    </w:p>
    <w:p w:rsidR="00250670" w:rsidRDefault="00E47ACB" w:rsidP="00125A81">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125A81">
        <w:t>s</w:t>
      </w:r>
      <w:r w:rsidR="001D7584">
        <w:t xml:space="preserve">ection </w:t>
      </w:r>
      <w:r w:rsidR="001D7584">
        <w:fldChar w:fldCharType="begin"/>
      </w:r>
      <w:r w:rsidR="001D7584">
        <w:instrText xml:space="preserve"> REF _Ref523906202 \r \h </w:instrText>
      </w:r>
      <w:r w:rsidR="001D7584">
        <w:fldChar w:fldCharType="separate"/>
      </w:r>
      <w:r w:rsidR="00166892">
        <w:rPr>
          <w:cs/>
        </w:rPr>
        <w:t>‎</w:t>
      </w:r>
      <w:r w:rsidR="00166892">
        <w:t>2.2</w:t>
      </w:r>
      <w:r w:rsidR="001D7584">
        <w:fldChar w:fldCharType="end"/>
      </w:r>
      <w:r w:rsidR="001D7584">
        <w:t>)</w:t>
      </w:r>
      <w:r>
        <w:t>, generally, the nee</w:t>
      </w:r>
      <w:r w:rsidR="000945CB">
        <w:t xml:space="preserve">dle entry point is indicated </w:t>
      </w:r>
      <w:r>
        <w:t xml:space="preserve">by </w:t>
      </w:r>
      <w:r w:rsidR="0004310E">
        <w:t xml:space="preserve">the </w:t>
      </w:r>
      <w:r>
        <w:t xml:space="preserve">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AD0ED6">
      <w:r>
        <w:t xml:space="preserve">It has to be mentioned that the center pointing triangles not only indicate the desired alignment of the two perpendicular planes but also of the surgical instrument (e.g. Needle) </w:t>
      </w:r>
      <w:r w:rsidR="00AD0ED6">
        <w:t>trajectory</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7" w:name="_Ref523922273"/>
      <w:bookmarkStart w:id="68" w:name="_Toc525918904"/>
      <w:r w:rsidRPr="006C2F14">
        <w:t>Z-axis indication triangle</w:t>
      </w:r>
      <w:bookmarkEnd w:id="67"/>
      <w:bookmarkEnd w:id="68"/>
    </w:p>
    <w:p w:rsidR="00B74B6F" w:rsidRDefault="00B74B6F" w:rsidP="00F73588">
      <w:r w:rsidRPr="008B75D6">
        <w:t>After localization and</w:t>
      </w:r>
      <w:r>
        <w:t xml:space="preserve"> registration of the instrument, an accurate guidance of the instruments is required to reach the target. Consequently, the coordinate system of the Z-frame marker </w:t>
      </w:r>
      <w:r w:rsidR="00F73588">
        <w:t>has to</w:t>
      </w:r>
      <w:r>
        <w:t xml:space="preserve"> be determined in the imaging coordinate system. The correct orientation of the coordinate system can be detected based on the Z-axis indication triangle position (the green square in Figure 3.3). The role of this feature is the determination of the correct </w:t>
      </w:r>
      <w:r w:rsidR="00F73588">
        <w:t xml:space="preserve">orientation </w:t>
      </w:r>
      <w:r>
        <w:t xml:space="preserve"> of the Z-frame marker which will be discussed in the </w:t>
      </w:r>
      <w:r w:rsidR="00F73588">
        <w:t>s</w:t>
      </w:r>
      <w:r>
        <w:t xml:space="preserve">ection </w:t>
      </w:r>
      <w:r>
        <w:fldChar w:fldCharType="begin"/>
      </w:r>
      <w:r>
        <w:instrText xml:space="preserve"> REF _Ref523909263 \n \h </w:instrText>
      </w:r>
      <w:r>
        <w:fldChar w:fldCharType="separate"/>
      </w:r>
      <w:r w:rsidR="00166892">
        <w:rPr>
          <w:cs/>
        </w:rPr>
        <w:t>‎</w:t>
      </w:r>
      <w:r w:rsidR="00166892">
        <w:t>3.2</w:t>
      </w:r>
      <w:r>
        <w:fldChar w:fldCharType="end"/>
      </w:r>
      <w:r>
        <w:t xml:space="preserve"> .  </w:t>
      </w:r>
    </w:p>
    <w:p w:rsidR="002C651C" w:rsidRDefault="002C651C" w:rsidP="00F27F7D"/>
    <w:p w:rsidR="002C651C" w:rsidRDefault="002C651C" w:rsidP="009F0F97">
      <w:pPr>
        <w:pStyle w:val="Caption"/>
      </w:pPr>
      <w:bookmarkStart w:id="69" w:name="_Toc523735319"/>
      <w:bookmarkStart w:id="70" w:name="_Toc524625269"/>
    </w:p>
    <w:p w:rsidR="002C651C" w:rsidRDefault="00F73CC4" w:rsidP="009F0F97">
      <w:pPr>
        <w:pStyle w:val="Caption"/>
      </w:pPr>
      <w:r>
        <w:lastRenderedPageBreak/>
        <w:drawing>
          <wp:anchor distT="0" distB="0" distL="114300" distR="114300" simplePos="0" relativeHeight="251870720" behindDoc="0" locked="0" layoutInCell="1" allowOverlap="1" wp14:anchorId="721F6901" wp14:editId="3A0C2F9E">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4"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008B9BBD" wp14:editId="06E26540">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8B9BBD" id="Text Box 1073741930" o:spid="_x0000_s1065" type="#_x0000_t202" style="position:absolute;left:0;text-align:left;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L9WTAIAAJI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N+sv1ZMAgAAkgQAAA4AAAAAAAAAAAAAAAAALgIAAGRycy9lMm9Eb2MueG1sUEsBAi0AFAAG&#10;AAgAAAAhAGv9X2zjAAAACwEAAA8AAAAAAAAAAAAAAAAApgQAAGRycy9kb3ducmV2LnhtbFBLBQYA&#10;AAAABAAEAPMAAAC2BQAAAAA=&#10;" fillcolor="white [3201]" stroked="f" strokeweight=".5pt">
                <v:textbox>
                  <w:txbxContent>
                    <w:p w:rsidR="00C43B2A" w:rsidRPr="00130FAF" w:rsidRDefault="00C43B2A"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3652F595" wp14:editId="27A4365A">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52F595" id="Text Box 1073741929" o:spid="_x0000_s1066" type="#_x0000_t202" style="position:absolute;left:0;text-align:left;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0Ip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P/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P0nQilNAgAAkgQAAA4AAAAAAAAAAAAAAAAALgIAAGRycy9lMm9Eb2MueG1sUEsBAi0AFAAG&#10;AAgAAAAhADtk6EHiAAAACwEAAA8AAAAAAAAAAAAAAAAApwQAAGRycy9kb3ducmV2LnhtbFBLBQYA&#10;AAAABAAEAPMAAAC2BQAAAAA=&#10;" fillcolor="white [3201]" stroked="f" strokeweight=".5pt">
                <v:textbox>
                  <w:txbxContent>
                    <w:p w:rsidR="00C43B2A" w:rsidRPr="00130FAF" w:rsidRDefault="00C43B2A"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61C5D4FD" wp14:editId="7D88D3E2">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4"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9"/>
      <w:bookmarkEnd w:id="70"/>
    </w:p>
    <w:p w:rsidR="00254FCA" w:rsidRPr="00254FCA" w:rsidRDefault="00042CC6" w:rsidP="00254FCA">
      <w:r>
        <w:rPr>
          <w:noProof/>
        </w:rPr>
        <w:drawing>
          <wp:anchor distT="0" distB="0" distL="114300" distR="114300" simplePos="0" relativeHeight="251869696" behindDoc="0" locked="0" layoutInCell="1" allowOverlap="1" wp14:anchorId="05358D7A" wp14:editId="728124E9">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4"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9F0F97">
      <w:pPr>
        <w:pStyle w:val="Caption"/>
      </w:pPr>
      <w:r>
        <mc:AlternateContent>
          <mc:Choice Requires="wps">
            <w:drawing>
              <wp:anchor distT="0" distB="0" distL="114300" distR="114300" simplePos="0" relativeHeight="252052992" behindDoc="0" locked="0" layoutInCell="1" allowOverlap="1" wp14:anchorId="5F71E332" wp14:editId="2F25EC60">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1E332" id="Text Box 1073742008" o:spid="_x0000_s1067" type="#_x0000_t202" style="position:absolute;left:0;text-align:left;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" fillcolor="white [3201]" stroked="f" strokeweight=".5pt">
                <v:textbox>
                  <w:txbxContent>
                    <w:p w:rsidR="00C43B2A" w:rsidRPr="00130FAF" w:rsidRDefault="00C43B2A" w:rsidP="0096489E">
                      <w:pPr>
                        <w:jc w:val="center"/>
                      </w:pPr>
                      <w:r>
                        <w:t>(c)</w:t>
                      </w:r>
                    </w:p>
                  </w:txbxContent>
                </v:textbox>
                <w10:wrap anchorx="margin"/>
              </v:shape>
            </w:pict>
          </mc:Fallback>
        </mc:AlternateContent>
      </w:r>
    </w:p>
    <w:p w:rsidR="0096489E" w:rsidRDefault="0096489E" w:rsidP="009F0F97">
      <w:pPr>
        <w:pStyle w:val="Caption"/>
      </w:pPr>
    </w:p>
    <w:p w:rsidR="002C651C" w:rsidRDefault="002C651C" w:rsidP="009F0F97">
      <w:pPr>
        <w:pStyle w:val="Caption"/>
      </w:pPr>
      <w:bookmarkStart w:id="71" w:name="_Toc525895306"/>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w:t>
      </w:r>
      <w:r w:rsidR="000B591B">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bookmarkEnd w:id="71"/>
    </w:p>
    <w:p w:rsidR="00DA5A36" w:rsidRPr="00DA5A36" w:rsidRDefault="00DA5A36" w:rsidP="00DA5A36"/>
    <w:p w:rsidR="006741BE" w:rsidRDefault="006741BE" w:rsidP="006741BE">
      <w:pPr>
        <w:pStyle w:val="Heading4"/>
      </w:pPr>
      <w:bookmarkStart w:id="72" w:name="_Toc525918905"/>
      <w:r>
        <w:t>Square-shaped internal tunnel structure</w:t>
      </w:r>
      <w:bookmarkEnd w:id="72"/>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166892">
        <w:rPr>
          <w:cs/>
        </w:rPr>
        <w:t>‎</w:t>
      </w:r>
      <w:r w:rsidR="00166892">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166892">
        <w:rPr>
          <w:cs/>
        </w:rPr>
        <w:t>‎</w:t>
      </w:r>
      <w:r w:rsidR="00166892">
        <w:t>3.2</w:t>
      </w:r>
      <w:r>
        <w:fldChar w:fldCharType="end"/>
      </w:r>
      <w:r w:rsidR="009063AC">
        <w:t>,</w:t>
      </w:r>
      <w:r>
        <w:t xml:space="preserve"> which identification of the center points in each fiducial marker is based on its pixel volumes, the signal retrieval at the</w:t>
      </w:r>
      <w:r w:rsidR="001001CC">
        <w:t xml:space="preserve"> fiducial</w:t>
      </w:r>
      <w:r>
        <w:t xml:space="preserve"> edges helps an accurate calculation of the centroids coordinate systems.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5CE9F857" wp14:editId="16E8F6CD">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E9F857" id="Text Box 1073741945" o:spid="_x0000_s1068"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Wq7+XEwCAACSBAAADgAAAAAAAAAAAAAAAAAuAgAAZHJzL2Uyb0RvYy54bWxQSwECLQAUAAYA&#10;CAAAACEAUWAfs+IAAAALAQAADwAAAAAAAAAAAAAAAACmBAAAZHJzL2Rvd25yZXYueG1sUEsFBgAA&#10;AAAEAAQA8wAAALUFAAAAAA==&#10;" fillcolor="white [3201]" stroked="f" strokeweight=".5pt">
                <v:textbox>
                  <w:txbxContent>
                    <w:p w:rsidR="00C43B2A" w:rsidRPr="00130FAF" w:rsidRDefault="00C43B2A"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0250DE1C" wp14:editId="73657E28">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50DE1C" id="Text Box 1073741947" o:spid="_x0000_s1069"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" fillcolor="white [3201]" stroked="f" strokeweight=".5pt">
                <v:textbox>
                  <w:txbxContent>
                    <w:p w:rsidR="00C43B2A" w:rsidRPr="00130FAF" w:rsidRDefault="00C43B2A" w:rsidP="00EE4A9D">
                      <w:pPr>
                        <w:jc w:val="center"/>
                      </w:pPr>
                      <w:r>
                        <w:t>(b)</w:t>
                      </w:r>
                    </w:p>
                  </w:txbxContent>
                </v:textbox>
              </v:shape>
            </w:pict>
          </mc:Fallback>
        </mc:AlternateContent>
      </w:r>
      <w:r w:rsidR="00E47ACB">
        <w:rPr>
          <w:noProof/>
        </w:rPr>
        <w:drawing>
          <wp:inline distT="0" distB="0" distL="0" distR="0" wp14:anchorId="17A5C843" wp14:editId="4E0062F8">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5" cstate="print"/>
                    <a:srcRect l="1085" b="16943"/>
                    <a:stretch>
                      <a:fillRect/>
                    </a:stretch>
                  </pic:blipFill>
                  <pic:spPr>
                    <a:xfrm>
                      <a:off x="0" y="0"/>
                      <a:ext cx="6201919" cy="2919750"/>
                    </a:xfrm>
                    <a:prstGeom prst="rect">
                      <a:avLst/>
                    </a:prstGeom>
                  </pic:spPr>
                </pic:pic>
              </a:graphicData>
            </a:graphic>
          </wp:inline>
        </w:drawing>
      </w:r>
    </w:p>
    <w:p w:rsidR="00EE4A9D" w:rsidRDefault="00EE4A9D" w:rsidP="009F0F97">
      <w:pPr>
        <w:pStyle w:val="Caption"/>
      </w:pPr>
      <w:bookmarkStart w:id="73" w:name="_Toc523735320"/>
    </w:p>
    <w:p w:rsidR="00E47ACB" w:rsidRDefault="00E47ACB" w:rsidP="009F0F97">
      <w:pPr>
        <w:pStyle w:val="Caption"/>
      </w:pPr>
      <w:bookmarkStart w:id="74" w:name="_Toc525895307"/>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3</w:t>
      </w:r>
      <w:r w:rsidR="000B591B">
        <w:fldChar w:fldCharType="end"/>
      </w:r>
      <w:r w:rsidRPr="00D764C0">
        <w:t>: The</w:t>
      </w:r>
      <w:r w:rsidR="0001087A" w:rsidRPr="00D764C0">
        <w:t xml:space="preserve"> CAD view of the</w:t>
      </w:r>
      <w:r w:rsidRPr="00D764C0">
        <w:t xml:space="preserve"> Z-frame marker with</w:t>
      </w:r>
      <w:r w:rsidR="00084E8D">
        <w:t xml:space="preserve"> the</w:t>
      </w:r>
      <w:r w:rsidRPr="00D764C0">
        <w:t xml:space="preserve"> Z-axis indication tiangle (green square in</w:t>
      </w:r>
      <w:r w:rsidR="0072725D" w:rsidRPr="00D764C0">
        <w:t xml:space="preserve"> the</w:t>
      </w:r>
      <w:r w:rsidRPr="00D764C0">
        <w:t xml:space="preserve"> 2D view).</w:t>
      </w:r>
      <w:bookmarkEnd w:id="73"/>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4"/>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7FE19982" wp14:editId="0CCB1321">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6">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65A9990D" wp14:editId="36616D2D">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7">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52A62EF0" wp14:editId="4C6393FD">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A62EF0" id="Text Box 1073742009" o:spid="_x0000_s1070"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" fillcolor="white [3201]" stroked="f" strokeweight=".5pt">
                <v:textbox>
                  <w:txbxContent>
                    <w:p w:rsidR="00C43B2A" w:rsidRPr="00130FAF" w:rsidRDefault="00C43B2A" w:rsidP="008E1D58">
                      <w:pPr>
                        <w:jc w:val="center"/>
                      </w:pPr>
                      <w:r>
                        <w:t>(</w:t>
                      </w:r>
                      <w:r w:rsidRPr="00130FAF">
                        <w:t>a</w:t>
                      </w:r>
                      <w:r>
                        <w:t>)</w:t>
                      </w:r>
                    </w:p>
                  </w:txbxContent>
                </v:textbox>
              </v:shape>
            </w:pict>
          </mc:Fallback>
        </mc:AlternateContent>
      </w:r>
      <w:r w:rsidR="00FE758F">
        <w:rPr>
          <w:noProof/>
        </w:rPr>
        <w:drawing>
          <wp:inline distT="0" distB="0" distL="0" distR="0" wp14:anchorId="233132D8" wp14:editId="31784B75">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8">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6EF389D0" wp14:editId="0FFAE741">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F389D0" id="Text Box 1073742010" o:spid="_x0000_s1071"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FaOkgEoCAACSBAAADgAAAAAAAAAAAAAAAAAuAgAAZHJzL2Uyb0RvYy54bWxQSwECLQAUAAYACAAA&#10;ACEAkhT6+eEAAAALAQAADwAAAAAAAAAAAAAAAACkBAAAZHJzL2Rvd25yZXYueG1sUEsFBgAAAAAE&#10;AAQA8wAAALIFAAAAAA==&#10;" fillcolor="white [3201]" stroked="f" strokeweight=".5pt">
                <v:textbox>
                  <w:txbxContent>
                    <w:p w:rsidR="00C43B2A" w:rsidRPr="00130FAF" w:rsidRDefault="00C43B2A"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2786514D" wp14:editId="66E9C2A6">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86514D" id="Text Box 1073742011" o:spid="_x0000_s1072"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DMwJvzSgIAAJIEAAAOAAAAAAAAAAAAAAAAAC4CAABkcnMvZTJvRG9jLnhtbFBLAQItABQABgAI&#10;AAAAIQBKDz2U4wAAAAsBAAAPAAAAAAAAAAAAAAAAAKQEAABkcnMvZG93bnJldi54bWxQSwUGAAAA&#10;AAQABADzAAAAtAUAAAAA&#10;" fillcolor="white [3201]" stroked="f" strokeweight=".5pt">
                <v:textbox>
                  <w:txbxContent>
                    <w:p w:rsidR="00C43B2A" w:rsidRPr="00130FAF" w:rsidRDefault="00C43B2A" w:rsidP="008E1D58">
                      <w:pPr>
                        <w:jc w:val="center"/>
                      </w:pPr>
                      <w:r>
                        <w:t>(c)</w:t>
                      </w:r>
                    </w:p>
                  </w:txbxContent>
                </v:textbox>
              </v:shape>
            </w:pict>
          </mc:Fallback>
        </mc:AlternateContent>
      </w:r>
    </w:p>
    <w:p w:rsidR="00CD08A1" w:rsidRDefault="00CD08A1" w:rsidP="009F0F97">
      <w:pPr>
        <w:pStyle w:val="Caption"/>
      </w:pPr>
      <w:bookmarkStart w:id="75" w:name="_Toc523735321"/>
    </w:p>
    <w:p w:rsidR="00E47ACB" w:rsidRDefault="00FE758F" w:rsidP="009F0F97">
      <w:pPr>
        <w:pStyle w:val="Caption"/>
      </w:pPr>
      <w:bookmarkStart w:id="76" w:name="_Toc525895308"/>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4</w:t>
      </w:r>
      <w:r w:rsidR="000B591B">
        <w:fldChar w:fldCharType="end"/>
      </w:r>
      <w:r>
        <w:t>: (a)</w:t>
      </w:r>
      <w:r w:rsidR="00D764C0">
        <w:t xml:space="preserve"> 3D-CAD view of the square shaped Z-frame. (b)</w:t>
      </w:r>
      <w:r>
        <w:t xml:space="preserve"> 2D-CAD view of the </w:t>
      </w:r>
      <w:r w:rsidR="008E1D58">
        <w:t>square shaped Z-frame</w:t>
      </w:r>
      <w:r>
        <w:t>.</w:t>
      </w:r>
      <w:bookmarkEnd w:id="75"/>
      <w:r>
        <w:t xml:space="preserve"> (</w:t>
      </w:r>
      <w:r w:rsidR="00302C3D">
        <w:t>c</w:t>
      </w:r>
      <w:r>
        <w:t xml:space="preserve">) 2D-captured-MRI image of the Z-frame marker with square-shaped tunnel. The pixels at the edges of the fiducials in the left side of the marker are distorted by nois; howevere the known size </w:t>
      </w:r>
      <w:r w:rsidR="008E1D58">
        <w:t xml:space="preserve">and shape of the fiducials </w:t>
      </w:r>
      <w:r>
        <w:t>help retrival of the pixels.</w:t>
      </w:r>
      <w:r w:rsidR="00AF00D8">
        <mc:AlternateContent>
          <mc:Choice Requires="wps">
            <w:drawing>
              <wp:anchor distT="0" distB="0" distL="114300" distR="114300" simplePos="0" relativeHeight="251947520" behindDoc="0" locked="0" layoutInCell="1" allowOverlap="1" wp14:anchorId="30DD45AE" wp14:editId="33C6E2DA">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DD45AE" id="Text Box 1073741959" o:spid="_x0000_s1073"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xHj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" fillcolor="white [3201]" stroked="f" strokeweight=".5pt">
                <v:textbox>
                  <w:txbxContent>
                    <w:p w:rsidR="00C43B2A" w:rsidRPr="00130FAF" w:rsidRDefault="00C43B2A"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6FF99956" wp14:editId="557C77C5">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C43B2A" w:rsidRPr="00130FAF" w:rsidRDefault="00C43B2A"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F99956" id="Text Box 1073741958" o:spid="_x0000_s1074"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C6Q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nXwukEwCAACSBAAADgAAAAAAAAAAAAAAAAAuAgAAZHJzL2Uyb0RvYy54bWxQSwECLQAUAAYA&#10;CAAAACEABM1B/+IAAAALAQAADwAAAAAAAAAAAAAAAACmBAAAZHJzL2Rvd25yZXYueG1sUEsFBgAA&#10;AAAEAAQA8wAAALUFAAAAAA==&#10;" fillcolor="white [3201]" stroked="f" strokeweight=".5pt">
                <v:textbox>
                  <w:txbxContent>
                    <w:p w:rsidR="00C43B2A" w:rsidRPr="00130FAF" w:rsidRDefault="00C43B2A" w:rsidP="00B8306B">
                      <w:pPr>
                        <w:jc w:val="center"/>
                      </w:pPr>
                      <w:r>
                        <w:t>(</w:t>
                      </w:r>
                      <w:r w:rsidRPr="00130FAF">
                        <w:t>a</w:t>
                      </w:r>
                      <w:r>
                        <w:t>)</w:t>
                      </w:r>
                    </w:p>
                  </w:txbxContent>
                </v:textbox>
              </v:shape>
            </w:pict>
          </mc:Fallback>
        </mc:AlternateContent>
      </w:r>
      <w:bookmarkEnd w:id="76"/>
      <w:r w:rsidR="008E1D58">
        <w:t xml:space="preserve"> </w:t>
      </w:r>
    </w:p>
    <w:p w:rsidR="00E47ACB" w:rsidRPr="00014CA9" w:rsidRDefault="00E47ACB" w:rsidP="002D0447">
      <w:pPr>
        <w:pStyle w:val="Heading3"/>
      </w:pPr>
      <w:bookmarkStart w:id="77" w:name="_Ref523923801"/>
      <w:bookmarkStart w:id="78" w:name="_Toc525918906"/>
      <w:r>
        <w:lastRenderedPageBreak/>
        <w:t>Z-frame marker s</w:t>
      </w:r>
      <w:r w:rsidRPr="00014CA9">
        <w:t>pectroscopy</w:t>
      </w:r>
      <w:bookmarkEnd w:id="77"/>
      <w:bookmarkEnd w:id="78"/>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7E7E31">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ZlbGl4IiwiTGFzdE5hbWUiOiJCbG9jaCIsIlByb3RlY3RlZCI6ZmFsc2UsIlNleCI6MiwiQ3JlYXRlZEJ5IjoiX1BhcmlzYSIsIkNyZWF0ZWRPbiI6IjIwMTgtMDktMjdUMTY6NDk6MjYiLCJNb2RpZmllZEJ5IjoiX1BhcmlzYSIsIklkIjoiNmI3ODI1OGQtMzA0YS00Y2E5LTljZTktMmZkMTAzYjFmNzgwIiwiTW9kaWZpZWRPbiI6IjIwMTgtMDktMjdUMTY6NDk6MjY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hZ2VSYW5nZSI6IjxzcD5cclxuICA8bj43PC9uPlxyXG4gIDxpbj50cnVlPC9pbj5cclxuICA8b3M+Nzwvb3M+XHJcbiAgPHBzPjc8L3BzPlxyXG48L3NwPlxyXG48ZXA+XHJcbiAgPG4+ODwvbj5cclxuICA8aW4+dHJ1ZTwvaW4+XHJcbiAgPG9zPjg8L29zPlxyXG4gIDxwcz44PC9wcz5cclxuPC9lcD5cclxuPG9zPjctODwvb3M+IiwiUGFnZVJhbmdlTnVtYmVyIjo3LCJQYWdlUmFuZ2VOdW1iZXJpbmdUeXBlIjoiUGFnZSIsIlBhZ2VSYW5nZU51bWVyYWxTeXN0ZW0iOiJBcmFiaWMiLCJQdWJsaXNoZXJzIjpbXSwiUXVvdGF0aW9ucyI6W10sIlJlZmVyZW5jZVR5cGUiOiJKb3VybmFsQXJ0aWNsZSIsIlNob3J0VGl0bGUiOiJCbG9jaCAxOTQ2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Vm9sdW1lIjoiNzAiLCJZZWFyIjoiMTk0NiIsIlllYXJSZXNvbHZlZCI6IjE5NDYiLCJDcmVhdGVkQnkiOiJfUGFyaXNhIiwiQ3JlYXRlZE9uIjoiMjAxOC0wOC0zMVQyMDowMzoxNiIsIk1vZGlmaWVkQnkiOiJfUGFyaXNhIiwiSWQiOiJjZDMwODM0My1kMTFiLTQ0OGMtODUyNy1mZmIwNmVlNmJlZTQ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iNjFjOWE4LWFhZGQtNDcyOS1hMWYzLTU0MzBkN2FiN2YzZCIsIlRleHQiOiJbMzFdIiwiV0FJVmVyc2lvbiI6IjYuMS4wLjAifQ==}</w:instrText>
          </w:r>
          <w:r>
            <w:fldChar w:fldCharType="separate"/>
          </w:r>
          <w:r w:rsidR="001E62F7">
            <w:t>[31]</w:t>
          </w:r>
          <w:r>
            <w:fldChar w:fldCharType="end"/>
          </w:r>
        </w:sdtContent>
      </w:sdt>
      <w:r w:rsidRPr="004329F7">
        <w:t xml:space="preserve">. Therefore, the visibility of the liquid resin within the marker depends on the used imaging protocol and relaxation properties of the resin. </w:t>
      </w:r>
    </w:p>
    <w:p w:rsidR="00E47ACB"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7E7E31" w:rsidRPr="004329F7" w:rsidRDefault="007E7E31" w:rsidP="00E47ACB"/>
    <w:p w:rsidR="00E47ACB" w:rsidRPr="0056081D" w:rsidRDefault="00E47ACB" w:rsidP="00E47ACB">
      <w:pPr>
        <w:pStyle w:val="Heading4"/>
      </w:pPr>
      <w:bookmarkStart w:id="79" w:name="_Toc525918907"/>
      <w:r>
        <w:t>Determination of the resin relaxation times</w:t>
      </w:r>
      <w:bookmarkEnd w:id="79"/>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166892">
        <w:t xml:space="preserve">Figure </w:t>
      </w:r>
      <w:r w:rsidR="00166892">
        <w:rPr>
          <w:noProof/>
          <w:cs/>
        </w:rPr>
        <w:t>‎</w:t>
      </w:r>
      <w:r w:rsidR="00166892">
        <w:rPr>
          <w:noProof/>
        </w:rPr>
        <w:t>3</w:t>
      </w:r>
      <w:r w:rsidR="00166892">
        <w:t>.</w:t>
      </w:r>
      <w:r w:rsidR="0016689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7E7E31">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i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2FlOGRlYTBmLTIxODUtNDVlMy1hZmE3LTA3YjBjNzlhYmZjNCIsIlRleHQiOiJbMzJdIiwiV0FJVmVyc2lvbiI6IjYuMS4wLjAifQ==}</w:instrText>
          </w:r>
          <w:r w:rsidR="00F5237C">
            <w:fldChar w:fldCharType="separate"/>
          </w:r>
          <w:r w:rsidR="001E62F7">
            <w:t>[32]</w:t>
          </w:r>
          <w:r w:rsidR="00F5237C">
            <w:fldChar w:fldCharType="end"/>
          </w:r>
        </w:sdtContent>
      </w:sdt>
      <w:r w:rsidRPr="004329F7">
        <w:t>:</w:t>
      </w:r>
    </w:p>
    <w:p w:rsidR="00E47ACB" w:rsidRDefault="007E7E31" w:rsidP="007E7E31">
      <w:pPr>
        <w:pStyle w:val="Caption"/>
        <w:jc w:val="left"/>
      </w:pPr>
      <w:r>
        <w:rPr>
          <w:rFonts w:eastAsia="Arial" w:cs="Arial"/>
          <w:i w:val="0"/>
          <w:iCs/>
          <w:noProof w:val="0"/>
        </w:rPr>
        <w:tab/>
      </w:r>
      <w:r>
        <w:rPr>
          <w:rFonts w:eastAsia="Arial" w:cs="Arial"/>
          <w:i w:val="0"/>
          <w:iCs/>
          <w:noProof w:val="0"/>
        </w:rPr>
        <w:tab/>
      </w:r>
      <w:r>
        <w:rPr>
          <w:rFonts w:eastAsia="Arial" w:cs="Arial"/>
          <w:i w:val="0"/>
          <w:iCs/>
          <w:noProof w:val="0"/>
        </w:rPr>
        <w:tab/>
      </w:r>
      <w:r>
        <w:rPr>
          <w:rFonts w:eastAsia="Arial" w:cs="Arial"/>
          <w:i w:val="0"/>
          <w:iCs/>
          <w:noProof w:val="0"/>
        </w:rPr>
        <w:tab/>
      </w: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tab/>
      </w:r>
      <w:r w:rsidR="006D2BA1">
        <w:tab/>
      </w:r>
      <w:r w:rsidR="006D2BA1" w:rsidRPr="00EA7E7B">
        <w:tab/>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w:t>
      </w:r>
      <w:r w:rsidR="009258E3">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7E7E31">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MyXSJ9XX0sIlRhZyI6IkNpdGF2aVBsYWNlaG9sZGVyIzkwY2Y2OTdmLWUyMzAtNDViYy1hYzRlLTdmMGFiYzljMWNiZCIsIlRleHQiOiJbMzJdIiwiV0FJVmVyc2lvbiI6IjYuMS4wLjAifQ==}</w:instrText>
          </w:r>
          <w:r w:rsidR="00F5237C">
            <w:fldChar w:fldCharType="separate"/>
          </w:r>
          <w:r w:rsidR="001E62F7">
            <w:t>[32]</w:t>
          </w:r>
          <w:r w:rsidR="00F5237C">
            <w:fldChar w:fldCharType="end"/>
          </w:r>
        </w:sdtContent>
      </w:sdt>
      <w:r w:rsidRPr="004329F7">
        <w:t>:</w:t>
      </w:r>
    </w:p>
    <w:p w:rsidR="00E47ACB" w:rsidRPr="006D2BA1" w:rsidRDefault="007E7E31" w:rsidP="009F0F97">
      <w:pPr>
        <w:pStyle w:val="Caption"/>
      </w:pPr>
      <w:r>
        <w:rPr>
          <w:rFonts w:eastAsia="Arial" w:cs="Arial"/>
          <w:i w:val="0"/>
          <w:iCs/>
          <w:noProof w:val="0"/>
        </w:rPr>
        <w:tab/>
      </w:r>
      <w:r>
        <w:rPr>
          <w:rFonts w:eastAsia="Arial" w:cs="Arial"/>
          <w:i w:val="0"/>
          <w:iCs/>
          <w:noProof w:val="0"/>
        </w:rPr>
        <w:tab/>
      </w:r>
      <w:r>
        <w:rPr>
          <w:rFonts w:eastAsia="Arial" w:cs="Arial"/>
          <w:i w:val="0"/>
          <w:iCs/>
          <w:noProof w:val="0"/>
        </w:rPr>
        <w:tab/>
      </w:r>
      <w:r>
        <w:rPr>
          <w:rFonts w:eastAsia="Arial" w:cs="Arial"/>
          <w:i w:val="0"/>
          <w:iCs/>
          <w:noProof w:val="0"/>
        </w:rPr>
        <w:tab/>
      </w: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tab/>
      </w:r>
      <w:r w:rsidR="006D2BA1">
        <w:tab/>
      </w:r>
      <w:r w:rsidR="006D2BA1">
        <w:tab/>
      </w:r>
      <w:r w:rsidR="006D2BA1">
        <w:tab/>
      </w:r>
      <w:r w:rsidR="006D2BA1" w:rsidRPr="00EA7E7B">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2</w:t>
      </w:r>
      <w:r w:rsidR="009258E3">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30BA067" wp14:editId="10154F1C">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9F0F97">
      <w:pPr>
        <w:pStyle w:val="Caption"/>
      </w:pPr>
      <w:bookmarkStart w:id="80" w:name="_Toc523735322"/>
      <w:bookmarkStart w:id="81" w:name="_Toc525895309"/>
      <w:bookmarkStart w:id="82" w:name="_Ref523747815"/>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5</w:t>
      </w:r>
      <w:r w:rsidR="000B591B">
        <w:fldChar w:fldCharType="end"/>
      </w:r>
      <w:bookmarkEnd w:id="82"/>
      <w:r>
        <w:t xml:space="preserve">: </w:t>
      </w:r>
      <w:r w:rsidRPr="00AA7790">
        <w:t>Measured image slice of the three cylindrical resin containers (left: VisiJet SL Tough, middle: VisiJet SL Clear, right: Formlabs FLGPWH03)</w:t>
      </w:r>
      <w:bookmarkEnd w:id="80"/>
      <w:r w:rsidR="00265544">
        <w:t>.</w:t>
      </w:r>
      <w:bookmarkEnd w:id="81"/>
    </w:p>
    <w:p w:rsidR="00E47ACB" w:rsidRPr="00032B83" w:rsidRDefault="00E47ACB" w:rsidP="00FC2116">
      <w:pPr>
        <w:pStyle w:val="Heading4"/>
      </w:pPr>
      <w:bookmarkStart w:id="83" w:name="_Toc522897940"/>
      <w:bookmarkStart w:id="84" w:name="_Toc525918908"/>
      <w:r>
        <w:lastRenderedPageBreak/>
        <w:t>Experimental r</w:t>
      </w:r>
      <w:r w:rsidRPr="00032B83">
        <w:t>esults</w:t>
      </w:r>
      <w:bookmarkEnd w:id="83"/>
      <w:bookmarkEnd w:id="84"/>
    </w:p>
    <w:p w:rsidR="00E47ACB" w:rsidRPr="00C62A50" w:rsidRDefault="00E47ACB" w:rsidP="00274236">
      <w:r w:rsidRPr="004329F7">
        <w:t xml:space="preserve">The T1 and T2 relaxation times </w:t>
      </w:r>
      <w:r w:rsidR="00274236">
        <w:t>(</w:t>
      </w:r>
      <w:r w:rsidR="00274236">
        <w:fldChar w:fldCharType="begin"/>
      </w:r>
      <w:r w:rsidR="00274236">
        <w:instrText xml:space="preserve"> REF _Ref525912927 \h </w:instrText>
      </w:r>
      <w:r w:rsidR="00274236">
        <w:fldChar w:fldCharType="separate"/>
      </w:r>
      <w:r w:rsidR="00166892">
        <w:t xml:space="preserve">Table </w:t>
      </w:r>
      <w:r w:rsidR="00166892">
        <w:rPr>
          <w:noProof/>
          <w:cs/>
        </w:rPr>
        <w:t>‎</w:t>
      </w:r>
      <w:r w:rsidR="00166892">
        <w:rPr>
          <w:noProof/>
        </w:rPr>
        <w:t>3</w:t>
      </w:r>
      <w:r w:rsidR="00166892">
        <w:t>.</w:t>
      </w:r>
      <w:r w:rsidR="00166892">
        <w:rPr>
          <w:noProof/>
        </w:rPr>
        <w:t>1</w:t>
      </w:r>
      <w:r w:rsidR="00274236">
        <w:fldChar w:fldCharType="end"/>
      </w:r>
      <w:r w:rsidR="00274236">
        <w:t xml:space="preserve">) </w:t>
      </w:r>
      <w:r>
        <w:t>of the tested resins are</w:t>
      </w:r>
      <w:r w:rsidRPr="004329F7">
        <w:t xml:space="preserve"> calculated based on the experimental results. </w:t>
      </w:r>
      <w:r w:rsidR="00EF6EEB">
        <w:fldChar w:fldCharType="begin"/>
      </w:r>
      <w:r w:rsidR="00EF6EEB">
        <w:instrText xml:space="preserve"> REF _Ref523748665 \h </w:instrText>
      </w:r>
      <w:r w:rsidR="00DD0336">
        <w:instrText xml:space="preserve"> \* MERGEFORMAT </w:instrText>
      </w:r>
      <w:r w:rsidR="00EF6EEB">
        <w:fldChar w:fldCharType="separate"/>
      </w:r>
      <w:r w:rsidR="00166892">
        <w:t xml:space="preserve">Figure </w:t>
      </w:r>
      <w:r w:rsidR="00166892">
        <w:rPr>
          <w:cs/>
        </w:rPr>
        <w:t>‎</w:t>
      </w:r>
      <w:r w:rsidR="00166892">
        <w:t>3.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7E7E31">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5OjUzOjUx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jA3NzI5OTMtMDMyOS00ZmJmLWE1OTktODYxYTllYWE3MWVlIiwiVGV4dCI6IlszM10iLCJXQUlWZXJzaW9uIjoiNi4xLjAuMCJ9}</w:instrText>
          </w:r>
          <w:r>
            <w:fldChar w:fldCharType="separate"/>
          </w:r>
          <w:r w:rsidR="001E62F7">
            <w:t>[33]</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7E7E31">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3VDE5OjUzOjUxIiwiUHJvamVjdCI6eyIkcmVmIjoiNSJ9fSwiVXNlTnVtYmVyaW5nVHlwZU9mUGFyZW50RG9jdW1lbnQiOmZhbHNlfV0sIkZvcm1hdHRlZFRleHQiOnsiJGlkIjoiMTUiLCJDb3VudCI6MSwiVGV4dFVuaXRzIjpbeyIkaWQiOiIxNiIsIkZvbnRTdHlsZSI6eyIkaWQiOiIxNyIsIk5ldXRyYWwiOnRydWV9LCJSZWFkaW5nT3JkZXIiOjEsIlRleHQiOiJbMzNdIn1dfSwiVGFnIjoiQ2l0YXZpUGxhY2Vob2xkZXIjZWM5NThjNDMtNDkwZS00NzRmLTlkZDgtZGFkODhlNWYzZWE1IiwiVGV4dCI6IlszM10iLCJXQUlWZXJzaW9uIjoiNi4xLjAuMCJ9}</w:instrText>
          </w:r>
          <w:r>
            <w:fldChar w:fldCharType="separate"/>
          </w:r>
          <w:r w:rsidR="001E62F7">
            <w:t>[33]</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9F0F97">
      <w:pPr>
        <w:pStyle w:val="Caption"/>
      </w:pPr>
      <w:bookmarkStart w:id="85" w:name="_Ref523748357"/>
    </w:p>
    <w:p w:rsidR="003B659A" w:rsidRDefault="003B659A" w:rsidP="009F0F97">
      <w:pPr>
        <w:pStyle w:val="Caption"/>
      </w:pPr>
      <w:bookmarkStart w:id="86" w:name="_Toc525904328"/>
      <w:bookmarkStart w:id="87" w:name="_Ref525912927"/>
      <w:r>
        <w:t xml:space="preserve">Table </w:t>
      </w:r>
      <w:r w:rsidR="001742E3">
        <w:fldChar w:fldCharType="begin"/>
      </w:r>
      <w:r w:rsidR="001742E3">
        <w:instrText xml:space="preserve"> STYLEREF 1 \s </w:instrText>
      </w:r>
      <w:r w:rsidR="001742E3">
        <w:fldChar w:fldCharType="separate"/>
      </w:r>
      <w:r w:rsidR="00166892">
        <w:rPr>
          <w:cs/>
        </w:rPr>
        <w:t>‎</w:t>
      </w:r>
      <w:r w:rsidR="00166892">
        <w:t>3</w:t>
      </w:r>
      <w:r w:rsidR="001742E3">
        <w:fldChar w:fldCharType="end"/>
      </w:r>
      <w:r w:rsidR="001742E3">
        <w:t>.</w:t>
      </w:r>
      <w:r w:rsidR="001742E3">
        <w:fldChar w:fldCharType="begin"/>
      </w:r>
      <w:r w:rsidR="001742E3">
        <w:instrText xml:space="preserve"> SEQ Table \* ARABIC \s 1 </w:instrText>
      </w:r>
      <w:r w:rsidR="001742E3">
        <w:fldChar w:fldCharType="separate"/>
      </w:r>
      <w:r w:rsidR="00166892">
        <w:t>1</w:t>
      </w:r>
      <w:r w:rsidR="001742E3">
        <w:fldChar w:fldCharType="end"/>
      </w:r>
      <w:bookmarkEnd w:id="85"/>
      <w:bookmarkEnd w:id="87"/>
      <w:r w:rsidR="00EA0CD1">
        <w:t xml:space="preserve">: </w:t>
      </w:r>
      <w:r w:rsidRPr="00AA7790">
        <w:t xml:space="preserve">Estimated mean </w:t>
      </w:r>
      <w:r w:rsidRPr="00AA7790">
        <w:rPr>
          <w:rFonts w:cs="Arial"/>
        </w:rPr>
        <w:t xml:space="preserve">± standard deviation </w:t>
      </w:r>
      <w:r w:rsidRPr="00AA7790">
        <w:t>T1 and T2 relaxation times for three different resins</w:t>
      </w:r>
      <w:r w:rsidR="00203EFE">
        <w:t>.</w:t>
      </w:r>
      <w:bookmarkEnd w:id="86"/>
    </w:p>
    <w:p w:rsidR="0062642D" w:rsidRPr="0062642D" w:rsidRDefault="0062642D" w:rsidP="0062642D"/>
    <w:p w:rsidR="0062642D" w:rsidRPr="0056081D" w:rsidRDefault="0062642D" w:rsidP="0062642D">
      <w:pPr>
        <w:pStyle w:val="Heading4"/>
      </w:pPr>
      <w:bookmarkStart w:id="88" w:name="_Toc525918909"/>
      <w:r>
        <w:t>Future work</w:t>
      </w:r>
      <w:bookmarkEnd w:id="88"/>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9F0F97">
      <w:pPr>
        <w:pStyle w:val="Caption"/>
      </w:pPr>
    </w:p>
    <w:p w:rsidR="00E47ACB" w:rsidRPr="00AA7790" w:rsidRDefault="00E47ACB" w:rsidP="00E47ACB"/>
    <w:p w:rsidR="00E47ACB" w:rsidRDefault="00E47ACB" w:rsidP="00E47ACB">
      <w:r w:rsidRPr="00AA7790">
        <w:rPr>
          <w:noProof/>
        </w:rPr>
        <w:drawing>
          <wp:inline distT="0" distB="0" distL="0" distR="0" wp14:anchorId="1C88A7C9" wp14:editId="41998FDA">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stretch>
                      <a:fillRect/>
                    </a:stretch>
                  </pic:blipFill>
                  <pic:spPr>
                    <a:xfrm>
                      <a:off x="0" y="0"/>
                      <a:ext cx="5819460" cy="5151243"/>
                    </a:xfrm>
                    <a:prstGeom prst="rect">
                      <a:avLst/>
                    </a:prstGeom>
                  </pic:spPr>
                </pic:pic>
              </a:graphicData>
            </a:graphic>
          </wp:inline>
        </w:drawing>
      </w:r>
    </w:p>
    <w:p w:rsidR="007C725F" w:rsidRDefault="007C725F" w:rsidP="009F0F97">
      <w:pPr>
        <w:pStyle w:val="Caption"/>
      </w:pPr>
      <w:bookmarkStart w:id="89" w:name="_Toc523735323"/>
    </w:p>
    <w:p w:rsidR="00E47ACB" w:rsidRDefault="00E47ACB" w:rsidP="009F0F97">
      <w:pPr>
        <w:pStyle w:val="Caption"/>
      </w:pPr>
      <w:bookmarkStart w:id="90" w:name="_Toc525895310"/>
      <w:bookmarkStart w:id="91" w:name="_Ref523748665"/>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6</w:t>
      </w:r>
      <w:r w:rsidR="000B591B">
        <w:fldChar w:fldCharType="end"/>
      </w:r>
      <w:bookmarkEnd w:id="91"/>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9"/>
      <w:bookmarkEnd w:id="90"/>
    </w:p>
    <w:p w:rsidR="009E732D" w:rsidRPr="009E732D" w:rsidRDefault="009E732D" w:rsidP="009E732D"/>
    <w:p w:rsidR="00627537" w:rsidRDefault="00627537" w:rsidP="00886BE1">
      <w:pPr>
        <w:pStyle w:val="Heading2"/>
      </w:pPr>
      <w:bookmarkStart w:id="92" w:name="_Ref523909263"/>
      <w:bookmarkStart w:id="93" w:name="_Ref523925353"/>
      <w:bookmarkStart w:id="94" w:name="_Toc525918910"/>
      <w:r>
        <w:lastRenderedPageBreak/>
        <w:t xml:space="preserve">Alignment </w:t>
      </w:r>
      <w:r w:rsidRPr="004C21C6">
        <w:t>detection</w:t>
      </w:r>
      <w:r>
        <w:t xml:space="preserve"> algorithm</w:t>
      </w:r>
      <w:bookmarkEnd w:id="92"/>
      <w:bookmarkEnd w:id="93"/>
      <w:bookmarkEnd w:id="94"/>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w:t>
      </w:r>
      <w:r w:rsidR="00436228">
        <w:t xml:space="preserve">the </w:t>
      </w:r>
      <w:r w:rsidR="008C188B">
        <w:t>section</w:t>
      </w:r>
      <w:r w:rsidR="00C23EFE">
        <w:t xml:space="preserve"> </w:t>
      </w:r>
      <w:r w:rsidR="00DE4676">
        <w:fldChar w:fldCharType="begin"/>
      </w:r>
      <w:r w:rsidR="00DE4676">
        <w:instrText xml:space="preserve"> REF _Ref525318992 \n \h </w:instrText>
      </w:r>
      <w:r w:rsidR="00DE4676">
        <w:fldChar w:fldCharType="separate"/>
      </w:r>
      <w:r w:rsidR="00166892">
        <w:rPr>
          <w:cs/>
        </w:rPr>
        <w:t>‎</w:t>
      </w:r>
      <w:r w:rsidR="00166892">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w:t>
      </w:r>
      <w:r w:rsidR="00FC036E">
        <w:t xml:space="preserve">the </w:t>
      </w:r>
      <w:r w:rsidR="00C86630">
        <w:t>section</w:t>
      </w:r>
      <w:r w:rsidR="009A10DD">
        <w:t xml:space="preserve"> </w:t>
      </w:r>
      <w:r w:rsidR="009A10DD">
        <w:fldChar w:fldCharType="begin"/>
      </w:r>
      <w:r w:rsidR="009A10DD">
        <w:instrText xml:space="preserve"> REF _Ref525319058 \n \h </w:instrText>
      </w:r>
      <w:r w:rsidR="009A10DD">
        <w:fldChar w:fldCharType="separate"/>
      </w:r>
      <w:r w:rsidR="00166892">
        <w:rPr>
          <w:cs/>
        </w:rPr>
        <w:t>‎</w:t>
      </w:r>
      <w:r w:rsidR="00166892">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3B308320" wp14:editId="4F232FCD">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13EDA8C3" wp14:editId="1F6FF9CA">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DA8C3" id="Rectangle 133" o:spid="_x0000_s1075"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A2GJUesgIAANoFAAAO&#10;AAAAAAAAAAAAAAAAAC4CAABkcnMvZTJvRG9jLnhtbFBLAQItABQABgAIAAAAIQAmUwCf3gAAAAkB&#10;AAAPAAAAAAAAAAAAAAAAAAwFAABkcnMvZG93bnJldi54bWxQSwUGAAAAAAQABADzAAAAFwYAAAAA&#10;" fillcolor="#c9c9c9 [1942]" stroked="f" strokeweight="1pt">
                <v:textbox>
                  <w:txbxContent>
                    <w:p w:rsidR="00C43B2A" w:rsidRPr="00AA6563" w:rsidRDefault="00C43B2A"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25CE6FA9" wp14:editId="7B9E5F7D">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E6FA9" id="Rectangle 127" o:spid="_x0000_s1076"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IDLsSbICAADaBQAA&#10;DgAAAAAAAAAAAAAAAAAuAgAAZHJzL2Uyb0RvYy54bWxQSwECLQAUAAYACAAAACEATE6/X98AAAAJ&#10;AQAADwAAAAAAAAAAAAAAAAAMBQAAZHJzL2Rvd25yZXYueG1sUEsFBgAAAAAEAAQA8wAAABgGAAAA&#10;AA==&#10;" fillcolor="#c5e0b3 [1305]" stroked="f" strokeweight="1pt">
                <v:textbo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05C227FD" wp14:editId="0484C5D8">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C43B2A" w:rsidRPr="000C6AEB" w:rsidRDefault="00C43B2A" w:rsidP="00542E12">
                            <w:pPr>
                              <w:spacing w:line="240" w:lineRule="auto"/>
                              <w:jc w:val="center"/>
                              <w:rPr>
                                <w:b/>
                                <w:bCs/>
                              </w:rPr>
                            </w:pPr>
                            <w:r w:rsidRPr="000C6AEB">
                              <w:rPr>
                                <w:b/>
                                <w:bCs/>
                              </w:rPr>
                              <w:t>Scanner</w:t>
                            </w:r>
                          </w:p>
                          <w:p w:rsidR="00C43B2A" w:rsidRPr="000C6AEB" w:rsidRDefault="00C43B2A"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227FD" id="Text Box 135" o:spid="_x0000_s1077"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" fillcolor="#f2f2f2 [3052]" stroked="f" strokeweight=".5pt">
                <v:textbox>
                  <w:txbxContent>
                    <w:p w:rsidR="00C43B2A" w:rsidRPr="000C6AEB" w:rsidRDefault="00C43B2A" w:rsidP="00542E12">
                      <w:pPr>
                        <w:spacing w:line="240" w:lineRule="auto"/>
                        <w:jc w:val="center"/>
                        <w:rPr>
                          <w:b/>
                          <w:bCs/>
                        </w:rPr>
                      </w:pPr>
                      <w:r w:rsidRPr="000C6AEB">
                        <w:rPr>
                          <w:b/>
                          <w:bCs/>
                        </w:rPr>
                        <w:t>Scanner</w:t>
                      </w:r>
                    </w:p>
                    <w:p w:rsidR="00C43B2A" w:rsidRPr="000C6AEB" w:rsidRDefault="00C43B2A"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74A69408" wp14:editId="3589E953">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06C8D6B8" wp14:editId="61E201D8">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366DB3BB" wp14:editId="2994D4DE">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4DB70A83" wp14:editId="021B1078">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63538D01" wp14:editId="17554F29">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38D01" id="Rectangle 132" o:spid="_x0000_s1078"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" fillcolor="#f7caac [1301]" stroked="f" strokeweight="1pt">
                <v:textbox>
                  <w:txbxContent>
                    <w:p w:rsidR="00C43B2A" w:rsidRPr="00AA6563" w:rsidRDefault="00C43B2A"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3ECAA2AC" wp14:editId="7ECF84F6">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7A2CC175" wp14:editId="22069B85">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CC175" id="Rectangle 129" o:spid="_x0000_s1079"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0W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QxHa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IPDRbKdAgAAnwUAAA4AAAAAAAAAAAAAAAAALgIAAGRycy9l&#10;Mm9Eb2MueG1sUEsBAi0AFAAGAAgAAAAhAOJPM67dAAAACgEAAA8AAAAAAAAAAAAAAAAA9wQAAGRy&#10;cy9kb3ducmV2LnhtbFBLBQYAAAAABAAEAPMAAAABBgAAAAA=&#10;" fillcolor="#ed7d31 [3205]" stroked="f" strokeweight="1pt">
                <v:textbo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7288F416" wp14:editId="0B08E7BB">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6FAEAE99" wp14:editId="1B6D103B">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42146998" wp14:editId="2423D4F8">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46998" id="Rectangle 128" o:spid="_x0000_s1080"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" fillcolor="#e2e64a" stroked="f" strokeweight="1pt">
                <v:textbo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0DAE0563" wp14:editId="681171E4">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004B2A3F" wp14:editId="5EA0745F">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4C9D5746" wp14:editId="4B29FCD5">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24D56081" wp14:editId="28E408A3">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C43B2A" w:rsidRPr="000C6AEB" w:rsidRDefault="00C43B2A"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56081" id="Text Box 136" o:spid="_x0000_s1081"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8nS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x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OvPJ0l0CAAC4BAAADgAAAAAAAAAAAAAAAAAuAgAAZHJzL2Uyb0Rv&#10;Yy54bWxQSwECLQAUAAYACAAAACEAwvRWReAAAAAJAQAADwAAAAAAAAAAAAAAAAC3BAAAZHJzL2Rv&#10;d25yZXYueG1sUEsFBgAAAAAEAAQA8wAAAMQFAAAAAA==&#10;" fillcolor="#f2f2f2 [3052]" stroked="f" strokeweight=".5pt">
                <v:textbox>
                  <w:txbxContent>
                    <w:p w:rsidR="00C43B2A" w:rsidRPr="000C6AEB" w:rsidRDefault="00C43B2A"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4F2C0B8A" wp14:editId="67C37B0E">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5154C4B1" wp14:editId="3C0A96C3">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4C4B1" id="Rectangle 131" o:spid="_x0000_s1082"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BaxPzwpQIAAJwFAAAOAAAAAAAAAAAAAAAA&#10;AC4CAABkcnMvZTJvRG9jLnhtbFBLAQItABQABgAIAAAAIQCpS9rq3wAAAAoBAAAPAAAAAAAAAAAA&#10;AAAAAP8EAABkcnMvZG93bnJldi54bWxQSwUGAAAAAAQABADzAAAACwYAAAAA&#10;" fillcolor="#17aab9" stroked="f" strokeweight="1pt">
                <v:textbox>
                  <w:txbxContent>
                    <w:p w:rsidR="00C43B2A" w:rsidRPr="00AA6563" w:rsidRDefault="00C43B2A"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7D469638" wp14:editId="17FDEB51">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469638" id="Rectangle 130" o:spid="_x0000_s1083"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lX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mcEpastZEfsIwftgHkrNyU+5Y3w4V44nCh8fdwS4Q4/uYY65dCdOCvA/fronvDY6KjlrMYJTbn/&#10;uRdOcaa/GxyBi/F0SiMdhensfIKCe63ZvtaYfbUG7JAx7iMr45HwQffH3EH1jMtkRV5RJYxE3ymX&#10;wfXCOrSbA9eRVKtVhOEYWxFuzKOVRE6FplZ9ap6Fs10/B5yEW+inWSzetXWLJUsDq32AvIw9/1LX&#10;7glwBcRe6tYV7ZjXckS9LNXlb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C9RlX6pgIAAJwFAAAOAAAAAAAAAAAAAAAA&#10;AC4CAABkcnMvZTJvRG9jLnhtbFBLAQItABQABgAIAAAAIQBTzMvs3gAAAAoBAAAPAAAAAAAAAAAA&#10;AAAAAAAFAABkcnMvZG93bnJldi54bWxQSwUGAAAAAAQABADzAAAACwYAAAAA&#10;" fillcolor="#d55bcf" stroked="f" strokeweight="1pt">
                <v:textbox>
                  <w:txbxContent>
                    <w:p w:rsidR="00C43B2A" w:rsidRPr="00AA6563" w:rsidRDefault="00C43B2A"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03393767" wp14:editId="450F2E01">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FA3F26" w:rsidRDefault="00FA3F26" w:rsidP="00D31B09">
      <w:pPr>
        <w:rPr>
          <w:b/>
          <w:bCs/>
        </w:rPr>
      </w:pPr>
      <w:r>
        <w:rPr>
          <w:noProof/>
        </w:rPr>
        <mc:AlternateContent>
          <mc:Choice Requires="wps">
            <w:drawing>
              <wp:anchor distT="0" distB="0" distL="114300" distR="114300" simplePos="0" relativeHeight="251758080" behindDoc="0" locked="0" layoutInCell="1" allowOverlap="1" wp14:anchorId="7264B00F" wp14:editId="1BC31C2C">
                <wp:simplePos x="0" y="0"/>
                <wp:positionH relativeFrom="margin">
                  <wp:align>right</wp:align>
                </wp:positionH>
                <wp:positionV relativeFrom="paragraph">
                  <wp:posOffset>244460</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C43B2A" w:rsidRDefault="00C43B2A" w:rsidP="00756E64">
                            <w:pPr>
                              <w:pStyle w:val="Caption"/>
                            </w:pPr>
                            <w:bookmarkStart w:id="95" w:name="_Toc523735291"/>
                            <w:bookmarkStart w:id="96" w:name="_Toc524625274"/>
                            <w:bookmarkStart w:id="97" w:name="_Toc52589531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5"/>
                            <w:bookmarkEnd w:id="96"/>
                            <w:bookmarkEnd w:id="97"/>
                            <w:r>
                              <w:t xml:space="preserve"> </w:t>
                            </w:r>
                          </w:p>
                          <w:p w:rsidR="00C43B2A" w:rsidRPr="00FA3F26" w:rsidRDefault="00C43B2A" w:rsidP="00FA3F26"/>
                          <w:p w:rsidR="00C43B2A" w:rsidRPr="00FA3F26" w:rsidRDefault="00C43B2A" w:rsidP="00FA3F26"/>
                          <w:p w:rsidR="00C43B2A" w:rsidRPr="00711EE7"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4B00F" id="Text Box 18" o:spid="_x0000_s1084" type="#_x0000_t202" style="position:absolute;left:0;text-align:left;margin-left:398.95pt;margin-top:19.2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" stroked="f">
                <v:textbox inset="0,0,0,0">
                  <w:txbxContent>
                    <w:p w:rsidR="00C43B2A" w:rsidRDefault="00C43B2A" w:rsidP="00756E64">
                      <w:pPr>
                        <w:pStyle w:val="Caption"/>
                      </w:pPr>
                      <w:bookmarkStart w:id="98" w:name="_Toc523735291"/>
                      <w:bookmarkStart w:id="99" w:name="_Toc524625274"/>
                      <w:bookmarkStart w:id="100" w:name="_Toc52589531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8"/>
                      <w:bookmarkEnd w:id="99"/>
                      <w:bookmarkEnd w:id="100"/>
                      <w:r>
                        <w:t xml:space="preserve"> </w:t>
                      </w:r>
                    </w:p>
                    <w:p w:rsidR="00C43B2A" w:rsidRPr="00FA3F26" w:rsidRDefault="00C43B2A" w:rsidP="00FA3F26"/>
                    <w:p w:rsidR="00C43B2A" w:rsidRPr="00FA3F26" w:rsidRDefault="00C43B2A" w:rsidP="00FA3F26"/>
                    <w:p w:rsidR="00C43B2A" w:rsidRPr="00711EE7" w:rsidRDefault="00C43B2A" w:rsidP="009F0F97">
                      <w:pPr>
                        <w:pStyle w:val="Caption"/>
                      </w:pPr>
                    </w:p>
                  </w:txbxContent>
                </v:textbox>
                <w10:wrap anchorx="margin"/>
              </v:shape>
            </w:pict>
          </mc:Fallback>
        </mc:AlternateContent>
      </w:r>
    </w:p>
    <w:p w:rsidR="005E73E1" w:rsidRDefault="005E73E1" w:rsidP="00D31B09">
      <w:pPr>
        <w:rPr>
          <w:b/>
          <w:bCs/>
        </w:rPr>
      </w:pPr>
    </w:p>
    <w:p w:rsidR="005E73E1" w:rsidRDefault="005E73E1" w:rsidP="00D31B09">
      <w:pPr>
        <w:rPr>
          <w:b/>
          <w:bCs/>
        </w:rPr>
      </w:pPr>
    </w:p>
    <w:p w:rsidR="00CE3056" w:rsidRDefault="00CE3056" w:rsidP="00D31B09"/>
    <w:p w:rsidR="00756E64" w:rsidRDefault="00756E64" w:rsidP="00D31B09"/>
    <w:p w:rsidR="00CE3056" w:rsidRDefault="0039406B" w:rsidP="00D31B09">
      <w:r>
        <w:rPr>
          <w:noProof/>
        </w:rPr>
        <w:lastRenderedPageBreak/>
        <mc:AlternateContent>
          <mc:Choice Requires="wps">
            <w:drawing>
              <wp:anchor distT="0" distB="0" distL="114300" distR="114300" simplePos="0" relativeHeight="251618816" behindDoc="0" locked="0" layoutInCell="1" allowOverlap="1" wp14:anchorId="271C8D0B" wp14:editId="0D5B964C">
                <wp:simplePos x="0" y="0"/>
                <wp:positionH relativeFrom="margin">
                  <wp:posOffset>56707</wp:posOffset>
                </wp:positionH>
                <wp:positionV relativeFrom="paragraph">
                  <wp:posOffset>310751</wp:posOffset>
                </wp:positionV>
                <wp:extent cx="5606902" cy="6301563"/>
                <wp:effectExtent l="0" t="0" r="13335" b="23495"/>
                <wp:wrapNone/>
                <wp:docPr id="175" name="Rectangle 175"/>
                <wp:cNvGraphicFramePr/>
                <a:graphic xmlns:a="http://schemas.openxmlformats.org/drawingml/2006/main">
                  <a:graphicData uri="http://schemas.microsoft.com/office/word/2010/wordprocessingShape">
                    <wps:wsp>
                      <wps:cNvSpPr/>
                      <wps:spPr>
                        <a:xfrm>
                          <a:off x="0" y="0"/>
                          <a:ext cx="5606902" cy="6301563"/>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843947" id="Rectangle 175" o:spid="_x0000_s1026" style="position:absolute;margin-left:4.45pt;margin-top:24.45pt;width:441.5pt;height:496.2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" fillcolor="#17aab9" strokecolor="#1f4d78 [1604]" strokeweight="1pt">
                <w10:wrap anchorx="margin"/>
              </v:rect>
            </w:pict>
          </mc:Fallback>
        </mc:AlternateContent>
      </w:r>
    </w:p>
    <w:p w:rsidR="00CE3056" w:rsidRDefault="00105810" w:rsidP="00D31B09">
      <w:r>
        <w:rPr>
          <w:noProof/>
        </w:rPr>
        <mc:AlternateContent>
          <mc:Choice Requires="wps">
            <w:drawing>
              <wp:anchor distT="0" distB="0" distL="114300" distR="114300" simplePos="0" relativeHeight="251625984" behindDoc="0" locked="0" layoutInCell="1" allowOverlap="1" wp14:anchorId="0DA19709" wp14:editId="0B2BFB4E">
                <wp:simplePos x="0" y="0"/>
                <wp:positionH relativeFrom="margin">
                  <wp:posOffset>2863112</wp:posOffset>
                </wp:positionH>
                <wp:positionV relativeFrom="paragraph">
                  <wp:posOffset>35560</wp:posOffset>
                </wp:positionV>
                <wp:extent cx="2743200" cy="6126480"/>
                <wp:effectExtent l="0" t="0" r="19050" b="26670"/>
                <wp:wrapNone/>
                <wp:docPr id="182" name="Rectangle 182"/>
                <wp:cNvGraphicFramePr/>
                <a:graphic xmlns:a="http://schemas.openxmlformats.org/drawingml/2006/main">
                  <a:graphicData uri="http://schemas.microsoft.com/office/word/2010/wordprocessingShape">
                    <wps:wsp>
                      <wps:cNvSpPr/>
                      <wps:spPr>
                        <a:xfrm>
                          <a:off x="0" y="0"/>
                          <a:ext cx="2743200" cy="61264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Localization and                      Registration</w:t>
                            </w:r>
                          </w:p>
                          <w:p w:rsidR="00C43B2A" w:rsidRPr="00DA44AD" w:rsidRDefault="00C43B2A"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19709" id="Rectangle 182" o:spid="_x0000_s1085" style="position:absolute;left:0;text-align:left;margin-left:225.45pt;margin-top:2.8pt;width:3in;height:482.4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" fillcolor="#cff"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Localization and                      Registration</w:t>
                      </w:r>
                    </w:p>
                    <w:p w:rsidR="00C43B2A" w:rsidRPr="00DA44AD" w:rsidRDefault="00C43B2A"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31549A4E" wp14:editId="15B07A4E">
                <wp:simplePos x="0" y="0"/>
                <wp:positionH relativeFrom="margin">
                  <wp:posOffset>120015</wp:posOffset>
                </wp:positionH>
                <wp:positionV relativeFrom="paragraph">
                  <wp:posOffset>35560</wp:posOffset>
                </wp:positionV>
                <wp:extent cx="2743200" cy="6126480"/>
                <wp:effectExtent l="0" t="0" r="19050" b="26670"/>
                <wp:wrapNone/>
                <wp:docPr id="176" name="Rectangle 176"/>
                <wp:cNvGraphicFramePr/>
                <a:graphic xmlns:a="http://schemas.openxmlformats.org/drawingml/2006/main">
                  <a:graphicData uri="http://schemas.microsoft.com/office/word/2010/wordprocessingShape">
                    <wps:wsp>
                      <wps:cNvSpPr/>
                      <wps:spPr>
                        <a:xfrm>
                          <a:off x="0" y="0"/>
                          <a:ext cx="2743200" cy="61264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49A4E" id="Rectangle 176" o:spid="_x0000_s1086" style="position:absolute;left:0;text-align:left;margin-left:9.45pt;margin-top:2.8pt;width:3in;height:482.4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" fillcolor="#deeaf6 [660]"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2E50BF41" wp14:editId="6AC5EDF0">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50BF41" id="Rectangle 183" o:spid="_x0000_s1087"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FuM4HSkAgAAwgUAAA4AAAAAAAAAAAAAAAAALgIA&#10;AGRycy9lMm9Eb2MueG1sUEsBAi0AFAAGAAgAAAAhAO/J/7PcAAAACgEAAA8AAAAAAAAAAAAAAAAA&#10;/gQAAGRycy9kb3ducmV2LnhtbFBLBQYAAAAABAAEAPMAAAAHBgAAAAA=&#10;" fillcolor="#bdd6ee [1300]" strokecolor="#1f4d78 [1604]" strokeweight="1pt">
                <v:textbox>
                  <w:txbxContent>
                    <w:p w:rsidR="00C43B2A" w:rsidRPr="001A2A9E" w:rsidRDefault="00C43B2A"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4645FB69" wp14:editId="05CAC24A">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45FB69" id="Rectangle 177" o:spid="_x0000_s1088"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" fillcolor="#bdd6ee [1300]" strokecolor="#1f4d78 [1604]" strokeweight="1pt">
                <v:textbo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105810" w:rsidP="00D31B09">
      <w:r>
        <w:rPr>
          <w:noProof/>
        </w:rPr>
        <mc:AlternateContent>
          <mc:Choice Requires="wps">
            <w:drawing>
              <wp:anchor distT="0" distB="0" distL="114300" distR="114300" simplePos="0" relativeHeight="252121600" behindDoc="0" locked="0" layoutInCell="1" allowOverlap="1" wp14:anchorId="4E8C4DE0" wp14:editId="77945EAB">
                <wp:simplePos x="0" y="0"/>
                <wp:positionH relativeFrom="margin">
                  <wp:align>center</wp:align>
                </wp:positionH>
                <wp:positionV relativeFrom="paragraph">
                  <wp:posOffset>35250</wp:posOffset>
                </wp:positionV>
                <wp:extent cx="892691" cy="4508205"/>
                <wp:effectExtent l="0" t="152400" r="0" b="45085"/>
                <wp:wrapNone/>
                <wp:docPr id="1073742045" name="Elbow Connector 1073742045"/>
                <wp:cNvGraphicFramePr/>
                <a:graphic xmlns:a="http://schemas.openxmlformats.org/drawingml/2006/main">
                  <a:graphicData uri="http://schemas.microsoft.com/office/word/2010/wordprocessingShape">
                    <wps:wsp>
                      <wps:cNvCnPr/>
                      <wps:spPr>
                        <a:xfrm flipV="1">
                          <a:off x="0" y="0"/>
                          <a:ext cx="892691" cy="4508205"/>
                        </a:xfrm>
                        <a:prstGeom prst="bentConnector3">
                          <a:avLst>
                            <a:gd name="adj1" fmla="val 48960"/>
                          </a:avLst>
                        </a:prstGeom>
                        <a:ln w="76200">
                          <a:solidFill>
                            <a:srgbClr val="1433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C5976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73742045" o:spid="_x0000_s1026" type="#_x0000_t34" style="position:absolute;margin-left:0;margin-top:2.8pt;width:70.3pt;height:355pt;flip:y;z-index:252121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" adj="10575" strokecolor="#143350" strokeweight="6pt">
                <v:stroke endarrow="block"/>
                <w10:wrap anchorx="margin"/>
              </v:shape>
            </w:pict>
          </mc:Fallback>
        </mc:AlternateContent>
      </w:r>
    </w:p>
    <w:p w:rsidR="00CE3056" w:rsidRPr="00BB3CBE" w:rsidRDefault="00105810" w:rsidP="00D31B09">
      <w:r>
        <w:rPr>
          <w:noProof/>
        </w:rPr>
        <mc:AlternateContent>
          <mc:Choice Requires="wps">
            <w:drawing>
              <wp:anchor distT="0" distB="0" distL="114300" distR="114300" simplePos="0" relativeHeight="251880960" behindDoc="0" locked="0" layoutInCell="1" allowOverlap="1" wp14:anchorId="1200AD3A" wp14:editId="3F023B26">
                <wp:simplePos x="0" y="0"/>
                <wp:positionH relativeFrom="column">
                  <wp:posOffset>1346791</wp:posOffset>
                </wp:positionH>
                <wp:positionV relativeFrom="paragraph">
                  <wp:posOffset>37347</wp:posOffset>
                </wp:positionV>
                <wp:extent cx="182880" cy="382772"/>
                <wp:effectExtent l="19050" t="0" r="45720" b="36830"/>
                <wp:wrapNone/>
                <wp:docPr id="1073741932" name="Down Arrow 1073741932"/>
                <wp:cNvGraphicFramePr/>
                <a:graphic xmlns:a="http://schemas.openxmlformats.org/drawingml/2006/main">
                  <a:graphicData uri="http://schemas.microsoft.com/office/word/2010/wordprocessingShape">
                    <wps:wsp>
                      <wps:cNvSpPr/>
                      <wps:spPr>
                        <a:xfrm>
                          <a:off x="0" y="0"/>
                          <a:ext cx="182880" cy="382772"/>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2926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32" o:spid="_x0000_s1026" type="#_x0000_t67" style="position:absolute;margin-left:106.05pt;margin-top:2.95pt;width:14.4pt;height:30.15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" adj="16440" fillcolor="#143350" strokecolor="#143350" strokeweight="1pt"/>
            </w:pict>
          </mc:Fallback>
        </mc:AlternateContent>
      </w:r>
      <w:r w:rsidR="00EA3B1B">
        <w:rPr>
          <w:noProof/>
        </w:rPr>
        <mc:AlternateContent>
          <mc:Choice Requires="wps">
            <w:drawing>
              <wp:anchor distT="0" distB="0" distL="114300" distR="114300" simplePos="0" relativeHeight="251982336" behindDoc="0" locked="0" layoutInCell="1" allowOverlap="1" wp14:anchorId="53A3F9AB" wp14:editId="54ADFF4B">
                <wp:simplePos x="0" y="0"/>
                <wp:positionH relativeFrom="column">
                  <wp:posOffset>4163163</wp:posOffset>
                </wp:positionH>
                <wp:positionV relativeFrom="paragraph">
                  <wp:posOffset>40640</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48E59" id="Down Arrow 1073741982" o:spid="_x0000_s1026" type="#_x0000_t67" style="position:absolute;margin-left:327.8pt;margin-top:3.2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" adj="16800" fillcolor="#143350" strokecolor="#143350"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3227C8D9" wp14:editId="3B50F630">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27C8D9" id="Rectangle 185" o:spid="_x0000_s1089"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42I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" fillcolor="#bdd6ee [1300]"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2C01629C" wp14:editId="4C30C5F9">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01629C" id="Rectangle 178" o:spid="_x0000_s1090"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" fillcolor="#bdd6ee [1300]" strokecolor="#1f4d78 [1604]" strokeweight="1pt">
                <v:textbo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105810" w:rsidP="00D31B09">
      <w:r>
        <w:rPr>
          <w:noProof/>
        </w:rPr>
        <mc:AlternateContent>
          <mc:Choice Requires="wps">
            <w:drawing>
              <wp:anchor distT="0" distB="0" distL="114300" distR="114300" simplePos="0" relativeHeight="251980288" behindDoc="0" locked="0" layoutInCell="1" allowOverlap="1" wp14:anchorId="0627D05B" wp14:editId="4070DFF1">
                <wp:simplePos x="0" y="0"/>
                <wp:positionH relativeFrom="column">
                  <wp:posOffset>1368056</wp:posOffset>
                </wp:positionH>
                <wp:positionV relativeFrom="paragraph">
                  <wp:posOffset>8491</wp:posOffset>
                </wp:positionV>
                <wp:extent cx="182880" cy="375684"/>
                <wp:effectExtent l="19050" t="0" r="45720" b="43815"/>
                <wp:wrapNone/>
                <wp:docPr id="1073741981" name="Down Arrow 1073741981"/>
                <wp:cNvGraphicFramePr/>
                <a:graphic xmlns:a="http://schemas.openxmlformats.org/drawingml/2006/main">
                  <a:graphicData uri="http://schemas.microsoft.com/office/word/2010/wordprocessingShape">
                    <wps:wsp>
                      <wps:cNvSpPr/>
                      <wps:spPr>
                        <a:xfrm>
                          <a:off x="0" y="0"/>
                          <a:ext cx="182880" cy="375684"/>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8366C" id="Down Arrow 1073741981" o:spid="_x0000_s1026" type="#_x0000_t67" style="position:absolute;margin-left:107.7pt;margin-top:.65pt;width:14.4pt;height:29.6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" adj="16343" fillcolor="#143350" strokecolor="#143350" strokeweight="1pt"/>
            </w:pict>
          </mc:Fallback>
        </mc:AlternateContent>
      </w:r>
      <w:r w:rsidR="004300E6">
        <w:rPr>
          <w:noProof/>
        </w:rPr>
        <mc:AlternateContent>
          <mc:Choice Requires="wps">
            <w:drawing>
              <wp:anchor distT="0" distB="0" distL="114300" distR="114300" simplePos="0" relativeHeight="251988480" behindDoc="0" locked="0" layoutInCell="1" allowOverlap="1" wp14:anchorId="454BF2D2" wp14:editId="0DAF4D11">
                <wp:simplePos x="0" y="0"/>
                <wp:positionH relativeFrom="column">
                  <wp:posOffset>4160520</wp:posOffset>
                </wp:positionH>
                <wp:positionV relativeFrom="paragraph">
                  <wp:posOffset>15240</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5337A" id="Down Arrow 1073741985" o:spid="_x0000_s1026" type="#_x0000_t67" style="position:absolute;margin-left:327.6pt;margin-top:1.2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" adj="16800" fillcolor="#143350" strokecolor="#143350"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192C326F" wp14:editId="4F979B13">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2C326F" id="Rectangle 186" o:spid="_x0000_s1091"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" fillcolor="#bdd6ee [1300]"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0624FE13" wp14:editId="5433CE08">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24FE13" id="Rectangle 180" o:spid="_x0000_s1092"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Lce9XmkAgAAwgUAAA4AAAAAAAAAAAAAAAAALgIA&#10;AGRycy9lMm9Eb2MueG1sUEsBAi0AFAAGAAgAAAAhAPnf9PHcAAAACAEAAA8AAAAAAAAAAAAAAAAA&#10;/gQAAGRycy9kb3ducmV2LnhtbFBLBQYAAAAABAAEAPMAAAAHBgAAAAA=&#10;" fillcolor="#bdd6ee [1300]" strokecolor="#1f4d78 [1604]" strokeweight="1pt">
                <v:textbo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6273EC69" wp14:editId="14415A61">
                <wp:simplePos x="0" y="0"/>
                <wp:positionH relativeFrom="column">
                  <wp:posOffset>1372870</wp:posOffset>
                </wp:positionH>
                <wp:positionV relativeFrom="paragraph">
                  <wp:posOffset>345543</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6F4AE" id="Down Arrow 1073741980" o:spid="_x0000_s1026" type="#_x0000_t67" style="position:absolute;margin-left:108.1pt;margin-top:27.2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" adj="16800" fillcolor="#143350" strokecolor="#143350"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2A34F3BC" wp14:editId="4C774B7D">
                <wp:simplePos x="0" y="0"/>
                <wp:positionH relativeFrom="column">
                  <wp:posOffset>4163976</wp:posOffset>
                </wp:positionH>
                <wp:positionV relativeFrom="paragraph">
                  <wp:posOffset>10160</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61DF2" id="Down Arrow 1073741984" o:spid="_x0000_s1026" type="#_x0000_t67" style="position:absolute;margin-left:327.8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" adj="16577" fillcolor="#143350" strokecolor="#143350"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1797CC3C" wp14:editId="3582DAC3">
                <wp:simplePos x="0" y="0"/>
                <wp:positionH relativeFrom="column">
                  <wp:posOffset>3296285</wp:posOffset>
                </wp:positionH>
                <wp:positionV relativeFrom="paragraph">
                  <wp:posOffset>43592</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97CC3C" id="Rectangle 187" o:spid="_x0000_s1093" style="position:absolute;left:0;text-align:left;margin-left:259.55pt;margin-top:3.45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NE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" fillcolor="#bdd6ee [1300]"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780F30D2" wp14:editId="79D0DB27">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B386F" w:rsidRDefault="00C43B2A"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0F30D2" id="Rectangle 179" o:spid="_x0000_s1094"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5Mt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Deh5MtowIAAMIFAAAOAAAAAAAAAAAAAAAAAC4CAABk&#10;cnMvZTJvRG9jLnhtbFBLAQItABQABgAIAAAAIQAaTJLG2wAAAAgBAAAPAAAAAAAAAAAAAAAAAP0E&#10;AABkcnMvZG93bnJldi54bWxQSwUGAAAAAAQABADzAAAABQYAAAAA&#10;" fillcolor="#bdd6ee [1300]" strokecolor="#1f4d78 [1604]" strokeweight="1pt">
                <v:textbox>
                  <w:txbxContent>
                    <w:p w:rsidR="00C43B2A" w:rsidRPr="002B386F" w:rsidRDefault="00C43B2A"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105810" w:rsidP="00D31B09">
      <w:r>
        <w:rPr>
          <w:noProof/>
        </w:rPr>
        <mc:AlternateContent>
          <mc:Choice Requires="wps">
            <w:drawing>
              <wp:anchor distT="0" distB="0" distL="114300" distR="114300" simplePos="0" relativeHeight="251976192" behindDoc="0" locked="0" layoutInCell="1" allowOverlap="1" wp14:anchorId="5C74528A" wp14:editId="758F5D35">
                <wp:simplePos x="0" y="0"/>
                <wp:positionH relativeFrom="column">
                  <wp:posOffset>1355090</wp:posOffset>
                </wp:positionH>
                <wp:positionV relativeFrom="paragraph">
                  <wp:posOffset>340892</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4CD80" id="Down Arrow 1073741979" o:spid="_x0000_s1026" type="#_x0000_t67" style="position:absolute;margin-left:106.7pt;margin-top:26.85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" adj="16800" fillcolor="#143350" strokecolor="#143350" strokeweight="1pt"/>
            </w:pict>
          </mc:Fallback>
        </mc:AlternateContent>
      </w:r>
      <w:r w:rsidR="004300E6">
        <w:rPr>
          <w:noProof/>
        </w:rPr>
        <mc:AlternateContent>
          <mc:Choice Requires="wps">
            <w:drawing>
              <wp:anchor distT="0" distB="0" distL="114300" distR="114300" simplePos="0" relativeHeight="251984384" behindDoc="0" locked="0" layoutInCell="1" allowOverlap="1" wp14:anchorId="17F7BBBC" wp14:editId="15E9C9FB">
                <wp:simplePos x="0" y="0"/>
                <wp:positionH relativeFrom="column">
                  <wp:posOffset>4153786</wp:posOffset>
                </wp:positionH>
                <wp:positionV relativeFrom="paragraph">
                  <wp:posOffset>352410</wp:posOffset>
                </wp:positionV>
                <wp:extent cx="182880" cy="375684"/>
                <wp:effectExtent l="19050" t="0" r="45720" b="43815"/>
                <wp:wrapNone/>
                <wp:docPr id="1073741983" name="Down Arrow 1073741983"/>
                <wp:cNvGraphicFramePr/>
                <a:graphic xmlns:a="http://schemas.openxmlformats.org/drawingml/2006/main">
                  <a:graphicData uri="http://schemas.microsoft.com/office/word/2010/wordprocessingShape">
                    <wps:wsp>
                      <wps:cNvSpPr/>
                      <wps:spPr>
                        <a:xfrm>
                          <a:off x="0" y="0"/>
                          <a:ext cx="182880" cy="375684"/>
                        </a:xfrm>
                        <a:prstGeom prst="downArrow">
                          <a:avLst/>
                        </a:prstGeom>
                        <a:solidFill>
                          <a:srgbClr val="143350"/>
                        </a:solidFill>
                        <a:ln>
                          <a:solidFill>
                            <a:srgbClr val="1433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F4860" id="Down Arrow 1073741983" o:spid="_x0000_s1026" type="#_x0000_t67" style="position:absolute;margin-left:327.05pt;margin-top:27.75pt;width:14.4pt;height:29.6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" adj="16343" fillcolor="#143350" strokecolor="#143350" strokeweight="1pt"/>
            </w:pict>
          </mc:Fallback>
        </mc:AlternateContent>
      </w:r>
    </w:p>
    <w:p w:rsidR="00CE3056" w:rsidRDefault="00113153" w:rsidP="00D31B09">
      <w:r>
        <w:rPr>
          <w:noProof/>
        </w:rPr>
        <mc:AlternateContent>
          <mc:Choice Requires="wps">
            <w:drawing>
              <wp:anchor distT="0" distB="0" distL="114300" distR="114300" simplePos="0" relativeHeight="251631104" behindDoc="0" locked="0" layoutInCell="1" allowOverlap="1" wp14:anchorId="44F65BE1" wp14:editId="3A2F9B55">
                <wp:simplePos x="0" y="0"/>
                <wp:positionH relativeFrom="column">
                  <wp:posOffset>3318510</wp:posOffset>
                </wp:positionH>
                <wp:positionV relativeFrom="paragraph">
                  <wp:posOffset>378048</wp:posOffset>
                </wp:positionV>
                <wp:extent cx="1812925" cy="667385"/>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F65BE1" id="Rectangle 188" o:spid="_x0000_s1095" style="position:absolute;left:0;text-align:left;margin-left:261.3pt;margin-top:29.75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" fillcolor="#bdd6ee [1300]" strokecolor="#1f4d78 [1604]" strokeweight="1pt">
                <v:textbox>
                  <w:txbxContent>
                    <w:p w:rsidR="00C43B2A" w:rsidRPr="001A2A9E" w:rsidRDefault="00C43B2A"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p>
    <w:p w:rsidR="00CE3056" w:rsidRDefault="00DA44AD" w:rsidP="00D31B09">
      <w:r>
        <w:rPr>
          <w:noProof/>
        </w:rPr>
        <mc:AlternateContent>
          <mc:Choice Requires="wps">
            <w:drawing>
              <wp:anchor distT="0" distB="0" distL="114300" distR="114300" simplePos="0" relativeHeight="251624960" behindDoc="0" locked="0" layoutInCell="1" allowOverlap="1" wp14:anchorId="4F66E87D" wp14:editId="39F1F0BB">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66E87D" id="Rectangle 181" o:spid="_x0000_s1096"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H6MagyiAgAAwgUAAA4AAAAAAAAAAAAAAAAALgIAAGRy&#10;cy9lMm9Eb2MueG1sUEsBAi0AFAAGAAgAAAAhAOf769XbAAAABwEAAA8AAAAAAAAAAAAAAAAA/AQA&#10;AGRycy9kb3ducmV2LnhtbFBLBQYAAAAABAAEAPMAAAAEBgAAAAA=&#10;" fillcolor="#bdd6ee [1300]" strokecolor="#1f4d78 [1604]" strokeweight="1pt">
                <v:textbox>
                  <w:txbxContent>
                    <w:p w:rsidR="00C43B2A" w:rsidRPr="002B386F" w:rsidRDefault="00C43B2A"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11AD104D" wp14:editId="37570FB2">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C43B2A" w:rsidRPr="00007156" w:rsidRDefault="00C43B2A" w:rsidP="009F0F97">
                            <w:pPr>
                              <w:pStyle w:val="Caption"/>
                            </w:pPr>
                            <w:bookmarkStart w:id="101" w:name="_Toc523735292"/>
                            <w:bookmarkStart w:id="102" w:name="_Toc524625275"/>
                            <w:bookmarkStart w:id="103" w:name="_Toc52589531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8</w:t>
                            </w:r>
                            <w:r>
                              <w:fldChar w:fldCharType="end"/>
                            </w:r>
                            <w:r>
                              <w:t xml:space="preserve">: The flowchart of the two main stages of the automatic alignment detection </w:t>
                            </w:r>
                            <w:bookmarkEnd w:id="101"/>
                            <w:bookmarkEnd w:id="102"/>
                            <w:r>
                              <w:t>algorithm. This represents the procedures in each stage.</w:t>
                            </w:r>
                            <w:bookmarkEnd w:id="10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AD104D" id="Text Box 21" o:spid="_x0000_s1097"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LVSxU8uAgAAZwQAAA4AAAAAAAAAAAAAAAAALgIA&#10;AGRycy9lMm9Eb2MueG1sUEsBAi0AFAAGAAgAAAAhAIU/D7DgAAAACAEAAA8AAAAAAAAAAAAAAAAA&#10;iAQAAGRycy9kb3ducmV2LnhtbFBLBQYAAAAABAAEAPMAAACVBQAAAAA=&#10;" stroked="f">
                <v:textbox style="mso-fit-shape-to-text:t" inset="0,0,0,0">
                  <w:txbxContent>
                    <w:p w:rsidR="00C43B2A" w:rsidRPr="00007156" w:rsidRDefault="00C43B2A" w:rsidP="009F0F97">
                      <w:pPr>
                        <w:pStyle w:val="Caption"/>
                      </w:pPr>
                      <w:bookmarkStart w:id="104" w:name="_Toc523735292"/>
                      <w:bookmarkStart w:id="105" w:name="_Toc524625275"/>
                      <w:bookmarkStart w:id="106" w:name="_Toc52589531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8</w:t>
                      </w:r>
                      <w:r>
                        <w:fldChar w:fldCharType="end"/>
                      </w:r>
                      <w:r>
                        <w:t xml:space="preserve">: The flowchart of the two main stages of the automatic alignment detection </w:t>
                      </w:r>
                      <w:bookmarkEnd w:id="104"/>
                      <w:bookmarkEnd w:id="105"/>
                      <w:r>
                        <w:t>algorithm. This represents the procedures in each stage.</w:t>
                      </w:r>
                      <w:bookmarkEnd w:id="106"/>
                      <w:r>
                        <w:t xml:space="preserve">  </w:t>
                      </w:r>
                    </w:p>
                  </w:txbxContent>
                </v:textbox>
              </v:shape>
            </w:pict>
          </mc:Fallback>
        </mc:AlternateContent>
      </w:r>
    </w:p>
    <w:p w:rsidR="00C4796F" w:rsidRDefault="00C4796F" w:rsidP="00D31B09"/>
    <w:p w:rsidR="00071740" w:rsidRDefault="00071740" w:rsidP="00D31B09"/>
    <w:p w:rsidR="00637C53" w:rsidRDefault="00637C53" w:rsidP="00D31B09"/>
    <w:p w:rsidR="00F42168" w:rsidRPr="00D17CF0" w:rsidRDefault="008F2F6D" w:rsidP="002D0447">
      <w:pPr>
        <w:pStyle w:val="Heading3"/>
      </w:pPr>
      <w:bookmarkStart w:id="107" w:name="_Ref521070693"/>
      <w:bookmarkStart w:id="108" w:name="_Toc525918911"/>
      <w:r w:rsidRPr="00D17CF0">
        <w:lastRenderedPageBreak/>
        <w:t>Data acquisition</w:t>
      </w:r>
      <w:bookmarkEnd w:id="107"/>
      <w:bookmarkEnd w:id="108"/>
      <w:r w:rsidR="00945BAA" w:rsidRPr="00D17CF0">
        <w:t xml:space="preserve"> </w:t>
      </w:r>
    </w:p>
    <w:p w:rsidR="00B26B9A" w:rsidRDefault="00F42168" w:rsidP="00B26B9A">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w:t>
      </w:r>
      <w:r w:rsidR="00AF446C">
        <w:t xml:space="preserve">the </w:t>
      </w:r>
      <w:r w:rsidR="00710BC3">
        <w:t>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291360" w:rsidRDefault="008A444C" w:rsidP="003719FC">
      <w:pPr>
        <w:keepNext/>
        <w:jc w:val="center"/>
      </w:pPr>
      <w:r>
        <w:rPr>
          <w:noProof/>
        </w:rPr>
        <mc:AlternateContent>
          <mc:Choice Requires="wps">
            <w:drawing>
              <wp:anchor distT="0" distB="0" distL="114300" distR="114300" simplePos="0" relativeHeight="251607552" behindDoc="0" locked="0" layoutInCell="1" allowOverlap="1" wp14:anchorId="22020292" wp14:editId="42296BE3">
                <wp:simplePos x="0" y="0"/>
                <wp:positionH relativeFrom="column">
                  <wp:posOffset>4316111</wp:posOffset>
                </wp:positionH>
                <wp:positionV relativeFrom="paragraph">
                  <wp:posOffset>659856</wp:posOffset>
                </wp:positionV>
                <wp:extent cx="368135" cy="369743"/>
                <wp:effectExtent l="0" t="38100" r="51435" b="30480"/>
                <wp:wrapNone/>
                <wp:docPr id="160" name="Straight Arrow Connector 160"/>
                <wp:cNvGraphicFramePr/>
                <a:graphic xmlns:a="http://schemas.openxmlformats.org/drawingml/2006/main">
                  <a:graphicData uri="http://schemas.microsoft.com/office/word/2010/wordprocessingShape">
                    <wps:wsp>
                      <wps:cNvCnPr/>
                      <wps:spPr>
                        <a:xfrm flipV="1">
                          <a:off x="0" y="0"/>
                          <a:ext cx="368135" cy="36974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986C78" id="_x0000_t32" coordsize="21600,21600" o:spt="32" o:oned="t" path="m,l21600,21600e" filled="f">
                <v:path arrowok="t" fillok="f" o:connecttype="none"/>
                <o:lock v:ext="edit" shapetype="t"/>
              </v:shapetype>
              <v:shape id="Straight Arrow Connector 160" o:spid="_x0000_s1026" type="#_x0000_t32" style="position:absolute;margin-left:339.85pt;margin-top:51.95pt;width:29pt;height:29.1pt;flip:y;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" strokecolor="white [3212]" strokeweight=".5pt">
                <v:stroke endarrow="block" joinstyle="miter"/>
              </v:shape>
            </w:pict>
          </mc:Fallback>
        </mc:AlternateContent>
      </w:r>
      <w:r w:rsidR="00F54043">
        <w:rPr>
          <w:noProof/>
        </w:rPr>
        <mc:AlternateContent>
          <mc:Choice Requires="wps">
            <w:drawing>
              <wp:anchor distT="0" distB="0" distL="114300" distR="114300" simplePos="0" relativeHeight="251605504" behindDoc="0" locked="0" layoutInCell="1" allowOverlap="1" wp14:anchorId="4A1CBCEE" wp14:editId="4B88CBA7">
                <wp:simplePos x="0" y="0"/>
                <wp:positionH relativeFrom="column">
                  <wp:posOffset>474403</wp:posOffset>
                </wp:positionH>
                <wp:positionV relativeFrom="paragraph">
                  <wp:posOffset>74361</wp:posOffset>
                </wp:positionV>
                <wp:extent cx="765959" cy="459740"/>
                <wp:effectExtent l="0" t="0" r="15240" b="16510"/>
                <wp:wrapNone/>
                <wp:docPr id="158" name="Text Box 158"/>
                <wp:cNvGraphicFramePr/>
                <a:graphic xmlns:a="http://schemas.openxmlformats.org/drawingml/2006/main">
                  <a:graphicData uri="http://schemas.microsoft.com/office/word/2010/wordprocessingShape">
                    <wps:wsp>
                      <wps:cNvSpPr txBox="1"/>
                      <wps:spPr>
                        <a:xfrm>
                          <a:off x="0" y="0"/>
                          <a:ext cx="765959" cy="459740"/>
                        </a:xfrm>
                        <a:prstGeom prst="rect">
                          <a:avLst/>
                        </a:prstGeom>
                        <a:solidFill>
                          <a:schemeClr val="bg1"/>
                        </a:solidFill>
                        <a:ln w="6350">
                          <a:solidFill>
                            <a:schemeClr val="tx1"/>
                          </a:solidFill>
                        </a:ln>
                      </wps:spPr>
                      <wps:txbx>
                        <w:txbxContent>
                          <w:p w:rsidR="00C43B2A" w:rsidRPr="00767F8C" w:rsidRDefault="00C43B2A"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CBCEE" id="Text Box 158" o:spid="_x0000_s1098" type="#_x0000_t202" style="position:absolute;left:0;text-align:left;margin-left:37.35pt;margin-top:5.85pt;width:60.3pt;height:36.2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" fillcolor="white [3212]" strokecolor="black [3213]" strokeweight=".5pt">
                <v:textbox>
                  <w:txbxContent>
                    <w:p w:rsidR="00C43B2A" w:rsidRPr="00767F8C" w:rsidRDefault="00C43B2A" w:rsidP="003719FC">
                      <w:pPr>
                        <w:spacing w:line="240" w:lineRule="auto"/>
                      </w:pPr>
                      <w:r>
                        <w:t>MRI Monitor</w:t>
                      </w:r>
                    </w:p>
                  </w:txbxContent>
                </v:textbox>
              </v:shape>
            </w:pict>
          </mc:Fallback>
        </mc:AlternateContent>
      </w:r>
      <w:r w:rsidR="001151B8">
        <w:rPr>
          <w:noProof/>
        </w:rPr>
        <mc:AlternateContent>
          <mc:Choice Requires="wps">
            <w:drawing>
              <wp:anchor distT="0" distB="0" distL="114300" distR="114300" simplePos="0" relativeHeight="251604480" behindDoc="0" locked="0" layoutInCell="1" allowOverlap="1" wp14:anchorId="59F9B3A9" wp14:editId="5B6E4D1C">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sidR="001151B8">
        <w:rPr>
          <w:noProof/>
        </w:rPr>
        <mc:AlternateContent>
          <mc:Choice Requires="wps">
            <w:drawing>
              <wp:anchor distT="0" distB="0" distL="114300" distR="114300" simplePos="0" relativeHeight="251603456" behindDoc="0" locked="0" layoutInCell="1" allowOverlap="1" wp14:anchorId="31910889" wp14:editId="24012FAF">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C43B2A" w:rsidRPr="00767F8C" w:rsidRDefault="00C43B2A"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10889" id="Text Box 156" o:spid="_x0000_s1099"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Qb2zfU0CAACsBAAADgAAAAAAAAAAAAAAAAAuAgAAZHJzL2Uyb0RvYy54bWxQSwECLQAUAAYACAAA&#10;ACEA9Cy4oN4AAAAKAQAADwAAAAAAAAAAAAAAAACnBAAAZHJzL2Rvd25yZXYueG1sUEsFBgAAAAAE&#10;AAQA8wAAALIFAAAAAA==&#10;" fillcolor="white [3212]" strokecolor="black [3213]" strokeweight=".5pt">
                <v:textbox>
                  <w:txbxContent>
                    <w:p w:rsidR="00C43B2A" w:rsidRPr="00767F8C" w:rsidRDefault="00C43B2A" w:rsidP="003719FC">
                      <w:pPr>
                        <w:spacing w:line="240" w:lineRule="auto"/>
                      </w:pPr>
                      <w:r w:rsidRPr="00767F8C">
                        <w:t>Capture Device</w:t>
                      </w:r>
                    </w:p>
                  </w:txbxContent>
                </v:textbox>
              </v:shape>
            </w:pict>
          </mc:Fallback>
        </mc:AlternateContent>
      </w:r>
      <w:r w:rsidR="001151B8">
        <w:rPr>
          <w:noProof/>
        </w:rPr>
        <mc:AlternateContent>
          <mc:Choice Requires="wps">
            <w:drawing>
              <wp:anchor distT="0" distB="0" distL="114300" distR="114300" simplePos="0" relativeHeight="251609600" behindDoc="0" locked="0" layoutInCell="1" allowOverlap="1" wp14:anchorId="5C8F2417" wp14:editId="7A68662F">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C43B2A" w:rsidRPr="00767F8C" w:rsidRDefault="00C43B2A"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F2417" id="Text Box 162" o:spid="_x0000_s1100"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" fillcolor="white [3212]" strokecolor="black [3213]" strokeweight=".5pt">
                <v:textbox>
                  <w:txbxContent>
                    <w:p w:rsidR="00C43B2A" w:rsidRPr="00767F8C" w:rsidRDefault="00C43B2A" w:rsidP="003719FC">
                      <w:pPr>
                        <w:spacing w:line="240" w:lineRule="auto"/>
                      </w:pPr>
                      <w:r>
                        <w:t>AV Converters</w:t>
                      </w:r>
                    </w:p>
                  </w:txbxContent>
                </v:textbox>
              </v:shape>
            </w:pict>
          </mc:Fallback>
        </mc:AlternateContent>
      </w:r>
      <w:r w:rsidR="001151B8">
        <w:rPr>
          <w:noProof/>
        </w:rPr>
        <mc:AlternateContent>
          <mc:Choice Requires="wps">
            <w:drawing>
              <wp:anchor distT="0" distB="0" distL="114300" distR="114300" simplePos="0" relativeHeight="251610624" behindDoc="0" locked="0" layoutInCell="1" allowOverlap="1" wp14:anchorId="1225257E" wp14:editId="361C1589">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D555C1" id="_x0000_t32" coordsize="21600,21600" o:spt="32" o:oned="t" path="m,l21600,21600e" filled="f">
                <v:path arrowok="t" fillok="f" o:connecttype="none"/>
                <o:lock v:ext="edit" shapetype="t"/>
              </v:shapetype>
              <v:shape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6E72FC89" wp14:editId="4C4F16D2">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35888E"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Pr>
          <w:noProof/>
        </w:rPr>
        <mc:AlternateContent>
          <mc:Choice Requires="wps">
            <w:drawing>
              <wp:anchor distT="0" distB="0" distL="114300" distR="114300" simplePos="0" relativeHeight="251606528" behindDoc="0" locked="0" layoutInCell="1" allowOverlap="1" wp14:anchorId="112B444B" wp14:editId="43E7A818">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C43B2A" w:rsidRPr="00767F8C" w:rsidRDefault="00C43B2A"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B444B" id="Text Box 159" o:spid="_x0000_s1101"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w/K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5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PcfD8pOAgAArAQAAA4AAAAAAAAAAAAAAAAALgIAAGRycy9lMm9Eb2MueG1sUEsBAi0AFAAGAAgA&#10;AAAhAKCyFbreAAAACgEAAA8AAAAAAAAAAAAAAAAAqAQAAGRycy9kb3ducmV2LnhtbFBLBQYAAAAA&#10;BAAEAPMAAACzBQAAAAA=&#10;" fillcolor="white [3212]" strokecolor="black [3213]" strokeweight=".5pt">
                <v:textbox>
                  <w:txbxContent>
                    <w:p w:rsidR="00C43B2A" w:rsidRPr="00767F8C" w:rsidRDefault="00C43B2A" w:rsidP="003719FC">
                      <w:pPr>
                        <w:spacing w:line="240" w:lineRule="auto"/>
                      </w:pPr>
                      <w:r>
                        <w:t>Processing-Laptop</w:t>
                      </w:r>
                    </w:p>
                  </w:txbxContent>
                </v:textbox>
              </v:shape>
            </w:pict>
          </mc:Fallback>
        </mc:AlternateContent>
      </w:r>
      <w:r w:rsidR="006D5E34" w:rsidRPr="006D5E34">
        <w:rPr>
          <w:noProof/>
        </w:rPr>
        <w:drawing>
          <wp:inline distT="0" distB="0" distL="0" distR="0" wp14:anchorId="29287910" wp14:editId="10B91436">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A4502D" w:rsidRDefault="00291360" w:rsidP="00A9361B">
      <w:pPr>
        <w:pStyle w:val="Caption"/>
      </w:pPr>
      <w:bookmarkStart w:id="109" w:name="_Toc523735293"/>
      <w:bookmarkStart w:id="110" w:name="_Toc525895313"/>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9</w:t>
      </w:r>
      <w:r w:rsidR="000B591B">
        <w:fldChar w:fldCharType="end"/>
      </w:r>
      <w:r>
        <w:t>: Setup configuration of the image acquisition procedure</w:t>
      </w:r>
      <w:r w:rsidR="00DB4F1F">
        <w:t xml:space="preserve"> in</w:t>
      </w:r>
      <w:r w:rsidR="00FF691F">
        <w:t xml:space="preserve"> the </w:t>
      </w:r>
      <w:r w:rsidR="00DB4F1F">
        <w:t>MRI control room</w:t>
      </w:r>
      <w:r>
        <w:t>.</w:t>
      </w:r>
      <w:bookmarkEnd w:id="109"/>
      <w:bookmarkEnd w:id="110"/>
    </w:p>
    <w:p w:rsidR="00A9361B" w:rsidRPr="00A9361B" w:rsidRDefault="00A9361B" w:rsidP="00A9361B"/>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37C53">
        <w:t xml:space="preserve"> </w:t>
      </w:r>
      <w:r w:rsidR="00605D13">
        <w:t>data</w:t>
      </w:r>
      <w:r w:rsidR="00C935DB">
        <w:t xml:space="preserve"> which pass though </w:t>
      </w:r>
      <w:r w:rsidR="00A9361B">
        <w:t xml:space="preserve">the </w:t>
      </w:r>
      <w:r w:rsidR="00C935DB">
        <w:t>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lastRenderedPageBreak/>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166892">
        <w:t xml:space="preserve">Figure </w:t>
      </w:r>
      <w:r w:rsidR="00166892">
        <w:rPr>
          <w:noProof/>
          <w:cs/>
        </w:rPr>
        <w:t>‎</w:t>
      </w:r>
      <w:r w:rsidR="00166892">
        <w:rPr>
          <w:noProof/>
        </w:rPr>
        <w:t>3</w:t>
      </w:r>
      <w:r w:rsidR="00166892">
        <w:t>.</w:t>
      </w:r>
      <w:r w:rsidR="00166892">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166892">
        <w:t xml:space="preserve">Figure </w:t>
      </w:r>
      <w:r w:rsidR="00166892">
        <w:rPr>
          <w:noProof/>
          <w:cs/>
        </w:rPr>
        <w:t>‎</w:t>
      </w:r>
      <w:r w:rsidR="00166892">
        <w:rPr>
          <w:noProof/>
        </w:rPr>
        <w:t>3</w:t>
      </w:r>
      <w:r w:rsidR="00166892">
        <w:t>.</w:t>
      </w:r>
      <w:r w:rsidR="00166892">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w:t>
      </w:r>
      <w:r w:rsidR="00A9361B">
        <w:t xml:space="preserve">the </w:t>
      </w:r>
      <w:r w:rsidR="00316C13">
        <w:t>decoding process</w:t>
      </w:r>
      <w:r w:rsidR="00AA45C5">
        <w:t>,</w:t>
      </w:r>
      <w:r w:rsidR="000204A5">
        <w:t xml:space="preserve"> but</w:t>
      </w:r>
      <w:r w:rsidR="00AA45C5">
        <w:t xml:space="preserve"> it has several</w:t>
      </w:r>
      <w:r w:rsidR="00A9361B">
        <w:t xml:space="preserve"> disadvantage</w:t>
      </w:r>
      <w:r w:rsidR="00AA45C5">
        <w:t xml:space="preserve">s </w:t>
      </w:r>
      <w:r w:rsidR="00316C13">
        <w:t>such as</w:t>
      </w:r>
      <w:r w:rsidR="00A9361B">
        <w:t xml:space="preserve"> providing the</w:t>
      </w:r>
      <w:r w:rsidR="00316C13">
        <w:t xml:space="preserve"> low-quality images</w:t>
      </w:r>
      <w:r w:rsidR="00F31A6D">
        <w:t xml:space="preserve"> (Figure 3.10 (a)) </w:t>
      </w:r>
      <w:r w:rsidR="00316C13">
        <w:t>and</w:t>
      </w:r>
      <w:r w:rsidR="00AA45C5">
        <w:t xml:space="preserve"> calibration complexity</w:t>
      </w:r>
      <w:r w:rsidR="00316C13">
        <w:t>.</w:t>
      </w:r>
    </w:p>
    <w:p w:rsidR="00955DBE" w:rsidRDefault="00816A6B" w:rsidP="000C680B">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w:t>
      </w:r>
      <w:r w:rsidR="00A9361B">
        <w:t>s</w:t>
      </w:r>
      <w:r w:rsidR="00582B24">
        <w:t xml:space="preserv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w:t>
      </w:r>
      <w:r w:rsidR="002A288F">
        <w:t xml:space="preserve"> the</w:t>
      </w:r>
      <w:r w:rsidR="00191AEB">
        <w:t xml:space="preserve"> AV converter.</w:t>
      </w:r>
    </w:p>
    <w:p w:rsidR="000C680B" w:rsidRDefault="000C680B" w:rsidP="001E1A12">
      <w:pPr>
        <w:tabs>
          <w:tab w:val="left" w:pos="720"/>
          <w:tab w:val="left" w:pos="5228"/>
        </w:tabs>
      </w:pPr>
    </w:p>
    <w:p w:rsidR="00900685" w:rsidRDefault="00A9361B" w:rsidP="001E1A12">
      <w:pPr>
        <w:tabs>
          <w:tab w:val="left" w:pos="720"/>
          <w:tab w:val="left" w:pos="5228"/>
        </w:tabs>
      </w:pPr>
      <w:r>
        <w:rPr>
          <w:noProof/>
        </w:rPr>
        <mc:AlternateContent>
          <mc:Choice Requires="wps">
            <w:drawing>
              <wp:anchor distT="0" distB="0" distL="114300" distR="114300" simplePos="0" relativeHeight="251767296" behindDoc="0" locked="0" layoutInCell="1" allowOverlap="1" wp14:anchorId="27491457" wp14:editId="399E1457">
                <wp:simplePos x="0" y="0"/>
                <wp:positionH relativeFrom="margin">
                  <wp:posOffset>-816</wp:posOffset>
                </wp:positionH>
                <wp:positionV relativeFrom="paragraph">
                  <wp:posOffset>2826418</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C43B2A" w:rsidRPr="0089557F" w:rsidRDefault="00C43B2A" w:rsidP="009F0F97">
                            <w:pPr>
                              <w:pStyle w:val="Caption"/>
                            </w:pPr>
                            <w:bookmarkStart w:id="111" w:name="_Toc523735294"/>
                            <w:bookmarkStart w:id="112" w:name="_Toc524625277"/>
                            <w:bookmarkStart w:id="113" w:name="_Toc52589531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0</w:t>
                            </w:r>
                            <w:r>
                              <w:fldChar w:fldCharType="end"/>
                            </w:r>
                            <w:r>
                              <w:t>: Captured-MR image (T1W image) of the Z-frame marker. (a) Image is acquired using a camera in front of the MRI monitor. (b) Image is captured using the capture device and the AV converter (the setup is shown in Figure 3.9).</w:t>
                            </w:r>
                            <w:bookmarkEnd w:id="111"/>
                            <w:bookmarkEnd w:id="112"/>
                            <w:bookmarkEnd w:id="11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491457" id="Text Box 40" o:spid="_x0000_s1102" type="#_x0000_t202" style="position:absolute;left:0;text-align:left;margin-left:-.0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" stroked="f">
                <v:textbox style="mso-fit-shape-to-text:t" inset="0,0,0,0">
                  <w:txbxContent>
                    <w:p w:rsidR="00C43B2A" w:rsidRPr="0089557F" w:rsidRDefault="00C43B2A" w:rsidP="009F0F97">
                      <w:pPr>
                        <w:pStyle w:val="Caption"/>
                      </w:pPr>
                      <w:bookmarkStart w:id="114" w:name="_Toc523735294"/>
                      <w:bookmarkStart w:id="115" w:name="_Toc524625277"/>
                      <w:bookmarkStart w:id="116" w:name="_Toc52589531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0</w:t>
                      </w:r>
                      <w:r>
                        <w:fldChar w:fldCharType="end"/>
                      </w:r>
                      <w:r>
                        <w:t>: Captured-MR image (T1W image) of the Z-frame marker. (a) Image is acquired using a camera in front of the MRI monitor. (b) Image is captured using the capture device and the AV converter (the setup is shown in Figure 3.9).</w:t>
                      </w:r>
                      <w:bookmarkEnd w:id="114"/>
                      <w:bookmarkEnd w:id="115"/>
                      <w:bookmarkEnd w:id="116"/>
                      <w:r>
                        <w:t xml:space="preserve"> </w:t>
                      </w:r>
                    </w:p>
                  </w:txbxContent>
                </v:textbox>
                <w10:wrap type="topAndBottom" anchorx="margin"/>
              </v:shape>
            </w:pict>
          </mc:Fallback>
        </mc:AlternateContent>
      </w:r>
      <w:r w:rsidR="005C561B">
        <w:rPr>
          <w:noProof/>
        </w:rPr>
        <mc:AlternateContent>
          <mc:Choice Requires="wps">
            <w:drawing>
              <wp:anchor distT="0" distB="0" distL="114300" distR="114300" simplePos="0" relativeHeight="251771392" behindDoc="0" locked="0" layoutInCell="1" allowOverlap="1" wp14:anchorId="007F1311" wp14:editId="260B3544">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F1311" id="Text Box 44" o:spid="_x0000_s1103"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BvHClBMgIAAGoEAAAOAAAAAAAAAAAAAAAA&#10;AC4CAABkcnMvZTJvRG9jLnhtbFBLAQItABQABgAIAAAAIQBRw+Qp4AAAAAsBAAAPAAAAAAAAAAAA&#10;AAAAAIwEAABkcnMvZG93bnJldi54bWxQSwUGAAAAAAQABADzAAAAmQUAAAAA&#10;" stroked="f">
                <v:textbox inset="0,0,0,0">
                  <w:txbxContent>
                    <w:p w:rsidR="00C43B2A" w:rsidRPr="00CF759E" w:rsidRDefault="00C43B2A" w:rsidP="009F0F97">
                      <w:pPr>
                        <w:pStyle w:val="Caption"/>
                      </w:pPr>
                      <w:r>
                        <w:t>(b)</w:t>
                      </w:r>
                    </w:p>
                  </w:txbxContent>
                </v:textbox>
                <w10:wrap type="topAndBottom"/>
              </v:shape>
            </w:pict>
          </mc:Fallback>
        </mc:AlternateContent>
      </w:r>
      <w:r w:rsidR="005C561B">
        <w:rPr>
          <w:noProof/>
        </w:rPr>
        <mc:AlternateContent>
          <mc:Choice Requires="wps">
            <w:drawing>
              <wp:anchor distT="0" distB="0" distL="114300" distR="114300" simplePos="0" relativeHeight="251769344" behindDoc="0" locked="0" layoutInCell="1" allowOverlap="1" wp14:anchorId="17072D20" wp14:editId="095AE52E">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72D20" id="Text Box 42" o:spid="_x0000_s1104"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&#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fV2omTICAABpBAAADgAAAAAAAAAAAAAA&#10;AAAuAgAAZHJzL2Uyb0RvYy54bWxQSwECLQAUAAYACAAAACEAr4FSEeEAAAALAQAADwAAAAAAAAAA&#10;AAAAAACMBAAAZHJzL2Rvd25yZXYueG1sUEsFBgAAAAAEAAQA8wAAAJo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r w:rsidR="000C680B" w:rsidRPr="00855D47">
        <w:rPr>
          <w:noProof/>
        </w:rPr>
        <w:drawing>
          <wp:anchor distT="0" distB="0" distL="114300" distR="114300" simplePos="0" relativeHeight="251764224" behindDoc="0" locked="0" layoutInCell="1" allowOverlap="1" wp14:anchorId="7F16C88C" wp14:editId="28189936">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52BA6F87" wp14:editId="55556FC0">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49ACED32" wp14:editId="0A1465D8">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4"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B26991"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5"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4B93B84E" wp14:editId="7D1261F2">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6"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7"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45448A68" wp14:editId="717E9D9B">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448A68" id="Text Box 170" o:spid="_x0000_s1105"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8xHM7i8CAABoBAAADgAAAAAAAAAAAAAAAAAu&#10;AgAAZHJzL2Uyb0RvYy54bWxQSwECLQAUAAYACAAAACEASEcODOEAAAAJAQAADwAAAAAAAAAAAAAA&#10;AACJBAAAZHJzL2Rvd25yZXYueG1sUEsFBgAAAAAEAAQA8wAAAJcFAAAAAA==&#10;" stroked="f">
                <v:textbox style="mso-fit-shape-to-text:t" inset="0,0,0,0">
                  <w:txbxContent>
                    <w:p w:rsidR="00C43B2A" w:rsidRPr="00CF759E" w:rsidRDefault="00C43B2A" w:rsidP="009F0F97">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21713DBE" wp14:editId="105A745F">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713DBE" id="Text Box 58" o:spid="_x0000_s1106"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AoYKIpLwIAAGYEAAAOAAAAAAAAAAAAAAAAAC4C&#10;AABkcnMvZTJvRG9jLnhtbFBLAQItABQABgAIAAAAIQATfmG34AAAAAkBAAAPAAAAAAAAAAAAAAAA&#10;AIkEAABkcnMvZG93bnJldi54bWxQSwUGAAAAAAQABADzAAAAlgUAAAAA&#10;" stroked="f">
                <v:textbox style="mso-fit-shape-to-text:t" inset="0,0,0,0">
                  <w:txbxContent>
                    <w:p w:rsidR="00C43B2A" w:rsidRPr="00CF759E" w:rsidRDefault="00C43B2A" w:rsidP="009F0F97">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792F2BE3" wp14:editId="21B39954">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020DFAB8" wp14:editId="6D581818">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C43B2A" w:rsidRPr="00C4796F" w:rsidRDefault="00C43B2A" w:rsidP="009F0F97">
                            <w:pPr>
                              <w:pStyle w:val="Caption"/>
                            </w:pPr>
                            <w:bookmarkStart w:id="117" w:name="_Toc523735295"/>
                            <w:bookmarkStart w:id="118" w:name="_Toc524625278"/>
                            <w:bookmarkStart w:id="119" w:name="_Toc525895315"/>
                            <w:bookmarkStart w:id="120" w:name="_Ref52532983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1</w:t>
                            </w:r>
                            <w:r>
                              <w:fldChar w:fldCharType="end"/>
                            </w:r>
                            <w:bookmarkEnd w:id="120"/>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7"/>
                            <w:bookmarkEnd w:id="118"/>
                            <w:bookmarkEnd w:id="119"/>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0DFAB8" id="Text Box 45" o:spid="_x0000_s1107"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" stroked="f">
                <v:textbox style="mso-fit-shape-to-text:t" inset="0,0,0,0">
                  <w:txbxContent>
                    <w:p w:rsidR="00C43B2A" w:rsidRPr="00C4796F" w:rsidRDefault="00C43B2A" w:rsidP="009F0F97">
                      <w:pPr>
                        <w:pStyle w:val="Caption"/>
                      </w:pPr>
                      <w:bookmarkStart w:id="121" w:name="_Toc523735295"/>
                      <w:bookmarkStart w:id="122" w:name="_Toc524625278"/>
                      <w:bookmarkStart w:id="123" w:name="_Toc525895315"/>
                      <w:bookmarkStart w:id="124" w:name="_Ref52532983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1</w:t>
                      </w:r>
                      <w:r>
                        <w:fldChar w:fldCharType="end"/>
                      </w:r>
                      <w:bookmarkEnd w:id="124"/>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21"/>
                      <w:bookmarkEnd w:id="122"/>
                      <w:bookmarkEnd w:id="123"/>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67A133D9" wp14:editId="2E4F0897">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C43B2A" w:rsidRPr="00CF759E" w:rsidRDefault="00C43B2A"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A133D9" id="Text Box 171" o:spid="_x0000_s1108"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" stroked="f">
                <v:textbox style="mso-fit-shape-to-text:t" inset="0,0,0,0">
                  <w:txbxContent>
                    <w:p w:rsidR="00C43B2A" w:rsidRPr="00CF759E" w:rsidRDefault="00C43B2A" w:rsidP="009F0F97">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29094CE4" wp14:editId="64D79DF8">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8"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5" w:name="_Ref525318992"/>
      <w:bookmarkStart w:id="126" w:name="_Toc525918912"/>
      <w:r>
        <w:lastRenderedPageBreak/>
        <w:t>Image s</w:t>
      </w:r>
      <w:r w:rsidR="00C30659" w:rsidRPr="005A1A33">
        <w:t>egmentation</w:t>
      </w:r>
      <w:r w:rsidR="003A3BFE">
        <w:t xml:space="preserve"> and pre-p</w:t>
      </w:r>
      <w:r w:rsidR="0001297C" w:rsidRPr="005A1A33">
        <w:t>rocessing</w:t>
      </w:r>
      <w:bookmarkEnd w:id="125"/>
      <w:bookmarkEnd w:id="126"/>
    </w:p>
    <w:p w:rsidR="005C587E" w:rsidRDefault="00CA2C4B" w:rsidP="0079341C">
      <w:pPr>
        <w:pStyle w:val="Heading4"/>
      </w:pPr>
      <w:bookmarkStart w:id="127" w:name="_Toc525918913"/>
      <w:r>
        <w:t xml:space="preserve">Z-frame </w:t>
      </w:r>
      <w:r w:rsidR="00F104C6">
        <w:t xml:space="preserve">marker </w:t>
      </w:r>
      <w:r w:rsidR="0079341C">
        <w:t>cropping</w:t>
      </w:r>
      <w:bookmarkEnd w:id="127"/>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w:t>
      </w:r>
      <w:r w:rsidR="00C45A68">
        <w:t xml:space="preserve"> the</w:t>
      </w:r>
      <w:r w:rsidR="009B01E8">
        <w:t xml:space="preserve">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3ED41673" wp14:editId="696E0E12">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9"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C43B2A" w:rsidRPr="00576243" w:rsidRDefault="00C43B2A"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C43B2A" w:rsidRPr="00576243" w:rsidRDefault="00C43B2A"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ED41673" id="Group 41" o:spid="_x0000_s1109"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U5LQS1BRE1JTgAAAAWQAwACAAAAFAAAEKSQBAACAAAAFAAAELiSkQACAAAAAzM5AACSkgACAAAA&#10;AzM5AADqHAAHAAAIDAAACJg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MDE4OjA3OjA5IDEwOjQyOjA3ADIwMTg6MDc6&#10;MDkgMTA6NDI6MDcAAABJAE4ASwBBAC0AQQBEAE0ASQBOAAAA/+ELHW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BZQH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1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60" o:title="7" croptop="39259f" cropbottom="8105f" cropleft="25469f" cropright="25199f"/>
                  <v:path arrowok="t"/>
                </v:shape>
                <v:shape id="Text Box 1073741888" o:spid="_x0000_s1111"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C43B2A" w:rsidRPr="00576243" w:rsidRDefault="00C43B2A" w:rsidP="004558CE">
                        <w:pPr>
                          <w:spacing w:line="240" w:lineRule="auto"/>
                          <w:rPr>
                            <w:color w:val="FFFFFF" w:themeColor="background1"/>
                          </w:rPr>
                        </w:pPr>
                        <w:r w:rsidRPr="00576243">
                          <w:rPr>
                            <w:color w:val="FFFFFF" w:themeColor="background1"/>
                          </w:rPr>
                          <w:t>Crop rectangle</w:t>
                        </w:r>
                      </w:p>
                    </w:txbxContent>
                  </v:textbox>
                </v:shape>
                <v:shape id="Text Box 1073741889" o:spid="_x0000_s111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C43B2A" w:rsidRPr="00576243" w:rsidRDefault="00C43B2A"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 id="Straight Arrow Connector 1073741890" o:spid="_x0000_s1113"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3E1EAFA4" wp14:editId="3A44FE05">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03D1DEAF" wp14:editId="2558A363">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C43B2A" w:rsidRPr="00696ED8" w:rsidRDefault="00C43B2A" w:rsidP="009F0F97">
                            <w:pPr>
                              <w:pStyle w:val="Caption"/>
                            </w:pPr>
                            <w:bookmarkStart w:id="128" w:name="_Toc523735296"/>
                            <w:bookmarkStart w:id="129" w:name="_Toc524625279"/>
                            <w:bookmarkStart w:id="130" w:name="_Toc52589531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8"/>
                            <w:bookmarkEnd w:id="129"/>
                            <w:r>
                              <w:t>captured-imag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D1DEAF" id="Text Box 48" o:spid="_x0000_s1115"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e1WcvAgAAZwQAAA4AAAAAAAAAAAAAAAAALgIA&#10;AGRycy9lMm9Eb2MueG1sUEsBAi0AFAAGAAgAAAAhALlkEtPfAAAACAEAAA8AAAAAAAAAAAAAAAAA&#10;iQQAAGRycy9kb3ducmV2LnhtbFBLBQYAAAAABAAEAPMAAACVBQAAAAA=&#10;" stroked="f">
                <v:textbox style="mso-fit-shape-to-text:t" inset="0,0,0,0">
                  <w:txbxContent>
                    <w:p w:rsidR="00C43B2A" w:rsidRPr="00696ED8" w:rsidRDefault="00C43B2A" w:rsidP="009F0F97">
                      <w:pPr>
                        <w:pStyle w:val="Caption"/>
                      </w:pPr>
                      <w:bookmarkStart w:id="131" w:name="_Toc523735296"/>
                      <w:bookmarkStart w:id="132" w:name="_Toc524625279"/>
                      <w:bookmarkStart w:id="133" w:name="_Toc52589531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31"/>
                      <w:bookmarkEnd w:id="132"/>
                      <w:r>
                        <w:t>captured-image.</w:t>
                      </w:r>
                      <w:bookmarkEnd w:id="133"/>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4" w:name="_Toc525918914"/>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4"/>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7E7E31">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OTI4MmVlNi0zOGEwLTQxNmQtYjE2NC1kNTlhOGFlMTQ2ZTciLCJUZXh0IjoiWzM0XSIsIldBSVZlcnNpb24iOiI2LjEuMC4wIn0=}</w:instrText>
          </w:r>
          <w:r w:rsidR="00550AF9">
            <w:fldChar w:fldCharType="separate"/>
          </w:r>
          <w:r w:rsidR="001E62F7">
            <w:t>[34]</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7E7E31">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0YTZmODRmOS0yZjMyLTRiNmItOTAwMy1kNmQ1MmUyZTAzYmYiLCJUZXh0IjoiWzM0XSIsIldBSVZlcnNpb24iOiI2LjEuMC4wIn0=}</w:instrText>
          </w:r>
          <w:r w:rsidR="00C473A2">
            <w:fldChar w:fldCharType="separate"/>
          </w:r>
          <w:r w:rsidR="001E62F7">
            <w:t>[34]</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5480CF33" wp14:editId="6C99C73E">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43B2A" w:rsidRDefault="00C43B2A"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80CF33" id="Text Box 1073741824" o:spid="_x0000_s1116"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YUI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" fillcolor="white [3201]" stroked="f" strokeweight=".5pt">
                <v:textbox>
                  <w:txbxContent>
                    <w:p w:rsidR="00C43B2A" w:rsidRDefault="00C43B2A"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627D8F0E" wp14:editId="05E5FDE8">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43B2A" w:rsidRDefault="00C43B2A"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7D8F0E" id="Text Box 61" o:spid="_x0000_s1117"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" fillcolor="white [3201]" stroked="f" strokeweight=".5pt">
                <v:textbox>
                  <w:txbxContent>
                    <w:p w:rsidR="00C43B2A" w:rsidRDefault="00C43B2A"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634A5D62" wp14:editId="36ED69F8">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43B2A" w:rsidRDefault="00C43B2A"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4A5D62" id="Text Box 1073741826" o:spid="_x0000_s1118"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vvu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" fillcolor="white [3201]" stroked="f" strokeweight=".5pt">
                <v:textbox>
                  <w:txbxContent>
                    <w:p w:rsidR="00C43B2A" w:rsidRDefault="00C43B2A"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4D07221D" wp14:editId="25B49644">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C43B2A" w:rsidRDefault="00C43B2A"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07221D" id="Text Box 1073741827" o:spid="_x0000_s1119"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" fillcolor="white [3201]" stroked="f" strokeweight=".5pt">
                <v:textbox>
                  <w:txbxContent>
                    <w:p w:rsidR="00C43B2A" w:rsidRDefault="00C43B2A" w:rsidP="00D31B09">
                      <w:r>
                        <w:t>CONV2</w:t>
                      </w:r>
                    </w:p>
                  </w:txbxContent>
                </v:textbox>
              </v:shape>
            </w:pict>
          </mc:Fallback>
        </mc:AlternateContent>
      </w:r>
      <w:r w:rsidR="002B3CAE">
        <w:rPr>
          <w:noProof/>
        </w:rPr>
        <w:drawing>
          <wp:inline distT="0" distB="0" distL="0" distR="0" wp14:anchorId="1BF57F7A" wp14:editId="34283DD1">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2"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9F0F97">
      <w:pPr>
        <w:pStyle w:val="Caption"/>
      </w:pPr>
      <w:bookmarkStart w:id="135" w:name="_Toc523735297"/>
    </w:p>
    <w:p w:rsidR="00EA45E5" w:rsidRDefault="00C473A2" w:rsidP="009F0F97">
      <w:pPr>
        <w:pStyle w:val="Caption"/>
      </w:pPr>
      <w:bookmarkStart w:id="136" w:name="_Toc525895317"/>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13</w:t>
      </w:r>
      <w:r w:rsidR="000B591B">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7E7E31">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Nzc0YzcyOC02MGI3LTQ4NjItOWMyYS04YWU3NDNmMjgxNjAiLCJUZXh0IjoiWzM0XSIsIldBSVZlcnNpb24iOiI2LjEuMC4wIn0=}</w:instrText>
          </w:r>
          <w:r>
            <w:fldChar w:fldCharType="separate"/>
          </w:r>
          <w:r w:rsidR="001E62F7">
            <w:t>[34]</w:t>
          </w:r>
          <w:r>
            <w:fldChar w:fldCharType="end"/>
          </w:r>
        </w:sdtContent>
      </w:sdt>
      <w:bookmarkEnd w:id="135"/>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6"/>
    </w:p>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BB2130"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3</w:t>
      </w:r>
      <w:r w:rsidR="009258E3">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7E7E31">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3VDE5OjUzOjUxIiwiUHJvamVjdCI6eyIkcmVmIjoiNSJ9fSwiVXNlTnVtYmVyaW5nVHlwZU9mUGFyZW50RG9jdW1lbnQiOmZhbHNlfV0sIkZvcm1hdHRlZFRleHQiOnsiJGlkIjoiMjUiLCJDb3VudCI6MSwiVGV4dFVuaXRzIjpbeyIkaWQiOiIyNiIsIkZvbnRTdHlsZSI6eyIkaWQiOiIyNyIsIk5ldXRyYWwiOnRydWV9LCJSZWFkaW5nT3JkZXIiOjEsIlRleHQiOiJbMzQsIDM1XSJ9XX0sIlRhZyI6IkNpdGF2aVBsYWNlaG9sZGVyIzNmYjY1NjY0LTM3OGYtNDU0Zi05ODhlLTg0MGE0N2IzYTUxOSIsIlRleHQiOiJbMzQsIDM1XSIsIldBSVZlcnNpb24iOiI2LjEuMC4wIn0=}</w:instrText>
          </w:r>
          <w:r w:rsidR="00CE0EB1">
            <w:fldChar w:fldCharType="separate"/>
          </w:r>
          <w:r w:rsidR="001E62F7">
            <w:t>[34, 35]</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7E7E31">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1QxOTo1Mzo1M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zY1ZmI2MjMzLWQ4YjItNDFjNy1iNTY2LTM0YTBhNWNiYzJjNCIsIlRleHQiOiJbMzVdIiwiV0FJVmVyc2lvbiI6IjYuMS4wLjAifQ==}</w:instrText>
          </w:r>
          <w:r w:rsidR="008E67C4">
            <w:fldChar w:fldCharType="separate"/>
          </w:r>
          <w:r w:rsidR="001E62F7">
            <w:t>[35]</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2C1BB5">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w:t>
      </w:r>
      <w:r w:rsidR="009C34E2">
        <w:rPr>
          <w:rFonts w:cs="CMMI10"/>
        </w:rPr>
        <w:t>u(x,y) is a window function</w:t>
      </w:r>
      <w:r w:rsidR="00F436B7">
        <w:rPr>
          <w:rFonts w:cs="CMMI10"/>
        </w:rPr>
        <w:t xml:space="preserve">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7E7E31">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1QxOTo1Mzo1M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dUMTk6NTM6NTEiLCJQcm9qZWN0Ijp7IiRyZWYiOiI1In19LCJVc2VOdW1iZXJpbmdUeXBlT2ZQYXJlbnREb2N1bWVudCI6ZmFsc2V9XSwiRm9ybWF0dGVkVGV4dCI6eyIkaWQiOiIzNCIsIkNvdW50IjoxLCJUZXh0VW5pdHMiOlt7IiRpZCI6IjM1IiwiRm9udFN0eWxlIjp7IiRpZCI6IjM2IiwiTmV1dHJhbCI6dHJ1ZX0sIlJlYWRpbmdPcmRlciI6MSwiVGV4dCI6IlszNl0ifV19LCJUYWciOiJDaXRhdmlQbGFjZWhvbGRlciM2MjcwNmZkNC05YjIyLTRlNWEtOTQxNS0wNTExOTljMzI1ZDkiLCJUZXh0IjoiWzM2XSIsIldBSVZlcnNpb24iOiI2LjEuMC4wIn0=}</w:instrText>
          </w:r>
          <w:r w:rsidR="00307B84">
            <w:rPr>
              <w:rFonts w:cs="CMMI10"/>
            </w:rPr>
            <w:fldChar w:fldCharType="separate"/>
          </w:r>
          <w:r w:rsidR="001E62F7">
            <w:rPr>
              <w:rFonts w:cs="CMMI10"/>
            </w:rPr>
            <w:t>[36]</w:t>
          </w:r>
          <w:r w:rsidR="00307B84">
            <w:rPr>
              <w:rFonts w:cs="CMMI10"/>
            </w:rPr>
            <w:fldChar w:fldCharType="end"/>
          </w:r>
        </w:sdtContent>
      </w:sdt>
      <w:r w:rsidR="00BF4174">
        <w:rPr>
          <w:rFonts w:cs="CMMI10"/>
        </w:rPr>
        <w:t>.</w:t>
      </w:r>
      <w:r w:rsidR="00962FBF">
        <w:rPr>
          <w:rFonts w:cs="CMMI10"/>
        </w:rPr>
        <w:t xml:space="preserve">   </w:t>
      </w:r>
    </w:p>
    <w:p w:rsidR="004405C3" w:rsidRPr="002C1BB5" w:rsidRDefault="004405C3" w:rsidP="002C1BB5"/>
    <w:p w:rsidR="002C1BB5" w:rsidRDefault="004405C3" w:rsidP="009C34E2">
      <w:pPr>
        <w:pStyle w:val="Caption"/>
      </w:pPr>
      <w:bookmarkStart w:id="137" w:name="_Ref525390772"/>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
          <m:sSubPr>
            <m:ctrlPr>
              <w:rPr>
                <w:rFonts w:ascii="Cambria Math" w:eastAsia="Times New Roman" w:hAnsi="Cambria Math" w:cs="Calibr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rPr>
            </m:ctrlPr>
          </m:funcPr>
          <m:fName>
            <m:limLow>
              <m:limLowPr>
                <m:ctrlPr>
                  <w:rPr>
                    <w:rFonts w:ascii="Cambria Math" w:eastAsia="Times New Roman" w:hAnsi="Cambria Math" w:cs="Calibri"/>
                  </w:rPr>
                </m:ctrlPr>
              </m:limLowPr>
              <m:e>
                <m: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rPr>
                </m:ctrlPr>
              </m:dPr>
              <m:e>
                <m:sSubSup>
                  <m:sSubSupPr>
                    <m:ctrlPr>
                      <w:rPr>
                        <w:rFonts w:ascii="Cambria Math" w:eastAsia="Times New Roman" w:hAnsi="Cambria Math" w:cs="Calibr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rPr>
                    </m:ctrlPr>
                  </m:dPr>
                  <m:e>
                    <m:r>
                      <w:rPr>
                        <w:rFonts w:ascii="Cambria Math" w:eastAsia="Times New Roman" w:hAnsi="Cambria Math" w:cs="Calibri"/>
                      </w:rPr>
                      <m:t>n,n</m:t>
                    </m:r>
                  </m:e>
                </m:d>
              </m:e>
            </m:d>
          </m:e>
        </m:func>
      </m:oMath>
      <w:r w:rsidR="009B0049">
        <w:tab/>
      </w:r>
      <w:r w:rsidR="00962FBF">
        <w:tab/>
      </w:r>
      <w:r>
        <w:tab/>
      </w:r>
      <w:r w:rsidR="00962FBF">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4</w:t>
      </w:r>
      <w:r w:rsidR="009258E3">
        <w:fldChar w:fldCharType="end"/>
      </w:r>
      <w:bookmarkEnd w:id="137"/>
      <w:r w:rsidR="002C1BB5">
        <w:t>)</w:t>
      </w:r>
      <w:r w:rsidR="0083353D">
        <w:tab/>
      </w:r>
    </w:p>
    <w:p w:rsidR="009C34E2" w:rsidRPr="009C34E2" w:rsidRDefault="009C34E2" w:rsidP="009C34E2"/>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7E7E31">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1QxOTo1Mzo1MSIsIlByb2plY3QiOnsiJHJlZiI6IjUifX0sIlVzZU51bWJlcmluZ1R5cGVPZlBhcmVudERvY3VtZW50IjpmYWxzZX1dLCJGb3JtYXR0ZWRUZXh0Ijp7IiRpZCI6IjE0IiwiQ291bnQiOjEsIlRleHRVbml0cyI6W3siJGlkIjoiMTUiLCJGb250U3R5bGUiOnsiJGlkIjoiMTYiLCJOZXV0cmFsIjp0cnVlfSwiUmVhZGluZ09yZGVyIjoxLCJUZXh0IjoiWzM3XSJ9XX0sIlRhZyI6IkNpdGF2aVBsYWNlaG9sZGVyIzAwYTY5ZTAzLTdkZjAtNGQ5Ni1hZDg5LTYxYjJmNjZmNmVjZCIsIlRleHQiOiJbMzddIiwiV0FJVmVyc2lvbiI6IjYuMS4wLjAifQ==}</w:instrText>
          </w:r>
          <w:r w:rsidR="00EB493B">
            <w:fldChar w:fldCharType="separate"/>
          </w:r>
          <w:r w:rsidR="001E62F7">
            <w:t>[37]</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D12468" w:rsidRPr="00D12468">
        <w:t xml:space="preserve"> </w:t>
      </w:r>
      <w:sdt>
        <w:sdtPr>
          <w:alias w:val="Don’t edit this field."/>
          <w:tag w:val="CitaviPlaceholder#3aa79489-29e9-40f1-b14c-fc7ddd3e526a"/>
          <w:id w:val="1992747068"/>
          <w:placeholder>
            <w:docPart w:val="BA9EABF3D13C40988464B0F67C4899CD"/>
          </w:placeholder>
        </w:sdtPr>
        <w:sdtContent>
          <w:r w:rsidR="00D12468">
            <w:fldChar w:fldCharType="begin"/>
          </w:r>
          <w:r w:rsidR="00D12468">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zYWE3OTQ4OS0yOWU5LTQwZjEtYjE0Yy1mYzdkZGQzZTUyNmEiLCJUZXh0IjoiWzM0XSIsIldBSVZlcnNpb24iOiI2LjEuMC4wIn0=}</w:instrText>
          </w:r>
          <w:r w:rsidR="00D12468">
            <w:fldChar w:fldCharType="separate"/>
          </w:r>
          <w:r w:rsidR="001E62F7">
            <w:t>[34]</w:t>
          </w:r>
          <w:r w:rsidR="00D12468">
            <w:fldChar w:fldCharType="end"/>
          </w:r>
        </w:sdtContent>
      </w:sdt>
      <w:r w:rsidR="004563D4" w:rsidRPr="00734BCB">
        <w:t>.</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1E62F7">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M1MzNkYTcwMS02YThiLTQyOWYtOTdjOS05MTk2NWM4NzgzMmMiLCJUZXh0IjoiWzM0XSIsIldBSVZlcnNpb24iOiI2LjEuMC4wIn0=}</w:instrText>
          </w:r>
          <w:r w:rsidR="00733F3F">
            <w:fldChar w:fldCharType="separate"/>
          </w:r>
          <w:r w:rsidR="001E62F7">
            <w:t>[34]</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r w:rsidR="000C66F0">
        <w:tab/>
      </w:r>
    </w:p>
    <w:p w:rsidR="00C62CBA" w:rsidRPr="00C30CFA" w:rsidRDefault="000C66F0" w:rsidP="009F0F97">
      <w:pPr>
        <w:pStyle w:val="Caption"/>
        <w:rPr>
          <w:rFonts w:eastAsiaTheme="minorEastAsia"/>
        </w:rPr>
      </w:pPr>
      <w:r>
        <w:rPr>
          <w:rFonts w:eastAsiaTheme="minorEastAsia" w:cstheme="minorBidi"/>
          <w:i w:val="0"/>
          <w:noProof w:val="0"/>
        </w:rPr>
        <w:tab/>
      </w:r>
      <w:r>
        <w:rPr>
          <w:rFonts w:eastAsiaTheme="minorEastAsia" w:cstheme="minorBidi"/>
          <w:i w:val="0"/>
          <w:noProof w:val="0"/>
        </w:rPr>
        <w:tab/>
      </w:r>
      <m:oMath>
        <m:r>
          <w:rPr>
            <w:rFonts w:ascii="Cambria Math" w:hAnsi="Cambria Math"/>
          </w:rPr>
          <m:t>average-precision=</m:t>
        </m:r>
        <m:f>
          <m:fPr>
            <m:ctrlPr>
              <w:rPr>
                <w:rFonts w:ascii="Cambria Math" w:hAnsi="Cambria Math"/>
              </w:rPr>
            </m:ctrlPr>
          </m:fPr>
          <m:num>
            <m:r>
              <w:rPr>
                <w:rFonts w:ascii="Cambria Math" w:hAnsi="Cambria Math"/>
              </w:rPr>
              <m:t>True positive</m:t>
            </m:r>
          </m:num>
          <m:den>
            <m:r>
              <w:rPr>
                <w:rFonts w:ascii="Cambria Math" w:hAnsi="Cambria Math"/>
              </w:rPr>
              <m:t>True positive+True negative</m:t>
            </m:r>
          </m:den>
        </m:f>
        <m:r>
          <w:rPr>
            <w:rFonts w:ascii="Cambria Math" w:hAnsi="Cambria Math"/>
          </w:rPr>
          <m:t xml:space="preserve">         </m:t>
        </m:r>
      </m:oMath>
      <w:r w:rsidR="00C62CBA" w:rsidRPr="009D7D7F">
        <w:rPr>
          <w:rFonts w:eastAsiaTheme="minorEastAsia"/>
        </w:rPr>
        <w:tab/>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166892">
        <w:rPr>
          <w:rFonts w:eastAsiaTheme="minorEastAsia"/>
          <w:cs/>
        </w:rPr>
        <w:t>‎</w:t>
      </w:r>
      <w:r w:rsidR="00166892">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166892">
        <w:rPr>
          <w:rFonts w:eastAsiaTheme="minorEastAsia"/>
        </w:rPr>
        <w:t>5</w:t>
      </w:r>
      <w:r w:rsidR="009258E3">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0C66F0" w:rsidP="009F0F97">
      <w:pPr>
        <w:pStyle w:val="Caption"/>
      </w:pPr>
      <w:r>
        <w:rPr>
          <w:rFonts w:eastAsiaTheme="minorEastAsia"/>
        </w:rPr>
        <w:tab/>
      </w:r>
      <w:r>
        <w:rPr>
          <w:rFonts w:eastAsiaTheme="minorEastAsia"/>
        </w:rPr>
        <w:tab/>
      </w:r>
      <w:r>
        <w:rPr>
          <w:rFonts w:eastAsiaTheme="minorEastAsia"/>
        </w:rPr>
        <w:tab/>
      </w:r>
      <m:oMath>
        <m:r>
          <w:rPr>
            <w:rFonts w:ascii="Cambria Math" w:hAnsi="Cambria Math"/>
          </w:rPr>
          <m:t>recall=</m:t>
        </m:r>
        <m:f>
          <m:fPr>
            <m:ctrlPr>
              <w:rPr>
                <w:rFonts w:ascii="Cambria Math" w:hAnsi="Cambria Math"/>
              </w:rPr>
            </m:ctrlPr>
          </m:fPr>
          <m:num>
            <m:r>
              <w:rPr>
                <w:rFonts w:ascii="Cambria Math" w:hAnsi="Cambria Math"/>
              </w:rPr>
              <m:t>True positive</m:t>
            </m:r>
          </m:num>
          <m:den>
            <m:r>
              <w:rPr>
                <w:rFonts w:ascii="Cambria Math" w:hAnsi="Cambria Math"/>
              </w:rPr>
              <m:t>True positive+False negative</m:t>
            </m:r>
          </m:den>
        </m:f>
      </m:oMath>
      <w:r w:rsidR="00836A7C">
        <w:rPr>
          <w:rFonts w:eastAsiaTheme="minorEastAsia"/>
        </w:rPr>
        <w:tab/>
      </w:r>
      <w:r w:rsidR="00836A7C">
        <w:rPr>
          <w:rFonts w:eastAsiaTheme="minorEastAsia"/>
        </w:rPr>
        <w:tab/>
      </w:r>
      <w:r w:rsidR="00C62CBA">
        <w:rPr>
          <w:rFonts w:eastAsiaTheme="minorEastAsia"/>
        </w:rPr>
        <w:tab/>
      </w:r>
      <w:r w:rsidR="00C62CBA" w:rsidRPr="009D7D7F">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166892">
        <w:rPr>
          <w:rFonts w:eastAsiaTheme="minorEastAsia"/>
          <w:cs/>
        </w:rPr>
        <w:t>‎</w:t>
      </w:r>
      <w:r w:rsidR="00166892">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166892">
        <w:rPr>
          <w:rFonts w:eastAsiaTheme="minorEastAsia"/>
        </w:rPr>
        <w:t>6</w:t>
      </w:r>
      <w:r w:rsidR="009258E3">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mc:AlternateContent>
          <mc:Choice Requires="wps">
            <w:drawing>
              <wp:anchor distT="0" distB="0" distL="114300" distR="114300" simplePos="0" relativeHeight="251671040" behindDoc="0" locked="0" layoutInCell="1" allowOverlap="1" wp14:anchorId="06D8543E" wp14:editId="342495C8">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7A92E987" wp14:editId="7115D202">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C43B2A" w:rsidRDefault="00C43B2A"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2E987" id="Text Box 1073741857" o:spid="_x0000_s1120"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zwE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X+6JWVL5Br4cbSfQW3lb&#10;A/9O+PAoHEYOFGGNwgOOShMeRTuJsxW5X3+7j/6YBFg5azHCBfc/18IpzvR3gxm57A0GceaTMhiO&#10;+lDcsWV5bDHr5prAVA8La2USo3/Qe7Fy1Lxg2+YxK0zCSOQueNiL12G7WNhWqebz5IQptyLcmYWV&#10;ETp2JvL61L0IZ3d9DZiIe9oPu5h8aO/WN0Yamq8DVXXqfSR6y+qOf2xIas9um+MKHuvJ6/2fM/sN&#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PpbPARZAgAAuwQAAA4AAAAAAAAAAAAAAAAALgIAAGRycy9lMm9Eb2MueG1sUEsB&#10;Ai0AFAAGAAgAAAAhAETQr67cAAAACAEAAA8AAAAAAAAAAAAAAAAAswQAAGRycy9kb3ducmV2Lnht&#10;bFBLBQYAAAAABAAEAPMAAAC8BQAAAAA=&#10;" fillcolor="white [3201]" strokeweight=".5pt">
                <v:textbox>
                  <w:txbxContent>
                    <w:p w:rsidR="00C43B2A" w:rsidRDefault="00C43B2A"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6D267B34" wp14:editId="78516A0E">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665E9824" wp14:editId="55FF7D0F">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C43B2A" w:rsidRDefault="00C43B2A"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E9824" id="Text Box 190" o:spid="_x0000_s1121"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" fillcolor="white [3201]" stroked="f" strokeweight=".5pt">
                <v:textbox>
                  <w:txbxContent>
                    <w:p w:rsidR="00C43B2A" w:rsidRDefault="00C43B2A"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456D9C70" wp14:editId="1917556C">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2F34D6D1" wp14:editId="1921EDD0">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45AD0EE4" wp14:editId="1B2121DD">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6D4CE0" w:rsidRDefault="00C43B2A"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D0EE4" id="Rectangle 1073741936" o:spid="_x0000_s1122"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" filled="f" strokecolor="black [3213]" strokeweight="1pt">
                <v:textbox>
                  <w:txbxContent>
                    <w:p w:rsidR="00C43B2A" w:rsidRPr="006D4CE0" w:rsidRDefault="00C43B2A"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611CD760" wp14:editId="2A7F71A4">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76376C67" wp14:editId="4746A4BA">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7C2A5067" wp14:editId="7E5B81A4">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17896518" wp14:editId="0CF80E95">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23541AD6" wp14:editId="6C9639C3">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3"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5A32EC9E" wp14:editId="6EAC501F">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638AB696" wp14:editId="5B8B861C">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12A4D669" wp14:editId="58C245BF">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Default="00C43B2A" w:rsidP="00D31B09"/>
                          <w:p w:rsidR="00C43B2A" w:rsidRDefault="00C43B2A" w:rsidP="00BF3C81">
                            <w:r>
                              <w:t>ROI Pooling</w:t>
                            </w:r>
                          </w:p>
                          <w:p w:rsidR="00C43B2A" w:rsidRDefault="00C43B2A" w:rsidP="00BF3C81"/>
                          <w:p w:rsidR="00C43B2A" w:rsidRDefault="00C43B2A" w:rsidP="0067548D">
                            <w:pPr>
                              <w:jc w:val="center"/>
                            </w:pPr>
                            <w:r>
                              <w:t>FC6</w:t>
                            </w:r>
                          </w:p>
                          <w:p w:rsidR="00C43B2A" w:rsidRDefault="00C43B2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2A4D66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3"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6WV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" fillcolor="white [3212]" strokecolor="black [3213]" strokeweight="1pt">
                <v:textbox>
                  <w:txbxContent>
                    <w:p w:rsidR="00C43B2A" w:rsidRDefault="00C43B2A" w:rsidP="00D31B09"/>
                    <w:p w:rsidR="00C43B2A" w:rsidRDefault="00C43B2A" w:rsidP="00BF3C81">
                      <w:r>
                        <w:t>ROI Pooling</w:t>
                      </w:r>
                    </w:p>
                    <w:p w:rsidR="00C43B2A" w:rsidRDefault="00C43B2A" w:rsidP="00BF3C81"/>
                    <w:p w:rsidR="00C43B2A" w:rsidRDefault="00C43B2A" w:rsidP="0067548D">
                      <w:pPr>
                        <w:jc w:val="center"/>
                      </w:pPr>
                      <w:r>
                        <w:t>FC6</w:t>
                      </w:r>
                    </w:p>
                    <w:p w:rsidR="00C43B2A" w:rsidRDefault="00C43B2A"/>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2FFA94CB" wp14:editId="3B2AF282">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79A638FE" wp14:editId="78E56B52">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14531D28" wp14:editId="53923E74">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2C72C773" wp14:editId="4A5A626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087E5BF8" wp14:editId="729AFC4D">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3ECE138E" wp14:editId="02D0F28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24F5B509" wp14:editId="012EDB6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7DA32985" wp14:editId="777CDB3C">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Default="00C43B2A"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A32985" id="Parallelogram 1073741865" o:spid="_x0000_s1124"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BXI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eVANV1soD0gwC33nOcPvanzSe+Z8oFfkB44P/4iLVNAWFIYdJRXYXx/dB33sAJRS0mLr&#10;FtT93DErKFHfNPbGZbZYhF6Ph8VyNcODPZVsTyV619wAsiHDQWV43AZ9r8attNC84pTZBK8oYpqj&#10;74Jyb8fDje9HCs4pLjabqIb9bZi/18+GB/BQ6MDUl+6VWTPw2mNDPMDY5ix/x+peN1hq2Ow8yDpS&#10;/ljX4QlwNkQuDXMsDJ/Tc9Q6Ttv1b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ANyBXIqQIAALUFAAAOAAAAAAAA&#10;AAAAAAAAAC4CAABkcnMvZTJvRG9jLnhtbFBLAQItABQABgAIAAAAIQCyQImX4QAAAAoBAAAPAAAA&#10;AAAAAAAAAAAAAAMFAABkcnMvZG93bnJldi54bWxQSwUGAAAAAAQABADzAAAAEQYAAAAA&#10;" filled="f" strokecolor="black [3213]" strokeweight="1pt">
                <v:textbox>
                  <w:txbxContent>
                    <w:p w:rsidR="00C43B2A" w:rsidRDefault="00C43B2A"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0BF38536" wp14:editId="184A1833">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6D4CE0" w:rsidRDefault="00C43B2A" w:rsidP="00427C2F">
                            <w:pPr>
                              <w:jc w:val="center"/>
                              <w:rPr>
                                <w:color w:val="000000" w:themeColor="text1"/>
                              </w:rPr>
                            </w:pPr>
                            <w:r w:rsidRPr="006D4CE0">
                              <w:rPr>
                                <w:color w:val="000000" w:themeColor="text1"/>
                              </w:rPr>
                              <w:t>CFC7</w:t>
                            </w:r>
                          </w:p>
                          <w:p w:rsidR="00C43B2A" w:rsidRPr="006D4CE0" w:rsidRDefault="00C43B2A"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38536" id="Rectangle 1073741949" o:spid="_x0000_s1125"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L1S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yXwaTI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FiIvVKgAgAAjwUAAA4AAAAAAAAAAAAAAAAALgIA&#10;AGRycy9lMm9Eb2MueG1sUEsBAi0AFAAGAAgAAAAhABmD6aHgAAAACgEAAA8AAAAAAAAAAAAAAAAA&#10;+gQAAGRycy9kb3ducmV2LnhtbFBLBQYAAAAABAAEAPMAAAAHBgAAAAA=&#10;" filled="f" stroked="f" strokeweight="1pt">
                <v:textbox>
                  <w:txbxContent>
                    <w:p w:rsidR="00C43B2A" w:rsidRPr="006D4CE0" w:rsidRDefault="00C43B2A" w:rsidP="00427C2F">
                      <w:pPr>
                        <w:jc w:val="center"/>
                        <w:rPr>
                          <w:color w:val="000000" w:themeColor="text1"/>
                        </w:rPr>
                      </w:pPr>
                      <w:r w:rsidRPr="006D4CE0">
                        <w:rPr>
                          <w:color w:val="000000" w:themeColor="text1"/>
                        </w:rPr>
                        <w:t>CFC7</w:t>
                      </w:r>
                    </w:p>
                    <w:p w:rsidR="00C43B2A" w:rsidRPr="006D4CE0" w:rsidRDefault="00C43B2A"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6D8F1D1D" wp14:editId="265CD168">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51DA3D99" wp14:editId="3C7A06FA">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306A69FB" wp14:editId="7D708EC2">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C43B2A" w:rsidRDefault="00C43B2A" w:rsidP="00BF3C81">
                            <w:pPr>
                              <w:jc w:val="center"/>
                            </w:pPr>
                            <w:r>
                              <w:t>COBbox Regressor</w:t>
                            </w:r>
                          </w:p>
                          <w:p w:rsidR="00C43B2A" w:rsidRDefault="00C43B2A" w:rsidP="00BF3C81"/>
                          <w:p w:rsidR="00C43B2A" w:rsidRDefault="00C43B2A"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69FB" id="Text Box 174" o:spid="_x0000_s1126"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M6jV3lPAgAAkwQAAA4AAAAAAAAAAAAAAAAALgIAAGRycy9lMm9Eb2MueG1sUEsBAi0A&#10;FAAGAAgAAAAhAMYrN+HjAAAACgEAAA8AAAAAAAAAAAAAAAAAqQQAAGRycy9kb3ducmV2LnhtbFBL&#10;BQYAAAAABAAEAPMAAAC5BQAAAAA=&#10;" fillcolor="white [3201]" stroked="f" strokeweight=".5pt">
                <v:textbox>
                  <w:txbxContent>
                    <w:p w:rsidR="00C43B2A" w:rsidRDefault="00C43B2A" w:rsidP="00BF3C81">
                      <w:pPr>
                        <w:jc w:val="center"/>
                      </w:pPr>
                      <w:r>
                        <w:t>COBbox Regressor</w:t>
                      </w:r>
                    </w:p>
                    <w:p w:rsidR="00C43B2A" w:rsidRDefault="00C43B2A" w:rsidP="00BF3C81"/>
                    <w:p w:rsidR="00C43B2A" w:rsidRDefault="00C43B2A"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62219ABE" wp14:editId="3E3A4503">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C43B2A" w:rsidRPr="00B27CA2" w:rsidRDefault="00C43B2A"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19ABE" id="Text Box 173" o:spid="_x0000_s1127"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Hp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Yi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PuHprTwIAAJMEAAAOAAAAAAAAAAAAAAAAAC4CAABkcnMvZTJvRG9jLnhtbFBLAQItABQABgAI&#10;AAAAIQAzBhjM3gAAAAoBAAAPAAAAAAAAAAAAAAAAAKkEAABkcnMvZG93bnJldi54bWxQSwUGAAAA&#10;AAQABADzAAAAtAUAAAAA&#10;" fillcolor="white [3201]" stroked="f" strokeweight=".5pt">
                <v:textbox>
                  <w:txbxContent>
                    <w:p w:rsidR="00C43B2A" w:rsidRPr="00B27CA2" w:rsidRDefault="00C43B2A"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5C7663B2" wp14:editId="44DB9B2D">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37DCDC53" wp14:editId="2EFD20DD">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3FE2876A" wp14:editId="7071D222">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59976061" wp14:editId="1F595729">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41718547" wp14:editId="3B12D646">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5CB32155" wp14:editId="5F1294EA">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6D4CE0" w:rsidRDefault="00C43B2A" w:rsidP="005549FE">
                            <w:pPr>
                              <w:jc w:val="center"/>
                              <w:rPr>
                                <w:color w:val="000000" w:themeColor="text1"/>
                              </w:rPr>
                            </w:pPr>
                            <w:r w:rsidRPr="006D4CE0">
                              <w:rPr>
                                <w:color w:val="000000" w:themeColor="text1"/>
                              </w:rPr>
                              <w:t>InpuFC6</w:t>
                            </w:r>
                          </w:p>
                          <w:p w:rsidR="00C43B2A" w:rsidRDefault="00C43B2A"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B32155" id="Rectangle 1073741948" o:spid="_x0000_s1128"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G5coT2VAgAAgAUAAA4AAAAAAAAAAAAAAAAALgIAAGRycy9lMm9Eb2MueG1s&#10;UEsBAi0AFAAGAAgAAAAhADKFwzzcAAAACAEAAA8AAAAAAAAAAAAAAAAA7wQAAGRycy9kb3ducmV2&#10;LnhtbFBLBQYAAAAABAAEAPMAAAD4BQAAAAA=&#10;" filled="f" stroked="f" strokeweight="1pt">
                <v:textbox>
                  <w:txbxContent>
                    <w:p w:rsidR="00C43B2A" w:rsidRPr="006D4CE0" w:rsidRDefault="00C43B2A" w:rsidP="005549FE">
                      <w:pPr>
                        <w:jc w:val="center"/>
                        <w:rPr>
                          <w:color w:val="000000" w:themeColor="text1"/>
                        </w:rPr>
                      </w:pPr>
                      <w:r w:rsidRPr="006D4CE0">
                        <w:rPr>
                          <w:color w:val="000000" w:themeColor="text1"/>
                        </w:rPr>
                        <w:t>InpuFC6</w:t>
                      </w:r>
                    </w:p>
                    <w:p w:rsidR="00C43B2A" w:rsidRDefault="00C43B2A"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66E7C972" wp14:editId="6527FE97">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C43B2A" w:rsidRDefault="00C43B2A"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7C972" id="Text Box 1073741852" o:spid="_x0000_s1129"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X4D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" fillcolor="white [3201]" stroked="f" strokeweight=".5pt">
                <v:textbox>
                  <w:txbxContent>
                    <w:p w:rsidR="00C43B2A" w:rsidRDefault="00C43B2A"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4A5EE170" wp14:editId="34FB65D2">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C43B2A" w:rsidRDefault="00C43B2A"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EE170" id="Text Box 1073741853" o:spid="_x0000_s1130"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uA1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w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FIrgNU0CAACTBAAADgAAAAAAAAAAAAAAAAAuAgAAZHJzL2Uyb0RvYy54bWxQSwECLQAUAAYA&#10;CAAAACEA0YYeEOEAAAAKAQAADwAAAAAAAAAAAAAAAACnBAAAZHJzL2Rvd25yZXYueG1sUEsFBgAA&#10;AAAEAAQA8wAAALUFAAAAAA==&#10;" fillcolor="white [3201]" stroked="f" strokeweight=".5pt">
                <v:textbox>
                  <w:txbxContent>
                    <w:p w:rsidR="00C43B2A" w:rsidRDefault="00C43B2A"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2B7E04DA" wp14:editId="1C8CF7B0">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6706E244" wp14:editId="0E2347E9">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7A8A7D1F" wp14:editId="2DEF1968">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48AE6A18" wp14:editId="66290737">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4F06A36B" wp14:editId="4CB822ED">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4F20BCE2" wp14:editId="35FAFB53">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78887518" wp14:editId="260100AC">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C43B2A" w:rsidRDefault="00C43B2A"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7518" id="Text Box 104" o:spid="_x0000_s1131"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iuvUQIAAK4EAAAOAAAAZHJzL2Uyb0RvYy54bWysVE1v2zAMvQ/YfxB0X+y4adIacYosRYYB&#10;QVsgKXpWZDk2JouapMTOfv0o2flot9OwiyyRT0/kI+npQ1tLchDGVqAyOhzElAjFIa/ULqOvm+WX&#10;O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FYrr1ECAACuBAAADgAAAAAAAAAAAAAAAAAuAgAAZHJzL2Uyb0RvYy54bWxQSwECLQAUAAYA&#10;CAAAACEAxNIPsN0AAAAJAQAADwAAAAAAAAAAAAAAAACrBAAAZHJzL2Rvd25yZXYueG1sUEsFBgAA&#10;AAAEAAQA8wAAALUFAAAAAA==&#10;" fillcolor="white [3201]" strokeweight=".5pt">
                <v:textbox>
                  <w:txbxContent>
                    <w:p w:rsidR="00C43B2A" w:rsidRDefault="00C43B2A"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0F839024" wp14:editId="453D7DC2">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630E5CA8" wp14:editId="3905896D">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2475DFC2" wp14:editId="5915E20D">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378DFEFD" wp14:editId="5D7C09D3">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7A91BC4A" wp14:editId="43F15E84">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1DC3BCB5" wp14:editId="792B1B8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05CD1272" wp14:editId="27495CA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447375B0" wp14:editId="1C76BBAE">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C43B2A" w:rsidRDefault="00C43B2A"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7375B0" id="Text Box 1073741854" o:spid="_x0000_s1132"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" fillcolor="white [3201]" stroked="f" strokeweight=".5pt">
                <v:textbox>
                  <w:txbxContent>
                    <w:p w:rsidR="00C43B2A" w:rsidRDefault="00C43B2A"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120AB46B" wp14:editId="3FB814CF">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14031BEC" wp14:editId="5652F497">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477E261D" wp14:editId="4D88F788">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C43B2A" w:rsidRDefault="00C43B2A"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E261D" id="Text Box 105" o:spid="_x0000_s1133"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" fillcolor="white [3201]" strokeweight=".5pt">
                <v:textbox>
                  <w:txbxContent>
                    <w:p w:rsidR="00C43B2A" w:rsidRDefault="00C43B2A" w:rsidP="00BF3C81">
                      <w:pPr>
                        <w:jc w:val="center"/>
                      </w:pPr>
                      <w:r>
                        <w:t>Bbox Regressor</w:t>
                      </w:r>
                    </w:p>
                  </w:txbxContent>
                </v:textbox>
                <w10:wrap anchorx="margin"/>
              </v:shape>
            </w:pict>
          </mc:Fallback>
        </mc:AlternateContent>
      </w:r>
    </w:p>
    <w:p w:rsidR="000F5B6C" w:rsidRDefault="00123370" w:rsidP="00D31B09">
      <w:pPr>
        <w:rPr>
          <w:b/>
          <w:bCs/>
        </w:rPr>
      </w:pPr>
      <w:r>
        <w:rPr>
          <w:noProof/>
        </w:rPr>
        <mc:AlternateContent>
          <mc:Choice Requires="wps">
            <w:drawing>
              <wp:anchor distT="0" distB="0" distL="114300" distR="114300" simplePos="0" relativeHeight="251640320" behindDoc="0" locked="0" layoutInCell="1" allowOverlap="1" wp14:anchorId="1A8D03CF" wp14:editId="2ED7E927">
                <wp:simplePos x="0" y="0"/>
                <wp:positionH relativeFrom="margin">
                  <wp:posOffset>3115915</wp:posOffset>
                </wp:positionH>
                <wp:positionV relativeFrom="paragraph">
                  <wp:posOffset>220138</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C43B2A" w:rsidRDefault="00C43B2A"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8D03CF" id="Text Box 1073741855" o:spid="_x0000_s1134" type="#_x0000_t202" style="position:absolute;left:0;text-align:left;margin-left:245.35pt;margin-top:17.3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" fillcolor="white [3201]" stroked="f" strokeweight=".5pt">
                <v:textbox>
                  <w:txbxContent>
                    <w:p w:rsidR="00C43B2A" w:rsidRDefault="00C43B2A" w:rsidP="00BF3C81">
                      <w:pPr>
                        <w:jc w:val="center"/>
                      </w:pPr>
                      <w:r>
                        <w:t>FC6</w:t>
                      </w:r>
                    </w:p>
                  </w:txbxContent>
                </v:textbox>
                <w10:wrap anchorx="margin"/>
              </v:shape>
            </w:pict>
          </mc:Fallback>
        </mc:AlternateContent>
      </w:r>
      <w:r w:rsidR="005549FE">
        <w:rPr>
          <w:noProof/>
        </w:rPr>
        <mc:AlternateContent>
          <mc:Choice Requires="wps">
            <w:drawing>
              <wp:anchor distT="0" distB="0" distL="114300" distR="114300" simplePos="0" relativeHeight="251641344" behindDoc="0" locked="0" layoutInCell="1" allowOverlap="1" wp14:anchorId="2C18458D" wp14:editId="3A30F788">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C43B2A" w:rsidRDefault="00C43B2A"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18458D" id="Text Box 1073741856" o:spid="_x0000_s1135"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2fuCkkCAACTBAAADgAAAAAAAAAAAAAAAAAuAgAAZHJzL2Uyb0RvYy54bWxQSwECLQAUAAYACAAA&#10;ACEApqFOEeIAAAALAQAADwAAAAAAAAAAAAAAAACjBAAAZHJzL2Rvd25yZXYueG1sUEsFBgAAAAAE&#10;AAQA8wAAALIFAAAAAA==&#10;" fillcolor="white [3201]" stroked="f" strokeweight=".5pt">
                <v:textbox>
                  <w:txbxContent>
                    <w:p w:rsidR="00C43B2A" w:rsidRDefault="00C43B2A" w:rsidP="00BF3C81">
                      <w:pPr>
                        <w:jc w:val="center"/>
                      </w:pPr>
                      <w:r>
                        <w:t>FC7</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0394F6EC" wp14:editId="04D17F66">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C43B2A" w:rsidRPr="005B489B" w:rsidRDefault="00C43B2A" w:rsidP="001914DC">
                            <w:pPr>
                              <w:pStyle w:val="Caption"/>
                            </w:pPr>
                            <w:bookmarkStart w:id="138" w:name="_Toc523735298"/>
                            <w:bookmarkStart w:id="139" w:name="_Toc524625281"/>
                            <w:bookmarkStart w:id="140" w:name="_Toc52589531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4</w:t>
                            </w:r>
                            <w:r>
                              <w:fldChar w:fldCharType="end"/>
                            </w:r>
                            <w:r>
                              <w:t>: Flowchart of the Faster-</w:t>
                            </w:r>
                            <w:r w:rsidRPr="0091252D">
                              <w:t>region CNN approach</w:t>
                            </w:r>
                            <w:bookmarkEnd w:id="138"/>
                            <w:bookmarkEnd w:id="139"/>
                            <w:r>
                              <w:t>. In this image, the required layers and the structures of the faster RCNN are represented which indicate the flow of data in the framework.</w:t>
                            </w:r>
                            <w:bookmarkEnd w:id="14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94F6EC" id="Text Box 50" o:spid="_x0000_s1136"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" stroked="f">
                <v:textbox style="mso-fit-shape-to-text:t" inset="0,0,0,0">
                  <w:txbxContent>
                    <w:p w:rsidR="00C43B2A" w:rsidRPr="005B489B" w:rsidRDefault="00C43B2A" w:rsidP="001914DC">
                      <w:pPr>
                        <w:pStyle w:val="Caption"/>
                      </w:pPr>
                      <w:bookmarkStart w:id="141" w:name="_Toc523735298"/>
                      <w:bookmarkStart w:id="142" w:name="_Toc524625281"/>
                      <w:bookmarkStart w:id="143" w:name="_Toc52589531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4</w:t>
                      </w:r>
                      <w:r>
                        <w:fldChar w:fldCharType="end"/>
                      </w:r>
                      <w:r>
                        <w:t>: Flowchart of the Faster-</w:t>
                      </w:r>
                      <w:r w:rsidRPr="0091252D">
                        <w:t>region CNN approach</w:t>
                      </w:r>
                      <w:bookmarkEnd w:id="141"/>
                      <w:bookmarkEnd w:id="142"/>
                      <w:r>
                        <w:t>. In this image, the required layers and the structures of the faster RCNN are represented which indicate the flow of data in the framework.</w:t>
                      </w:r>
                      <w:bookmarkEnd w:id="143"/>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7E7E31">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dUMTk6NTM6NTE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dUMTk6NTM6NTEiLCJQcm9qZWN0Ijp7IiRyZWYiOiI1In19LCJVc2VOdW1iZXJpbmdUeXBlT2ZQYXJlbnREb2N1bWVudCI6ZmFsc2V9XSwiRm9ybWF0dGVkVGV4dCI6eyIkaWQiOiIyNSIsIkNvdW50IjoxLCJUZXh0VW5pdHMiOlt7IiRpZCI6IjI2IiwiRm9udFN0eWxlIjp7IiRpZCI6IjI3IiwiTmV1dHJhbCI6dHJ1ZX0sIlJlYWRpbmdPcmRlciI6MSwiVGV4dCI6IlszNCwgMzhdIn1dfSwiVGFnIjoiQ2l0YXZpUGxhY2Vob2xkZXIjNjJhM2EzZjItNjkzYy00YWRlLThiMjktYjAxY2Q5NmQ1ODcxIiwiVGV4dCI6IlszNCwgMzhdIiwiV0FJVmVyc2lvbiI6IjYuMS4wLjAifQ==}</w:instrText>
          </w:r>
          <w:r w:rsidR="00CC61B1">
            <w:fldChar w:fldCharType="separate"/>
          </w:r>
          <w:r w:rsidR="001E62F7">
            <w:t>[34, 38]</w:t>
          </w:r>
          <w:r w:rsidR="00CC61B1">
            <w:fldChar w:fldCharType="end"/>
          </w:r>
        </w:sdtContent>
      </w:sdt>
      <w:r w:rsidR="00D951EB" w:rsidRPr="00661E83">
        <w:t>.</w:t>
      </w:r>
      <w:r w:rsidR="00393A51">
        <w:t xml:space="preserve"> </w:t>
      </w:r>
    </w:p>
    <w:p w:rsidR="00FA4050" w:rsidRDefault="008F5292" w:rsidP="00053E09">
      <w:r w:rsidRPr="0099221B">
        <w:lastRenderedPageBreak/>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trained </w:t>
      </w:r>
      <w:r w:rsidR="00E815A8">
        <w:t xml:space="preserve">with </w:t>
      </w:r>
      <w:r w:rsidR="00AE1C39">
        <w:t>88</w:t>
      </w:r>
      <w:r w:rsidR="00342F83">
        <w:t xml:space="preserve"> image</w:t>
      </w:r>
      <w:r w:rsidR="00B33192">
        <w:t>s</w:t>
      </w:r>
      <w:r w:rsidR="00342F83">
        <w:t xml:space="preserve"> </w:t>
      </w:r>
      <w:r w:rsidR="003B6E86">
        <w:t xml:space="preserve">is shown in </w:t>
      </w:r>
      <w:r w:rsidR="0019209C">
        <w:t xml:space="preserve">the </w:t>
      </w:r>
      <w:r w:rsidR="003B6E86">
        <w:t>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4" w:name="_Toc523735299"/>
      <w:r>
        <w:rPr>
          <w:noProof/>
        </w:rPr>
        <w:drawing>
          <wp:inline distT="0" distB="0" distL="0" distR="0" wp14:anchorId="7411205A" wp14:editId="501314A8">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4">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9F0F97">
      <w:pPr>
        <w:pStyle w:val="Caption"/>
      </w:pPr>
    </w:p>
    <w:p w:rsidR="00D576DC" w:rsidRPr="00FC795E" w:rsidRDefault="00D5451B" w:rsidP="009F0F97">
      <w:pPr>
        <w:pStyle w:val="Caption"/>
      </w:pPr>
      <w:bookmarkStart w:id="145" w:name="_Toc525895319"/>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15</w:t>
      </w:r>
      <w:r w:rsidR="000B591B">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4"/>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5"/>
    </w:p>
    <w:p w:rsidR="00BF0B2B" w:rsidRDefault="0082366F" w:rsidP="004661A9">
      <w:r>
        <w:rPr>
          <w:noProof/>
        </w:rPr>
        <w:lastRenderedPageBreak/>
        <w:drawing>
          <wp:anchor distT="0" distB="0" distL="114300" distR="114300" simplePos="0" relativeHeight="251706880" behindDoc="0" locked="0" layoutInCell="1" allowOverlap="1" wp14:anchorId="070C4388" wp14:editId="7C876B5B">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5">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722E6FAD" wp14:editId="7A7F3628">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E6FAD" id="Text Box 1073741954" o:spid="_x0000_s1137"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B8Q+BOAIAAHoEAAAOAAAAAAAA&#10;AAAAAAAAAC4CAABkcnMvZTJvRG9jLnhtbFBLAQItABQABgAIAAAAIQDGDmS04AAAAAsBAAAPAAAA&#10;AAAAAAAAAAAAAJIEAABkcnMvZG93bnJldi54bWxQSwUGAAAAAAQABADzAAAAnwUAAAAA&#10;" stroked="f">
                <v:textbox inset="0,0,0,0">
                  <w:txbxContent>
                    <w:p w:rsidR="00C43B2A" w:rsidRPr="00CF759E" w:rsidRDefault="00C43B2A" w:rsidP="009F0F97">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7D4D9589" wp14:editId="246EB676">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4D9589" id="Text Box 1073741953" o:spid="_x0000_s1138"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B1s3gOAIAAHoEAAAOAAAAAAAA&#10;AAAAAAAAAC4CAABkcnMvZTJvRG9jLnhtbFBLAQItABQABgAIAAAAIQDDNHdD4AAAAAsBAAAPAAAA&#10;AAAAAAAAAAAAAJIEAABkcnMvZG93bnJldi54bWxQSwUGAAAAAAQABADzAAAAnwU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465A92ED" wp14:editId="1BC36192">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C43B2A" w:rsidRPr="00134C7D" w:rsidRDefault="00C43B2A" w:rsidP="00D50628">
                            <w:pPr>
                              <w:pStyle w:val="Caption"/>
                            </w:pPr>
                            <w:bookmarkStart w:id="146" w:name="_Toc523735300"/>
                            <w:bookmarkStart w:id="147" w:name="_Toc524625283"/>
                            <w:bookmarkStart w:id="148" w:name="_Toc52589532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6</w:t>
                            </w:r>
                            <w:r>
                              <w:fldChar w:fldCharType="end"/>
                            </w:r>
                            <w:r>
                              <w:t>: The detected Z-frame structures from an MR-captured image. (a) In this image, the Z-frame structures are detected correctly within the bounding box. (b) In this image, the bounding box is not positioned correctly and some other objects from the background are detected as the Z-frame structures.</w:t>
                            </w:r>
                            <w:bookmarkEnd w:id="146"/>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5A92ED" id="Text Box 51" o:spid="_x0000_s1139"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LfCvSzACAABoBAAADgAAAAAAAAAAAAAAAAAu&#10;AgAAZHJzL2Uyb0RvYy54bWxQSwECLQAUAAYACAAAACEArJ2ehuAAAAAIAQAADwAAAAAAAAAAAAAA&#10;AACKBAAAZHJzL2Rvd25yZXYueG1sUEsFBgAAAAAEAAQA8wAAAJcFAAAAAA==&#10;" stroked="f">
                <v:textbox style="mso-fit-shape-to-text:t" inset="0,0,0,0">
                  <w:txbxContent>
                    <w:p w:rsidR="00C43B2A" w:rsidRPr="00134C7D" w:rsidRDefault="00C43B2A" w:rsidP="00D50628">
                      <w:pPr>
                        <w:pStyle w:val="Caption"/>
                      </w:pPr>
                      <w:bookmarkStart w:id="149" w:name="_Toc523735300"/>
                      <w:bookmarkStart w:id="150" w:name="_Toc524625283"/>
                      <w:bookmarkStart w:id="151" w:name="_Toc52589532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6</w:t>
                      </w:r>
                      <w:r>
                        <w:fldChar w:fldCharType="end"/>
                      </w:r>
                      <w:r>
                        <w:t>: The detected Z-frame structures from an MR-captured image. (a) In this image, the Z-frame structures are detected correctly within the bounding box. (b) In this image, the bounding box is not positioned correctly and some other objects from the background are detected as the Z-frame structures.</w:t>
                      </w:r>
                      <w:bookmarkEnd w:id="149"/>
                      <w:bookmarkEnd w:id="150"/>
                      <w:bookmarkEnd w:id="151"/>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3182DEDA" wp14:editId="04AC2F9C">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6">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A02D7" w:rsidRDefault="002A02D7" w:rsidP="003B5942">
      <w:pPr>
        <w:pStyle w:val="Heading4"/>
        <w:spacing w:before="0"/>
      </w:pPr>
      <w:bookmarkStart w:id="152" w:name="_Toc525918915"/>
      <w:r>
        <w:t>Noise removal of</w:t>
      </w:r>
      <w:r w:rsidR="00697ECE">
        <w:t xml:space="preserve"> the MR-</w:t>
      </w:r>
      <w:r>
        <w:t>images</w:t>
      </w:r>
      <w:bookmarkEnd w:id="152"/>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166892">
        <w:rPr>
          <w:cs/>
        </w:rPr>
        <w:t>‎</w:t>
      </w:r>
      <w:r w:rsidR="00166892">
        <w:t>2.1</w:t>
      </w:r>
      <w:r w:rsidR="00B1167E">
        <w:fldChar w:fldCharType="end"/>
      </w:r>
      <w:r w:rsidR="00B1167E">
        <w:t>)</w:t>
      </w:r>
      <w:r>
        <w:t>, i</w:t>
      </w:r>
      <w:r w:rsidR="00BE17B4">
        <w:t>n magnetic resonance</w:t>
      </w:r>
      <w:r w:rsidR="00AC6401">
        <w:t xml:space="preserve"> images, noise is commonly </w:t>
      </w:r>
      <w:r w:rsidR="004744D0">
        <w:t xml:space="preserve">represented by </w:t>
      </w:r>
      <w:r w:rsidR="00BF0B2B">
        <w:t xml:space="preserve">the </w:t>
      </w:r>
      <w:r w:rsidR="004744D0">
        <w:t>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BF0B2B">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7E7E31">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hZmQ0OGY1MC1mNWJlLTQxODYtYjUyMC0wNzljNmRlYmU5MjciLCJUZXh0IjoiWzM5XSIsIldBSVZlcnNpb24iOiI2LjEuMC4wIn0=}</w:instrText>
          </w:r>
          <w:r w:rsidR="001D7EF9">
            <w:fldChar w:fldCharType="separate"/>
          </w:r>
          <w:r w:rsidR="001E62F7">
            <w:t>[39]</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4661A9" w:rsidRDefault="004661A9"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w:t>
      </w:r>
      <w:r w:rsidR="004661A9">
        <w:t xml:space="preserve">the </w:t>
      </w:r>
      <w:r w:rsidR="00BF0047">
        <w:t xml:space="preserve">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7E7E31">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dUMTk6NTM6NTE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dUMTk6NTM6NTEiLCJQcm9qZWN0Ijp7IiRyZWYiOiI1In19LCJVc2VOdW1iZXJpbmdUeXBlT2ZQYXJlbnREb2N1bWVudCI6ZmFsc2V9XSwiRm9ybWF0dGVkVGV4dCI6eyIkaWQiOiIxNCIsIkNvdW50IjoxLCJUZXh0VW5pdHMiOlt7IiRpZCI6IjE1IiwiRm9udFN0eWxlIjp7IiRpZCI6IjE2IiwiTmV1dHJhbCI6dHJ1ZX0sIlJlYWRpbmdPcmRlciI6MSwiVGV4dCI6Ils0MF0ifV19LCJUYWciOiJDaXRhdmlQbGFjZWhvbGRlciNkZmQ2NTQ4ZC05YTNmLTQzZmUtYmU1Ny1iYTVjZjIxNTRlMWMiLCJUZXh0IjoiWzQwXSIsIldBSVZlcnNpb24iOiI2LjEuMC4wIn0=}</w:instrText>
          </w:r>
          <w:r w:rsidR="00155F6B">
            <w:rPr>
              <w:rFonts w:eastAsiaTheme="minorEastAsia"/>
            </w:rPr>
            <w:fldChar w:fldCharType="separate"/>
          </w:r>
          <w:r w:rsidR="001E62F7">
            <w:rPr>
              <w:rFonts w:eastAsiaTheme="minorEastAsia"/>
            </w:rPr>
            <w:t>[40]</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BF0B2B" w:rsidP="009F0F97">
      <w:pPr>
        <w:pStyle w:val="Caption"/>
      </w:pP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tab/>
      </w:r>
      <w:r w:rsidR="00B72A09">
        <w:tab/>
      </w:r>
      <w:r w:rsidR="00B72A09">
        <w:tab/>
      </w:r>
      <w:r w:rsidR="009F46CC" w:rsidRPr="002F02D3">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7</w:t>
      </w:r>
      <w:r w:rsidR="009258E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5CAB220D" wp14:editId="2C463746">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7">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1CC33726" wp14:editId="0827618F">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8">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69D659A1" wp14:editId="5F39558B">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659A1" id="Text Box 1073741897" o:spid="_x0000_s1140"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3593B074" wp14:editId="7DE52EC0">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3B074" id="Text Box 1073741923" o:spid="_x0000_s1141"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IAe60U5AgAAegQAAA4AAAAAAAAA&#10;AAAAAAAALgIAAGRycy9lMm9Eb2MueG1sUEsBAi0AFAAGAAgAAAAhAMOUfDHeAAAACQEAAA8AAAAA&#10;AAAAAAAAAAAAkwQAAGRycy9kb3ducmV2LnhtbFBLBQYAAAAABAAEAPMAAACeBQAAAAA=&#10;" stroked="f">
                <v:textbox inset="0,0,0,0">
                  <w:txbxContent>
                    <w:p w:rsidR="00C43B2A" w:rsidRPr="00CF759E" w:rsidRDefault="00C43B2A" w:rsidP="009F0F97">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5C3F6912" wp14:editId="07AEB1FB">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C43B2A" w:rsidRPr="005163E8" w:rsidRDefault="00C43B2A" w:rsidP="009F0F97">
                            <w:pPr>
                              <w:pStyle w:val="Caption"/>
                            </w:pPr>
                            <w:bookmarkStart w:id="153" w:name="_Toc523735302"/>
                            <w:bookmarkStart w:id="154" w:name="_Toc524625285"/>
                            <w:bookmarkStart w:id="155" w:name="_Toc52589532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7</w:t>
                            </w:r>
                            <w:r>
                              <w:fldChar w:fldCharType="end"/>
                            </w:r>
                            <w:r>
                              <w:t>: (a) The T1W image of the Z-frame marker which is acquired using the capture device and the AV converter. (b) Image (a) after denoising using Gaussian smoothing operation.</w:t>
                            </w:r>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F6912" id="Text Box 1073741846" o:spid="_x0000_s1142"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" stroked="f">
                <v:textbox inset="0,0,0,0">
                  <w:txbxContent>
                    <w:p w:rsidR="00C43B2A" w:rsidRPr="005163E8" w:rsidRDefault="00C43B2A" w:rsidP="009F0F97">
                      <w:pPr>
                        <w:pStyle w:val="Caption"/>
                      </w:pPr>
                      <w:bookmarkStart w:id="156" w:name="_Toc523735302"/>
                      <w:bookmarkStart w:id="157" w:name="_Toc524625285"/>
                      <w:bookmarkStart w:id="158" w:name="_Toc52589532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7</w:t>
                      </w:r>
                      <w:r>
                        <w:fldChar w:fldCharType="end"/>
                      </w:r>
                      <w:r>
                        <w:t>: (a) The T1W image of the Z-frame marker which is acquired using the capture device and the AV converter. (b) Image (a) after denoising using Gaussian smoothing operation.</w:t>
                      </w:r>
                      <w:bookmarkEnd w:id="156"/>
                      <w:bookmarkEnd w:id="157"/>
                      <w:bookmarkEnd w:id="158"/>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7E7E31">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3VDE5OjUzOjUxIiwiUHJvamVjdCI6eyIkcmVmIjoiNSJ9fSwiVXNlTnVtYmVyaW5nVHlwZU9mUGFyZW50RG9jdW1lbnQiOmZhbHNlfV0sIkZvcm1hdHRlZFRleHQiOnsiJGlkIjoiMTIiLCJDb3VudCI6MSwiVGV4dFVuaXRzIjpbeyIkaWQiOiIxMyIsIkZvbnRTdHlsZSI6eyIkaWQiOiIxNCIsIk5ldXRyYWwiOnRydWV9LCJSZWFkaW5nT3JkZXIiOjEsIlRleHQiOiJbNDFdIn1dfSwiVGFnIjoiQ2l0YXZpUGxhY2Vob2xkZXIjZDZlZTY4N2ItYTliMS00MjE3LTgwMjEtZWQzNjA0YzAzYjk0IiwiVGV4dCI6Ils0MV0iLCJXQUlWZXJzaW9uIjoiNi4xLjAuMCJ9}</w:instrText>
          </w:r>
          <w:r w:rsidR="004C7443">
            <w:fldChar w:fldCharType="separate"/>
          </w:r>
          <w:r w:rsidR="001E62F7">
            <w:t>[41]</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7E7E31">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1QxOTo1Mzo1M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1QxOTo1Mzo1MSIsIlByb2plY3QiOnsiJHJlZiI6IjUifX0sIlVzZU51bWJlcmluZ1R5cGVPZlBhcmVudERvY3VtZW50IjpmYWxzZX1dLCJGb3JtYXR0ZWRUZXh0Ijp7IiRpZCI6IjIzIiwiQ291bnQiOjEsIlRleHRVbml0cyI6W3siJGlkIjoiMjQiLCJGb250U3R5bGUiOnsiJGlkIjoiMjUiLCJOZXV0cmFsIjp0cnVlfSwiUmVhZGluZ09yZGVyIjoxLCJUZXh0IjoiWzQyLCA0M10ifV19LCJUYWciOiJDaXRhdmlQbGFjZWhvbGRlciM1MDQ0ZWU1ZC1lOTdjLTQ0YTctYmE5Zi00ZGNkYWViODJiM2IiLCJUZXh0IjoiWzQyLCA0M10iLCJXQUlWZXJzaW9uIjoiNi4xLjAuMCJ9}</w:instrText>
          </w:r>
          <w:r w:rsidR="000C0335">
            <w:fldChar w:fldCharType="separate"/>
          </w:r>
          <w:r w:rsidR="001E62F7">
            <w:t>[42, 43]</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w:t>
      </w:r>
      <w:r w:rsidR="002B2CD1">
        <w:t xml:space="preserve"> the</w:t>
      </w:r>
      <w:r w:rsidR="00EB1148">
        <w:t xml:space="preserve">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7E7E31">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OTRkMDBkZTMtZGI3MC00NTliLTlmNDctM2ZhOTNjYmRjMTMyIiwiVGV4dCI6Ils0NF0iLCJXQUlWZXJzaW9uIjoiNi4xLjAuMCJ9}</w:instrText>
          </w:r>
          <w:r w:rsidR="000C0335">
            <w:fldChar w:fldCharType="separate"/>
          </w:r>
          <w:r w:rsidR="001E62F7">
            <w:t>[44]</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7E7E31">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ZmVmYzUxZDAtMjdiMS00NjdkLTk3YmUtMWNkYWMzNjQ0NTRlIiwiVGV4dCI6Ils0NF0iLCJXQUlWZXJzaW9uIjoiNi4xLjAuMCJ9}</w:instrText>
          </w:r>
          <w:r w:rsidR="004279E5">
            <w:fldChar w:fldCharType="separate"/>
          </w:r>
          <w:r w:rsidR="001E62F7">
            <w:t>[44]</w:t>
          </w:r>
          <w:r w:rsidR="004279E5">
            <w:fldChar w:fldCharType="end"/>
          </w:r>
        </w:sdtContent>
      </w:sdt>
      <w:r w:rsidR="00445D71" w:rsidRPr="0080538D">
        <w:t>.</w:t>
      </w:r>
      <w:r w:rsidR="005071A0">
        <w:t xml:space="preserve"> </w:t>
      </w:r>
    </w:p>
    <w:p w:rsidR="00B55809" w:rsidRDefault="00672058" w:rsidP="009F0F97">
      <w:pPr>
        <w:pStyle w:val="Caption"/>
      </w:pPr>
      <w:r>
        <w:tab/>
      </w:r>
      <w:r w:rsidR="000C0335">
        <w:tab/>
      </w:r>
      <w:r w:rsidR="000C0335">
        <w:tab/>
      </w:r>
      <w:r w:rsidR="000C0335">
        <w:tab/>
      </w:r>
      <w:r w:rsidR="00EB1148">
        <w:tab/>
      </w:r>
      <m:oMath>
        <m:r>
          <w:rPr>
            <w:rFonts w:ascii="Cambria Math" w:hAnsi="Cambria Math"/>
          </w:rPr>
          <m:t>λ=σ</m:t>
        </m:r>
        <m:rad>
          <m:radPr>
            <m:degHide m:val="1"/>
            <m:ctrlPr>
              <w:rPr>
                <w:rFonts w:ascii="Cambria Math" w:hAnsi="Cambria Math"/>
              </w:rPr>
            </m:ctrlPr>
          </m:radPr>
          <m:deg/>
          <m:e>
            <m:r>
              <w:rPr>
                <w:rFonts w:ascii="Cambria Math" w:hAnsi="Cambria Math"/>
              </w:rPr>
              <m:t>2</m:t>
            </m:r>
            <m:func>
              <m:funcPr>
                <m:ctrlPr>
                  <w:rPr>
                    <w:rFonts w:ascii="Cambria Math" w:hAnsi="Cambria Math"/>
                  </w:rPr>
                </m:ctrlPr>
              </m:funcPr>
              <m:fName>
                <m:r>
                  <w:rPr>
                    <w:rFonts w:ascii="Cambria Math" w:hAnsi="Cambria Math"/>
                  </w:rPr>
                  <m:t>log</m:t>
                </m:r>
              </m:fName>
              <m:e>
                <m:r>
                  <w:rPr>
                    <w:rFonts w:ascii="Cambria Math" w:hAnsi="Cambria Math"/>
                  </w:rPr>
                  <m:t>N</m:t>
                </m:r>
              </m:e>
            </m:func>
          </m:e>
        </m:rad>
      </m:oMath>
      <w:r>
        <w:t xml:space="preserve"> </w:t>
      </w:r>
      <w:r>
        <w:tab/>
      </w:r>
      <w:r>
        <w:tab/>
      </w:r>
      <w:r w:rsidR="00FD2A34">
        <w:tab/>
      </w:r>
      <w:r>
        <w:tab/>
      </w:r>
      <w:r w:rsidR="00EB1148" w:rsidRPr="00083571">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8</w:t>
      </w:r>
      <w:r w:rsidR="009258E3">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7E7E31">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jVmYmE4ZDgtY2VkMC00ZTQwLWE1NGYtZWQyMmQ1OTkxOGM5IiwiVGV4dCI6Ils0NF0iLCJXQUlWZXJzaW9uIjoiNi4xLjAuMCJ9}</w:instrText>
          </w:r>
          <w:r w:rsidR="004279E5">
            <w:fldChar w:fldCharType="separate"/>
          </w:r>
          <w:r w:rsidR="001E62F7">
            <w:t>[44]</w:t>
          </w:r>
          <w:r w:rsidR="004279E5">
            <w:fldChar w:fldCharType="end"/>
          </w:r>
        </w:sdtContent>
      </w:sdt>
      <w:r w:rsidR="00DF5F4F" w:rsidRPr="00935C78">
        <w:t xml:space="preserve">. </w:t>
      </w:r>
    </w:p>
    <w:p w:rsidR="009E4D7F" w:rsidRDefault="009E4D7F" w:rsidP="00D31B09"/>
    <w:p w:rsidR="00DB36B0" w:rsidRPr="00083571" w:rsidRDefault="00FD2A34" w:rsidP="00625EAF">
      <w:pPr>
        <w:pStyle w:val="Caption"/>
      </w:pPr>
      <w:r>
        <w:rPr>
          <w:rFonts w:eastAsiaTheme="minorEastAsia" w:cstheme="minorBidi"/>
          <w:i w:val="0"/>
          <w:noProof w:val="0"/>
        </w:rPr>
        <w:tab/>
      </w:r>
      <w:r>
        <w:rPr>
          <w:rFonts w:eastAsiaTheme="minorEastAsia" w:cstheme="minorBidi"/>
          <w:i w:val="0"/>
          <w:noProof w:val="0"/>
        </w:rPr>
        <w:tab/>
      </w:r>
      <w:r w:rsidR="00625EAF">
        <w:rPr>
          <w:rFonts w:eastAsiaTheme="minorEastAsia" w:cstheme="minorBidi"/>
          <w:i w:val="0"/>
          <w:noProof w:val="0"/>
        </w:rPr>
        <w:tab/>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ab/>
      </w:r>
      <w:r w:rsidR="00625EAF">
        <w:t xml:space="preserve">         </w:t>
      </w:r>
      <w:r w:rsidR="00765EA3">
        <w:t xml:space="preserve"> </w:t>
      </w:r>
      <w:r w:rsidR="00041551" w:rsidRPr="00083571">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9</w:t>
      </w:r>
      <w:r w:rsidR="009258E3">
        <w:fldChar w:fldCharType="end"/>
      </w:r>
      <w:r w:rsidR="00041551" w:rsidRPr="00083571">
        <w:t>)</w:t>
      </w:r>
    </w:p>
    <w:p w:rsidR="00DB36B0" w:rsidRDefault="00120E46" w:rsidP="00D31B09">
      <w:r>
        <w:tab/>
      </w:r>
    </w:p>
    <w:p w:rsidR="00C367B1" w:rsidRDefault="00FD2A34" w:rsidP="00625EAF">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625EAF">
        <w:rPr>
          <w:rFonts w:eastAsiaTheme="minorEastAsia" w:cstheme="minorBidi"/>
          <w:i w:val="0"/>
          <w:noProof w:val="0"/>
        </w:rPr>
        <w:t xml:space="preserve">       </w:t>
      </w:r>
      <w:r w:rsidR="00041551" w:rsidRPr="00083571">
        <w:rPr>
          <w:iCs/>
        </w:rPr>
        <w:t>(</w:t>
      </w:r>
      <w:r w:rsidR="009258E3">
        <w:rPr>
          <w:iCs/>
        </w:rPr>
        <w:fldChar w:fldCharType="begin"/>
      </w:r>
      <w:r w:rsidR="009258E3">
        <w:rPr>
          <w:iCs/>
        </w:rPr>
        <w:instrText xml:space="preserve"> STYLEREF 1 \s </w:instrText>
      </w:r>
      <w:r w:rsidR="009258E3">
        <w:rPr>
          <w:iCs/>
        </w:rPr>
        <w:fldChar w:fldCharType="separate"/>
      </w:r>
      <w:r w:rsidR="00166892">
        <w:rPr>
          <w:iCs/>
          <w:cs/>
        </w:rPr>
        <w:t>‎</w:t>
      </w:r>
      <w:r w:rsidR="00166892">
        <w:rPr>
          <w:iCs/>
        </w:rPr>
        <w:t>3</w:t>
      </w:r>
      <w:r w:rsidR="009258E3">
        <w:rPr>
          <w:iCs/>
        </w:rPr>
        <w:fldChar w:fldCharType="end"/>
      </w:r>
      <w:r w:rsidR="009258E3">
        <w:rPr>
          <w:iCs/>
        </w:rPr>
        <w:t>.</w:t>
      </w:r>
      <w:r w:rsidR="009258E3">
        <w:rPr>
          <w:iCs/>
        </w:rPr>
        <w:fldChar w:fldCharType="begin"/>
      </w:r>
      <w:r w:rsidR="009258E3">
        <w:rPr>
          <w:iCs/>
        </w:rPr>
        <w:instrText xml:space="preserve"> SEQ Equation \* ARABIC \s 1 </w:instrText>
      </w:r>
      <w:r w:rsidR="009258E3">
        <w:rPr>
          <w:iCs/>
        </w:rPr>
        <w:fldChar w:fldCharType="separate"/>
      </w:r>
      <w:r w:rsidR="00166892">
        <w:rPr>
          <w:iCs/>
        </w:rPr>
        <w:t>10</w:t>
      </w:r>
      <w:r w:rsidR="009258E3">
        <w:rPr>
          <w:iCs/>
        </w:rPr>
        <w:fldChar w:fldCharType="end"/>
      </w:r>
      <w:r w:rsidR="00041551" w:rsidRPr="00083571">
        <w:rPr>
          <w:iCs/>
        </w:rPr>
        <w:t>)</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7E7E31">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DRdIn1dfSwiVGFnIjoiQ2l0YXZpUGxhY2Vob2xkZXIjYmMyZjBhZDYtYWM1Ny00MWU5LWIxN2EtODBlMjg1ZmMxNzg1IiwiVGV4dCI6Ils0NF0iLCJXQUlWZXJzaW9uIjoiNi4xLjAuMCJ9}</w:instrText>
          </w:r>
          <w:r w:rsidR="00C34D8C">
            <w:rPr>
              <w:rFonts w:eastAsiaTheme="minorEastAsia"/>
            </w:rPr>
            <w:fldChar w:fldCharType="separate"/>
          </w:r>
          <w:r w:rsidR="001E62F7">
            <w:rPr>
              <w:rFonts w:eastAsiaTheme="minorEastAsia"/>
            </w:rPr>
            <w:t>[44]</w:t>
          </w:r>
          <w:r w:rsidR="00C34D8C">
            <w:rPr>
              <w:rFonts w:eastAsiaTheme="minorEastAsia"/>
            </w:rPr>
            <w:fldChar w:fldCharType="end"/>
          </w:r>
          <w:r w:rsidR="00C34D8C">
            <w:rPr>
              <w:rFonts w:eastAsiaTheme="minorEastAsia"/>
            </w:rPr>
            <w:t>.</w:t>
          </w:r>
        </w:sdtContent>
      </w:sdt>
    </w:p>
    <w:p w:rsidR="004E46DF" w:rsidRDefault="003321E1" w:rsidP="00266932">
      <w:r>
        <w:t>Figure 3.1</w:t>
      </w:r>
      <w:r w:rsidR="00487544">
        <w:t>8</w:t>
      </w:r>
      <w:r>
        <w:t xml:space="preserve"> shows </w:t>
      </w:r>
      <w:r w:rsidR="00266932">
        <w:t>a</w:t>
      </w:r>
      <w:r>
        <w:t xml:space="preserv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53EEA6E0" wp14:editId="0584BE2A">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EA6E0" id="Text Box 1073741934" o:spid="_x0000_s1143"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" stroked="f">
                <v:textbox inset="0,0,0,0">
                  <w:txbxContent>
                    <w:p w:rsidR="00C43B2A" w:rsidRPr="00CF759E" w:rsidRDefault="00C43B2A" w:rsidP="009F0F97">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507FFC1E" wp14:editId="58F7E0D7">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FFC1E" id="Text Box 1073741928" o:spid="_x0000_s1144"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38797F0F" wp14:editId="280C2BF5">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9">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75FF10BF" wp14:editId="553258CF">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70">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0785ECEC" wp14:editId="37DEC68B">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C43B2A" w:rsidRDefault="00C43B2A" w:rsidP="009F0F97">
                            <w:pPr>
                              <w:pStyle w:val="Caption"/>
                            </w:pPr>
                            <w:bookmarkStart w:id="159" w:name="_Toc523735303"/>
                            <w:bookmarkStart w:id="160" w:name="_Toc524625286"/>
                            <w:bookmarkStart w:id="161" w:name="_Toc52589532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9"/>
                            <w:bookmarkEnd w:id="160"/>
                            <w:bookmarkEnd w:id="161"/>
                          </w:p>
                          <w:p w:rsidR="00C43B2A" w:rsidRPr="00F42E0D" w:rsidRDefault="00C43B2A"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85ECEC" id="Text Box 12" o:spid="_x0000_s1145"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" stroked="f">
                <v:textbox style="mso-fit-shape-to-text:t" inset="0,0,0,0">
                  <w:txbxContent>
                    <w:p w:rsidR="00C43B2A" w:rsidRDefault="00C43B2A" w:rsidP="009F0F97">
                      <w:pPr>
                        <w:pStyle w:val="Caption"/>
                      </w:pPr>
                      <w:bookmarkStart w:id="162" w:name="_Toc523735303"/>
                      <w:bookmarkStart w:id="163" w:name="_Toc524625286"/>
                      <w:bookmarkStart w:id="164" w:name="_Toc52589532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62"/>
                      <w:bookmarkEnd w:id="163"/>
                      <w:bookmarkEnd w:id="164"/>
                    </w:p>
                    <w:p w:rsidR="00C43B2A" w:rsidRPr="00F42E0D" w:rsidRDefault="00C43B2A"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7E7E31">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3siJGlkIjoiNCIsIkxhc3ROYW1lIjoiS2VlbGluZywgU3RlcGhlbiBMIGFuZCBTdG9sbGJlcmdlciwgUnVkb2xmIiwiUHJvdGVjdGVkIjpmYWxzZSwiU2V4IjowLCJDcmVhdGVkQnkiOiJfUGFyaXNhIiwiQ3JlYXRlZE9uIjoiMjAxOC0wOS0yN1QxNjo1NDoxOSIsIk1vZGlmaWVkQnkiOiJfUGFyaXNhIiwiSWQiOiI5NTkyYWZhNC00ODk5LTRkZDItODZlNy02NzhjMmQ1NTcyNjciLCJNb2RpZmllZE9uIjoiMjAxOC0wOS0yN1QxNjo1NDoyMSIsIlByb2plY3QiOnsiJGlkIjoiNSJ9fV0sIkNpdGF0aW9uS2V5VXBkYXRlVHlwZSI6MCwiQ29sbGFib3JhdG9ycyI6W10sIkNvdmVyUGF0aCI6eyIkaWQiOiI2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AyYWQ3NWYtMjIwNS00YThiLThiOWUtZmJiYTJjYzkwNjI2IiwiVGV4dCI6Ils0NV0iLCJXQUlWZXJzaW9uIjoiNi4xLjAuMCJ9}</w:instrText>
          </w:r>
          <w:r w:rsidR="00663C3B">
            <w:fldChar w:fldCharType="separate"/>
          </w:r>
          <w:r w:rsidR="001E62F7">
            <w:t>[45]</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7E7E31">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TY3ODIzNjAtZTZlOS00NWEwLThiOTMtYTI0YzNlOWMzMDFkIiwiVGV4dCI6Ils0Nl0iLCJXQUlWZXJzaW9uIjoiNi4xLjAuMCJ9}</w:instrText>
          </w:r>
          <w:r w:rsidR="00A345C4">
            <w:fldChar w:fldCharType="separate"/>
          </w:r>
          <w:r w:rsidR="001E62F7">
            <w:t>[46]</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7E7E31">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Nzc3ZDdhODUtNmIxMC00ZjQwLWFmNzctNjEzZmNjYTZlODQ2IiwiVGV4dCI6Ils0Nl0iLCJXQUlWZXJzaW9uIjoiNi4xLjAuMCJ9}</w:instrText>
          </w:r>
          <w:r w:rsidR="00A21FA1">
            <w:fldChar w:fldCharType="separate"/>
          </w:r>
          <w:r w:rsidR="001E62F7">
            <w:t>[46]</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7E7E31">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YTlhNzg3MmItOTE0Yy00NmZkLTg2YjgtZTRiMTU4YTFlNGEwIiwiVGV4dCI6Ils0Nl0iLCJXQUlWZXJzaW9uIjoiNi4xLjAuMCJ9}</w:instrText>
          </w:r>
          <w:r w:rsidR="00A21FA1">
            <w:fldChar w:fldCharType="separate"/>
          </w:r>
          <w:r w:rsidR="001E62F7">
            <w:t>[46]</w:t>
          </w:r>
          <w:r w:rsidR="00A21FA1">
            <w:fldChar w:fldCharType="end"/>
          </w:r>
        </w:sdtContent>
      </w:sdt>
      <w:r w:rsidR="00DB530A">
        <w:t xml:space="preserve">. </w:t>
      </w:r>
    </w:p>
    <w:p w:rsidR="00B00CA9" w:rsidRPr="00951B7C" w:rsidRDefault="00B00CA9" w:rsidP="00E508ED"/>
    <w:p w:rsidR="00A06F61" w:rsidRDefault="00BE7068"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0324CB">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1</w:t>
      </w:r>
      <w:r w:rsidR="009258E3">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7E7E31">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jFmZTkyNDMtNTAwZi00NmU5LTg2ZWYtNThmNmE0ZDI2ODIzIiwiVGV4dCI6Ils0Nl0iLCJXQUlWZXJzaW9uIjoiNi4xLjAuMCJ9}</w:instrText>
          </w:r>
          <w:r w:rsidR="00A21FA1">
            <w:fldChar w:fldCharType="separate"/>
          </w:r>
          <w:r w:rsidR="001E62F7">
            <w:t>[46]</w:t>
          </w:r>
          <w:r w:rsidR="00A21FA1">
            <w:fldChar w:fldCharType="end"/>
          </w:r>
        </w:sdtContent>
      </w:sdt>
      <w:r w:rsidR="004E5B44">
        <w:t>.</w:t>
      </w:r>
    </w:p>
    <w:p w:rsidR="00E23325" w:rsidRDefault="00E23325" w:rsidP="00D31B09"/>
    <w:p w:rsidR="00AA5495" w:rsidRDefault="00BE7068"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tab/>
      </w:r>
      <w:r w:rsidR="00BD3833">
        <w:tab/>
      </w:r>
      <w:r w:rsidR="00BD3833" w:rsidRPr="000324CB">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2</w:t>
      </w:r>
      <w:r w:rsidR="009258E3">
        <w:fldChar w:fldCharType="end"/>
      </w:r>
      <w:r w:rsidR="00BD3833" w:rsidRPr="000324CB">
        <w:t>)</w:t>
      </w:r>
    </w:p>
    <w:p w:rsidR="00BD3833" w:rsidRDefault="00BD3833" w:rsidP="009F0F97">
      <w:pPr>
        <w:pStyle w:val="Caption"/>
      </w:pPr>
    </w:p>
    <w:p w:rsidR="00A06F61" w:rsidRPr="00BD3833" w:rsidRDefault="00BE7068" w:rsidP="009F0F97">
      <w:pPr>
        <w:pStyle w:val="Caption"/>
      </w:pP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tab/>
      </w:r>
      <w:r w:rsidR="003047DA">
        <w:tab/>
      </w:r>
      <w:r w:rsidR="003047DA">
        <w:tab/>
      </w:r>
      <w:r w:rsidR="00BD3833" w:rsidRPr="000324CB">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3</w:t>
      </w:r>
      <w:r w:rsidR="009258E3">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7E7E31">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ODc3NTBiOGMtOTcxYi00NjNlLTljMmEtMWM5YjdjODdkMmY1IiwiVGV4dCI6Ils0Nl0iLCJXQUlWZXJzaW9uIjoiNi4xLjAuMCJ9}</w:instrText>
          </w:r>
          <w:r w:rsidR="00A21FA1">
            <w:fldChar w:fldCharType="separate"/>
          </w:r>
          <w:r w:rsidR="001E62F7">
            <w:t>[46]</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w:t>
      </w:r>
      <w:r w:rsidR="003478B9">
        <w:t xml:space="preserve"> the</w:t>
      </w:r>
      <w:r w:rsidR="005B2C42">
        <w:t xml:space="preserve">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7E7E31">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V0sIkZvcm1hdHRlZFRleHQiOnsiJGlkIjoiMTEiLCJDb3VudCI6MSwiVGV4dFVuaXRzIjpbeyIkaWQiOiIxMiIsIkZvbnRTdHlsZSI6eyIkaWQiOiIxMyIsIk5ldXRyYWwiOnRydWV9LCJSZWFkaW5nT3JkZXIiOjEsIlRleHQiOiJbNDZdIn1dfSwiVGFnIjoiQ2l0YXZpUGxhY2Vob2xkZXIjZTgyMThlNDYtOTllYS00ZjM3LWIxOTAtNzVmNjdkOTY3MzQ5IiwiVGV4dCI6Ils0Nl0iLCJXQUlWZXJzaW9uIjoiNi4xLjAuMCJ9}</w:instrText>
          </w:r>
          <w:r w:rsidR="0022493E">
            <w:fldChar w:fldCharType="separate"/>
          </w:r>
          <w:r w:rsidR="001E62F7">
            <w:t>[46]</w:t>
          </w:r>
          <w:r w:rsidR="0022493E">
            <w:fldChar w:fldCharType="end"/>
          </w:r>
        </w:sdtContent>
      </w:sdt>
      <w:r w:rsidR="00F45EB2">
        <w:t>.</w:t>
      </w:r>
      <w:r w:rsidR="000B56FC">
        <w:t xml:space="preserve"> </w:t>
      </w:r>
    </w:p>
    <w:p w:rsidR="00A4148B" w:rsidRDefault="00A4148B" w:rsidP="00D31B09"/>
    <w:p w:rsidR="0091602D" w:rsidRDefault="002625B0"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2625B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2625B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9F0F97">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t xml:space="preserve">               </w:t>
      </w:r>
      <w:r w:rsidRPr="00772B79">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4</w:t>
      </w:r>
      <w:r w:rsidR="009258E3">
        <w:fldChar w:fldCharType="end"/>
      </w:r>
      <w:r w:rsidRPr="00772B79">
        <w:t>)</w:t>
      </w:r>
    </w:p>
    <w:p w:rsidR="00562CE4" w:rsidRPr="00562CE4" w:rsidRDefault="00562CE4" w:rsidP="00562CE4"/>
    <w:p w:rsidR="004441E0" w:rsidRDefault="009F1C33" w:rsidP="009F0F97">
      <w:pPr>
        <w:pStyle w:val="Caption"/>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5</w:t>
      </w:r>
      <w:r w:rsidR="009258E3">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7E7E31">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3VDE5OjUzOjUx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}</w:instrText>
          </w:r>
          <w:r w:rsidR="00581821">
            <w:fldChar w:fldCharType="separate"/>
          </w:r>
          <w:r w:rsidR="001E62F7">
            <w:t>[46, 47]</w:t>
          </w:r>
          <w:r w:rsidR="00581821">
            <w:fldChar w:fldCharType="end"/>
          </w:r>
        </w:sdtContent>
      </w:sdt>
      <w:r w:rsidR="00EE32FF">
        <w:t>.</w:t>
      </w:r>
    </w:p>
    <w:p w:rsidR="00181C12" w:rsidRDefault="009D44A2" w:rsidP="00617CC7">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17CC7">
        <w:t xml:space="preserve">a </w:t>
      </w:r>
      <w:r w:rsidR="006A1152">
        <w:t>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78738DCC" wp14:editId="0413BA02">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C43B2A" w:rsidRPr="00547190" w:rsidRDefault="00C43B2A" w:rsidP="009F0F97">
                            <w:pPr>
                              <w:pStyle w:val="Caption"/>
                            </w:pPr>
                            <w:bookmarkStart w:id="165" w:name="_Toc523735304"/>
                            <w:bookmarkStart w:id="166" w:name="_Toc524625287"/>
                            <w:bookmarkStart w:id="167" w:name="_Toc52589532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5"/>
                            <w:bookmarkEnd w:id="166"/>
                            <w:r>
                              <w: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38DCC" id="Text Box 36" o:spid="_x0000_s1146"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TXdbzDYCAABrBAAADgAAAAAAAAAA&#10;AAAAAAAuAgAAZHJzL2Uyb0RvYy54bWxQSwECLQAUAAYACAAAACEAIoc4cOAAAAAKAQAADwAAAAAA&#10;AAAAAAAAAACQBAAAZHJzL2Rvd25yZXYueG1sUEsFBgAAAAAEAAQA8wAAAJ0FAAAAAA==&#10;" stroked="f">
                <v:textbox inset="0,0,0,0">
                  <w:txbxContent>
                    <w:p w:rsidR="00C43B2A" w:rsidRPr="00547190" w:rsidRDefault="00C43B2A" w:rsidP="009F0F97">
                      <w:pPr>
                        <w:pStyle w:val="Caption"/>
                      </w:pPr>
                      <w:bookmarkStart w:id="168" w:name="_Toc523735304"/>
                      <w:bookmarkStart w:id="169" w:name="_Toc524625287"/>
                      <w:bookmarkStart w:id="170" w:name="_Toc52589532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8"/>
                      <w:bookmarkEnd w:id="169"/>
                      <w:r>
                        <w:t>.</w:t>
                      </w:r>
                      <w:bookmarkEnd w:id="170"/>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03D38B9D" wp14:editId="659FB1F1">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1">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3A7A5553" wp14:editId="022824C7">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70">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59178EAE" wp14:editId="77C97F61">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78EAE" id="Text Box 1073741937" o:spid="_x0000_s1147"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CTUxzoCAAB6BAAADgAAAAAA&#10;AAAAAAAAAAAuAgAAZHJzL2Uyb0RvYy54bWxQSwECLQAUAAYACAAAACEAUkbuUt8AAAALAQAADwAA&#10;AAAAAAAAAAAAAACUBAAAZHJzL2Rvd25yZXYueG1sUEsFBgAAAAAEAAQA8wAAAKAFAAAAAA==&#10;" stroked="f">
                <v:textbox inset="0,0,0,0">
                  <w:txbxContent>
                    <w:p w:rsidR="00C43B2A" w:rsidRPr="00CF759E" w:rsidRDefault="00C43B2A" w:rsidP="009F0F97">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082898BD" wp14:editId="18783EBD">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898BD" id="Text Box 1073741935" o:spid="_x0000_s1148"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71" w:name="_Toc525918916"/>
      <w:r w:rsidRPr="008A2176">
        <w:t xml:space="preserve">Image </w:t>
      </w:r>
      <w:r w:rsidR="00043A7A">
        <w:t>c</w:t>
      </w:r>
      <w:r w:rsidRPr="008A2176">
        <w:t xml:space="preserve">ontrast </w:t>
      </w:r>
      <w:r w:rsidR="00043A7A">
        <w:t>e</w:t>
      </w:r>
      <w:r w:rsidRPr="008A2176">
        <w:t>nhancement</w:t>
      </w:r>
      <w:bookmarkEnd w:id="171"/>
    </w:p>
    <w:p w:rsidR="008A2176" w:rsidRDefault="0003653A" w:rsidP="0076153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76153F">
        <w:t xml:space="preserve"> </w:t>
      </w:r>
      <w:sdt>
        <w:sdtPr>
          <w:alias w:val="Don't edit this field"/>
          <w:tag w:val="CitaviPlaceholder#1ae113cb-1570-48f5-a377-fee076d2f4c2"/>
          <w:id w:val="2075307700"/>
          <w:placeholder>
            <w:docPart w:val="DefaultPlaceholder_-1854013440"/>
          </w:placeholder>
        </w:sdtPr>
        <w:sdtContent>
          <w:r w:rsidR="0076153F">
            <w:fldChar w:fldCharType="begin"/>
          </w:r>
          <w:r w:rsidR="0076153F">
            <w:instrText>ADDIN CitaviPlaceholder{eyIkaWQiOiIxIiwiRW50cmllcyI6W3siJGlkIjoiMiIsIklkIjoiZmNhODFlNWUtYWU0OS00YjJiLWE0YmEtOTFkMjIxZTgzYTIzIiwiUmFuZ2VMZW5ndGgiOjQsIlJlZmVyZW5jZUlkIjoiM2ZkM2IxN2YtNTg4Yy00OTZiLWI1OWYtYzU4MmZhZjRlZjU1IiwiUmVmZXJlbmNlIjp7IiRpZCI6IjMiLCJBYnN0cmFjdENvbXBsZXhpdHkiOjAsIkFic3RyYWN0U291cmNlVGV4dEZvcm1hdCI6MCwiQWNjZXNzRGF0ZSI6IjE4LjA1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}</w:instrText>
          </w:r>
          <w:r w:rsidR="0076153F">
            <w:fldChar w:fldCharType="separate"/>
          </w:r>
          <w:r w:rsidR="001E62F7">
            <w:t>[48]</w:t>
          </w:r>
          <w:r w:rsidR="0076153F">
            <w:fldChar w:fldCharType="end"/>
          </w:r>
        </w:sdtContent>
      </w:sdt>
      <w:r w:rsidR="0076153F">
        <w:t>.</w:t>
      </w:r>
      <w:r w:rsidR="00A55DB7">
        <w:t>The result of this process</w:t>
      </w:r>
      <w:r w:rsidR="004C17F8">
        <w:t xml:space="preserve">ing step is represented in </w:t>
      </w:r>
      <w:r w:rsidR="00C870FA">
        <w:t xml:space="preserve">the </w:t>
      </w:r>
      <w:r w:rsidR="004C17F8">
        <w:t>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580B955A" wp14:editId="4F6D7C7B">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C43B2A" w:rsidRPr="00CC6D97" w:rsidRDefault="00C43B2A" w:rsidP="009F0F97">
                            <w:pPr>
                              <w:pStyle w:val="Caption"/>
                            </w:pPr>
                            <w:bookmarkStart w:id="172" w:name="_Toc523735305"/>
                            <w:bookmarkStart w:id="173" w:name="_Toc524625288"/>
                            <w:bookmarkStart w:id="174" w:name="_Toc52589532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0</w:t>
                            </w:r>
                            <w:r>
                              <w:fldChar w:fldCharType="end"/>
                            </w:r>
                            <w:r>
                              <w:t>: (a) The denoised captured-MR image using Gaussian smoothing filter. (b) The Image (a) after the contrast enhancement procedure</w:t>
                            </w:r>
                            <w:bookmarkEnd w:id="172"/>
                            <w:bookmarkEnd w:id="173"/>
                            <w:r>
                              <w:t>.</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B955A" id="Text Box 47" o:spid="_x0000_s1149"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LSvC7wxAgAAaAQAAA4AAAAAAAAAAAAAAAAA&#10;LgIAAGRycy9lMm9Eb2MueG1sUEsBAi0AFAAGAAgAAAAhACwRNV3gAAAACQEAAA8AAAAAAAAAAAAA&#10;AAAAiwQAAGRycy9kb3ducmV2LnhtbFBLBQYAAAAABAAEAPMAAACYBQAAAAA=&#10;" stroked="f">
                <v:textbox style="mso-fit-shape-to-text:t" inset="0,0,0,0">
                  <w:txbxContent>
                    <w:p w:rsidR="00C43B2A" w:rsidRPr="00CC6D97" w:rsidRDefault="00C43B2A" w:rsidP="009F0F97">
                      <w:pPr>
                        <w:pStyle w:val="Caption"/>
                      </w:pPr>
                      <w:bookmarkStart w:id="175" w:name="_Toc523735305"/>
                      <w:bookmarkStart w:id="176" w:name="_Toc524625288"/>
                      <w:bookmarkStart w:id="177" w:name="_Toc52589532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0</w:t>
                      </w:r>
                      <w:r>
                        <w:fldChar w:fldCharType="end"/>
                      </w:r>
                      <w:r>
                        <w:t>: (a) The denoised captured-MR image using Gaussian smoothing filter. (b) The Image (a) after the contrast enhancement procedure</w:t>
                      </w:r>
                      <w:bookmarkEnd w:id="175"/>
                      <w:bookmarkEnd w:id="176"/>
                      <w:r>
                        <w:t>.</w:t>
                      </w:r>
                      <w:bookmarkEnd w:id="177"/>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364D4BE8" wp14:editId="4E65D939">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D4BE8" id="Text Box 1073741940" o:spid="_x0000_s1150"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" stroked="f">
                <v:textbox inset="0,0,0,0">
                  <w:txbxContent>
                    <w:p w:rsidR="00C43B2A" w:rsidRPr="00CF759E" w:rsidRDefault="00C43B2A" w:rsidP="009F0F97">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344B46A9" wp14:editId="46E28AE6">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2">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7BF77AA9" wp14:editId="60298ED1">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3">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3558D7A5" wp14:editId="2C55A81D">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8D7A5" id="Text Box 1073741938" o:spid="_x0000_s1151"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Wwk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8" w:name="_Toc525918917"/>
      <w:r w:rsidRPr="00E77364">
        <w:t xml:space="preserve">Image </w:t>
      </w:r>
      <w:r w:rsidR="00C42E4D">
        <w:t>b</w:t>
      </w:r>
      <w:r w:rsidRPr="00E77364">
        <w:t>inarization</w:t>
      </w:r>
      <w:bookmarkEnd w:id="178"/>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76153F">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0OV0ifV19LCJUYWciOiJDaXRhdmlQbGFjZWhvbGRlciNlODQxNDMyOC00MTVhLTQzMmQtYTc4Ni0yYmU1ZGY3YWY4N2QiLCJUZXh0IjoiWzQ5XSIsIldBSVZlcnNpb24iOiI2LjEuMC4wIn0=}</w:instrText>
          </w:r>
          <w:r w:rsidR="00BE2085">
            <w:fldChar w:fldCharType="separate"/>
          </w:r>
          <w:r w:rsidR="001E62F7">
            <w:t>[49]</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76153F">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c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i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1MF0ifV19LCJUYWciOiJDaXRhdmlQbGFjZWhvbGRlciM5MGFhZjhlNi05NTU0LTRmYzYtYjRmNi1kYzQ0NmEwN2ZlYjUiLCJUZXh0IjoiWzUwXSIsIldBSVZlcnNpb24iOiI2LjEuMC4wIn0=}</w:instrText>
          </w:r>
          <w:r w:rsidR="00BE2085">
            <w:rPr>
              <w:rFonts w:eastAsiaTheme="minorEastAsia"/>
            </w:rPr>
            <w:fldChar w:fldCharType="separate"/>
          </w:r>
          <w:r w:rsidR="001E62F7">
            <w:rPr>
              <w:rFonts w:eastAsiaTheme="minorEastAsia"/>
            </w:rPr>
            <w:t>[50]</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6D1F2BD6" wp14:editId="5FE19FA2">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4">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9F0F97">
      <w:pPr>
        <w:pStyle w:val="Caption"/>
      </w:pPr>
      <w:r>
        <w:tab/>
      </w:r>
      <w:r>
        <w:tab/>
      </w:r>
      <w:r w:rsidR="00C1253F" w:rsidRPr="00F058A5">
        <w:tab/>
      </w:r>
      <w:r w:rsidRPr="00F058A5">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6</w:t>
      </w:r>
      <w:r w:rsidR="009258E3">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76153F">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}</w:instrText>
          </w:r>
          <w:r w:rsidR="009631AA">
            <w:fldChar w:fldCharType="separate"/>
          </w:r>
          <w:r w:rsidR="001E62F7">
            <w:t>[50]</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6DB60375" wp14:editId="7AAF9823">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5">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9F0F97">
      <w:pPr>
        <w:pStyle w:val="Caption"/>
      </w:pPr>
      <w:bookmarkStart w:id="179" w:name="_Toc523735306"/>
      <w:bookmarkStart w:id="180" w:name="_Toc525895325"/>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1</w:t>
      </w:r>
      <w:r w:rsidR="000B591B">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9"/>
      <w:bookmarkEnd w:id="180"/>
    </w:p>
    <w:p w:rsidR="002C1A87" w:rsidRDefault="002C1A87" w:rsidP="00D31B09"/>
    <w:p w:rsidR="00402652" w:rsidRDefault="00744529" w:rsidP="002C1A87">
      <w:pPr>
        <w:pStyle w:val="Heading4"/>
        <w:spacing w:before="0"/>
      </w:pPr>
      <w:bookmarkStart w:id="181" w:name="_Toc525918918"/>
      <w:r w:rsidRPr="00744529">
        <w:t xml:space="preserve">Binary </w:t>
      </w:r>
      <w:r w:rsidR="00237562">
        <w:t>i</w:t>
      </w:r>
      <w:r w:rsidRPr="00744529">
        <w:t xml:space="preserve">mage </w:t>
      </w:r>
      <w:r w:rsidR="00237562">
        <w:t>m</w:t>
      </w:r>
      <w:r w:rsidRPr="00744529">
        <w:t>ask</w:t>
      </w:r>
      <w:bookmarkEnd w:id="181"/>
    </w:p>
    <w:p w:rsidR="00AF4DE2" w:rsidRDefault="00213C0D" w:rsidP="0076153F">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w:t>
      </w:r>
      <w:r w:rsidR="0076153F">
        <w:t xml:space="preserve">has to </w:t>
      </w:r>
      <w:r w:rsidR="00AC4C36">
        <w:t xml:space="preserve">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w:t>
      </w:r>
      <w:r w:rsidR="001F1EB6">
        <w:t xml:space="preserve"> the</w:t>
      </w:r>
      <w:r w:rsidR="00F821C8">
        <w:t xml:space="preserve"> Figure</w:t>
      </w:r>
      <w:r w:rsidR="0081452F">
        <w:t xml:space="preserve"> 3.</w:t>
      </w:r>
      <w:r w:rsidR="003E17D1">
        <w:t>22</w:t>
      </w:r>
      <w:r w:rsidR="0076153F">
        <w:t xml:space="preserve"> </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166892">
        <w:rPr>
          <w:cs/>
        </w:rPr>
        <w:t>‎</w:t>
      </w:r>
      <w:r w:rsidR="00166892">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402CDC">
        <w:t>22</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3D6C61A3" wp14:editId="01EA8BDA">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C43B2A" w:rsidRDefault="00C43B2A"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C61A3" id="Text Box 4" o:spid="_x0000_s1152"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" fillcolor="white [3201]" stroked="f" strokeweight=".5pt">
                <v:textbox>
                  <w:txbxContent>
                    <w:p w:rsidR="00C43B2A" w:rsidRDefault="00C43B2A"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1E03D14F" wp14:editId="13819680">
            <wp:simplePos x="0" y="0"/>
            <wp:positionH relativeFrom="margin">
              <wp:posOffset>2927350</wp:posOffset>
            </wp:positionH>
            <wp:positionV relativeFrom="margin">
              <wp:posOffset>315531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6">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6D776BF6" wp14:editId="1975B6CD">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53F2A8D1" wp14:editId="1F434BAB">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73BAAE9E" wp14:editId="5BC9D8E2">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AAE9E" id="Text Box 1073741942" o:spid="_x0000_s1153"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" stroked="f">
                <v:textbox inset="0,0,0,0">
                  <w:txbxContent>
                    <w:p w:rsidR="00C43B2A" w:rsidRPr="00CF759E" w:rsidRDefault="00C43B2A" w:rsidP="009F0F97">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69924F1C" wp14:editId="2CF1CC6D">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24F1C" id="Text Box 1073741941" o:spid="_x0000_s1154"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533C309D" wp14:editId="4721C7A8">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7">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75F562F3" wp14:editId="61E20C32">
                <wp:simplePos x="0" y="0"/>
                <wp:positionH relativeFrom="margin">
                  <wp:align>right</wp:align>
                </wp:positionH>
                <wp:positionV relativeFrom="paragraph">
                  <wp:posOffset>3422650</wp:posOffset>
                </wp:positionV>
                <wp:extent cx="5728970" cy="635"/>
                <wp:effectExtent l="0" t="0" r="5080" b="0"/>
                <wp:wrapTopAndBottom/>
                <wp:docPr id="49" name="Text Box 49"/>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rsidR="00C43B2A" w:rsidRPr="007373D1" w:rsidRDefault="00C43B2A" w:rsidP="009F0F97">
                            <w:pPr>
                              <w:pStyle w:val="Caption"/>
                            </w:pPr>
                            <w:bookmarkStart w:id="182" w:name="_Toc523735307"/>
                            <w:bookmarkStart w:id="183" w:name="_Toc524625290"/>
                            <w:bookmarkStart w:id="184" w:name="_Toc52589532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F562F3" id="Text Box 49" o:spid="_x0000_s1155" type="#_x0000_t202" style="position:absolute;left:0;text-align:left;margin-left:399.9pt;margin-top:269.5pt;width:451.1pt;height:.05pt;z-index:2517928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" stroked="f">
                <v:textbox style="mso-fit-shape-to-text:t" inset="0,0,0,0">
                  <w:txbxContent>
                    <w:p w:rsidR="00C43B2A" w:rsidRPr="007373D1" w:rsidRDefault="00C43B2A" w:rsidP="009F0F97">
                      <w:pPr>
                        <w:pStyle w:val="Caption"/>
                      </w:pPr>
                      <w:bookmarkStart w:id="185" w:name="_Toc523735307"/>
                      <w:bookmarkStart w:id="186" w:name="_Toc524625290"/>
                      <w:bookmarkStart w:id="187" w:name="_Toc52589532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5"/>
                      <w:bookmarkEnd w:id="186"/>
                      <w:bookmarkEnd w:id="187"/>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8" w:name="_Ref525319058"/>
      <w:bookmarkStart w:id="189" w:name="_Toc525918919"/>
      <w:r w:rsidRPr="00D845B1">
        <w:lastRenderedPageBreak/>
        <w:t xml:space="preserve">Localization and </w:t>
      </w:r>
      <w:r w:rsidR="00237562" w:rsidRPr="00D845B1">
        <w:t>r</w:t>
      </w:r>
      <w:r w:rsidRPr="00D845B1">
        <w:t>egistration</w:t>
      </w:r>
      <w:bookmarkEnd w:id="188"/>
      <w:bookmarkEnd w:id="189"/>
    </w:p>
    <w:p w:rsidR="00BE5597" w:rsidRPr="001D002D" w:rsidRDefault="00227EDC" w:rsidP="00F7786E">
      <w:pPr>
        <w:pStyle w:val="Heading4"/>
        <w:spacing w:before="0"/>
      </w:pPr>
      <w:bookmarkStart w:id="190" w:name="_Toc525918920"/>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90"/>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76153F">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dUMTk6NTM6NTE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dUMTk6NTM6NTEiLCJQcm9qZWN0Ijp7IiRyZWYiOiI1In19LCJVc2VOdW1iZXJpbmdUeXBlT2ZQYXJlbnREb2N1bWVudCI6ZmFsc2V9XSwiRm9ybWF0dGVkVGV4dCI6eyIkaWQiOiIxOSIsIkNvdW50IjoxLCJUZXh0VW5pdHMiOlt7IiRpZCI6IjIwIiwiRm9udFN0eWxlIjp7IiRpZCI6IjIxIiwiTmV1dHJhbCI6dHJ1ZX0sIlJlYWRpbmdPcmRlciI6MSwiVGV4dCI6Ils1MV0ifV19LCJUYWciOiJDaXRhdmlQbGFjZWhvbGRlciNhZGZlZTZlYy04YWQ0LTQ5YjYtYTJlOC02Zjc2ZWIzYmJmOGEiLCJUZXh0IjoiWzUxXSIsIldBSVZlcnNpb24iOiI2LjEuMC4wIn0=}</w:instrText>
          </w:r>
          <w:r w:rsidR="008B0F53">
            <w:fldChar w:fldCharType="separate"/>
          </w:r>
          <w:r w:rsidR="001E62F7">
            <w:t>[51]</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37FAC72F" wp14:editId="2AB83AEE">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AC72F" id="Rectangle 138" o:spid="_x0000_s1156"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FXjQ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78B982AA" wp14:editId="7FD6BB86">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B982AA" id="Rectangle 1073741859" o:spid="_x0000_s1157"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6BE508FA" wp14:editId="4C963E0E">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508FA" id="Rectangle 1073741939" o:spid="_x0000_s1158"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3AD773D5" wp14:editId="76837690">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D773D5" id="Rectangle 16" o:spid="_x0000_s1159"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hMc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NFsA2yDVQHJIeFNDXO8OsGn+iGOb9mFscE&#10;XxVH39/hRyroSgrDiZIa7O+P5MEe2YtaSjocu5K6XztmBSXqh0Zen01mszCn8TKbf5vixb7UbF5q&#10;9K69BHy6CS4Zw+Mx2Ht1PEoL7RNuiFWIiiqmOcYuKff2eLn0aR3gjuFitYpmOJuG+Rv9YHgAD50O&#10;FHzsn5g1A089EvwWjiPKijd0TbbBU8Nq50E2kcvPfR3eAOc6kmnYQWFxvLxHq+dNufwD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C12hMcjAIAAHEFAAAOAAAAAAAAAAAAAAAAAC4CAABkcnMvZTJvRG9jLnhtbFBLAQItABQA&#10;BgAIAAAAIQDnRcbD3QAAAAoBAAAPAAAAAAAAAAAAAAAAAOYEAABkcnMvZG93bnJldi54bWxQSwUG&#10;AAAAAAQABADzAAAA8AUAAAAA&#10;" filled="f" stroked="f" strokeweight="1pt">
                <v:textbox>
                  <w:txbxContent>
                    <w:p w:rsidR="00C43B2A" w:rsidRPr="008D4742" w:rsidRDefault="00C43B2A"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2C685764" wp14:editId="39ED7284">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85764" id="Rectangle 1073741951" o:spid="_x0000_s1160"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uSz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MdO5LOUAgAAgQUAAA4AAAAAAAAAAAAAAAAALgIAAGRycy9lMm9Eb2Mu&#10;eG1sUEsBAi0AFAAGAAgAAAAhAM8s5JbgAAAACwEAAA8AAAAAAAAAAAAAAAAA7gQAAGRycy9kb3du&#10;cmV2LnhtbFBLBQYAAAAABAAEAPMAAAD7BQ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654F0DF7" wp14:editId="24D798AB">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F0DF7" id="Rectangle 55" o:spid="_x0000_s1161"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7E08AD16" wp14:editId="2DE52472">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8D4742" w:rsidRDefault="00C43B2A"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8AD16" id="Rectangle 1073741851" o:spid="_x0000_s1162"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" filled="f" stroked="f" strokeweight="1pt">
                <v:textbox>
                  <w:txbxContent>
                    <w:p w:rsidR="00C43B2A" w:rsidRPr="008D4742" w:rsidRDefault="00C43B2A"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4AB40234" wp14:editId="76C56818">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8">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9F0F97">
      <w:pPr>
        <w:pStyle w:val="Caption"/>
      </w:pPr>
      <w:bookmarkStart w:id="191" w:name="_Toc523735308"/>
      <w:bookmarkStart w:id="192" w:name="_Toc525895327"/>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3</w:t>
      </w:r>
      <w:r w:rsidR="000B591B">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91"/>
      <w:bookmarkEnd w:id="192"/>
    </w:p>
    <w:p w:rsidR="00A35962" w:rsidRPr="00CC4D90" w:rsidRDefault="00496575" w:rsidP="00CC4D90">
      <w:pPr>
        <w:pStyle w:val="Heading4"/>
      </w:pPr>
      <w:bookmarkStart w:id="193" w:name="_Toc525918921"/>
      <w:r w:rsidRPr="00CC4D90">
        <w:lastRenderedPageBreak/>
        <w:t xml:space="preserve">Image </w:t>
      </w:r>
      <w:r w:rsidR="00DF775D" w:rsidRPr="00CC4D90">
        <w:t>r</w:t>
      </w:r>
      <w:r w:rsidRPr="00CC4D90">
        <w:t xml:space="preserve">otation </w:t>
      </w:r>
      <w:r w:rsidR="00DF775D" w:rsidRPr="00CC4D90">
        <w:t>e</w:t>
      </w:r>
      <w:r w:rsidR="00C7383A" w:rsidRPr="00CC4D90">
        <w:t xml:space="preserve">stimation </w:t>
      </w:r>
      <w:r w:rsidRPr="00CC4D90">
        <w:t xml:space="preserve">using </w:t>
      </w:r>
      <w:r w:rsidR="00FC72BF" w:rsidRPr="00CC4D90">
        <w:t>a</w:t>
      </w:r>
      <w:r w:rsidR="00F1106B" w:rsidRPr="00CC4D90">
        <w:t xml:space="preserve">utomated </w:t>
      </w:r>
      <w:r w:rsidR="00FC72BF" w:rsidRPr="00CC4D90">
        <w:t>f</w:t>
      </w:r>
      <w:r w:rsidR="00CC4D90" w:rsidRPr="00CC4D90">
        <w:t xml:space="preserve">eature </w:t>
      </w:r>
      <w:r w:rsidR="00FC72BF" w:rsidRPr="00CC4D90">
        <w:t>m</w:t>
      </w:r>
      <w:r w:rsidR="00F1106B" w:rsidRPr="00CC4D90">
        <w:t>atching</w:t>
      </w:r>
      <w:bookmarkEnd w:id="193"/>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76153F">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TJdIn1dfSwiVGFnIjoiQ2l0YXZpUGxhY2Vob2xkZXIjOTE4YjAyNjUtMjE0Ny00MWMwLTk1MTAtMjk5ZDk3YjMxNTUzIiwiVGV4dCI6Ils1Ml0iLCJXQUlWZXJzaW9uIjoiNi4xLjAuMCJ9}</w:instrText>
          </w:r>
          <w:r w:rsidR="00223F1F">
            <w:fldChar w:fldCharType="separate"/>
          </w:r>
          <w:r w:rsidR="001E62F7">
            <w:t>[52]</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76153F">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}</w:instrText>
          </w:r>
          <w:r w:rsidR="006656B2">
            <w:fldChar w:fldCharType="separate"/>
          </w:r>
          <w:r w:rsidR="001E62F7">
            <w:t>[53]</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rsidR="008B5211">
        <w:t>, arti</w:t>
      </w:r>
      <w:r>
        <w:t xml:space="preserv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0E374D71" wp14:editId="7AA2B11A">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9">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4E713678" wp14:editId="68437587">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80">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7F00B75F" wp14:editId="5987B6F7">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0B75F" id="Text Box 1073741944" o:spid="_x0000_s1163"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" stroked="f">
                <v:textbox inset="0,0,0,0">
                  <w:txbxContent>
                    <w:p w:rsidR="00C43B2A" w:rsidRPr="00CF759E" w:rsidRDefault="00C43B2A" w:rsidP="009F0F97">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4682FA85" wp14:editId="29D1A386">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2FA85" id="Text Box 1073741943" o:spid="_x0000_s1164"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opp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6A7B1209" wp14:editId="0E6FD29E">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1">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72EFA7B9" wp14:editId="6F026A7A">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2">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4ABBB757" wp14:editId="1E756989">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BB757" id="Text Box 1073741946" o:spid="_x0000_s1165"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FvuGqOgIAAHoEAAAOAAAA&#10;AAAAAAAAAAAAAC4CAABkcnMvZTJvRG9jLnhtbFBLAQItABQABgAIAAAAIQDJPv0Z4QAAAAsBAAAP&#10;AAAAAAAAAAAAAAAAAJQEAABkcnMvZG93bnJldi54bWxQSwUGAAAAAAQABADzAAAAogUAAAAA&#10;" stroked="f">
                <v:textbox inset="0,0,0,0">
                  <w:txbxContent>
                    <w:p w:rsidR="00C43B2A" w:rsidRPr="00CF759E" w:rsidRDefault="00C43B2A" w:rsidP="009F0F97">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195E79F3" wp14:editId="58791633">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C43B2A" w:rsidRPr="00CF759E" w:rsidRDefault="00C43B2A" w:rsidP="009F0F97">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E79F3" id="Text Box 1073741950" o:spid="_x0000_s1166"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d46uDTsCAAB6BAAADgAA&#10;AAAAAAAAAAAAAAAuAgAAZHJzL2Uyb0RvYy54bWxQSwECLQAUAAYACAAAACEATRCjr+EAAAALAQAA&#10;DwAAAAAAAAAAAAAAAACVBAAAZHJzL2Rvd25yZXYueG1sUEsFBgAAAAAEAAQA8wAAAKMFAAAAAA==&#10;" stroked="f">
                <v:textbox inset="0,0,0,0">
                  <w:txbxContent>
                    <w:p w:rsidR="00C43B2A" w:rsidRPr="00CF759E" w:rsidRDefault="00C43B2A" w:rsidP="009F0F97">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385581D6" wp14:editId="4362CA61">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C43B2A" w:rsidRPr="007F55B0" w:rsidRDefault="00C43B2A" w:rsidP="009F0F97">
                            <w:pPr>
                              <w:pStyle w:val="Caption"/>
                            </w:pPr>
                            <w:bookmarkStart w:id="194" w:name="_Toc523735309"/>
                            <w:bookmarkStart w:id="195" w:name="_Toc524625292"/>
                            <w:bookmarkStart w:id="196" w:name="_Toc52589532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4</w:t>
                            </w:r>
                            <w:r>
                              <w:fldChar w:fldCharType="end"/>
                            </w:r>
                            <w:r>
                              <w:t>:</w:t>
                            </w:r>
                            <w:bookmarkEnd w:id="194"/>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5581D6" id="Text Box 1073741828" o:spid="_x0000_s1167"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WTFqE4AgAAeAQAAA4AAAAAAAAA&#10;AAAAAAAALgIAAGRycy9lMm9Eb2MueG1sUEsBAi0AFAAGAAgAAAAhAA85I6bfAAAACAEAAA8AAAAA&#10;AAAAAAAAAAAAkgQAAGRycy9kb3ducmV2LnhtbFBLBQYAAAAABAAEAPMAAACeBQAAAAA=&#10;" stroked="f">
                <v:textbox style="mso-fit-shape-to-text:t" inset="0,0,0,0">
                  <w:txbxContent>
                    <w:p w:rsidR="00C43B2A" w:rsidRPr="007F55B0" w:rsidRDefault="00C43B2A" w:rsidP="009F0F97">
                      <w:pPr>
                        <w:pStyle w:val="Caption"/>
                      </w:pPr>
                      <w:bookmarkStart w:id="197" w:name="_Toc523735309"/>
                      <w:bookmarkStart w:id="198" w:name="_Toc524625292"/>
                      <w:bookmarkStart w:id="199" w:name="_Toc52589532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4</w:t>
                      </w:r>
                      <w:r>
                        <w:fldChar w:fldCharType="end"/>
                      </w:r>
                      <w:r>
                        <w:t>:</w:t>
                      </w:r>
                      <w:bookmarkEnd w:id="197"/>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8"/>
                      <w:bookmarkEnd w:id="199"/>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3FFACAB2" wp14:editId="133EF83E">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C43B2A" w:rsidRPr="004029EB" w:rsidRDefault="00C43B2A" w:rsidP="009F0F97">
                            <w:pPr>
                              <w:pStyle w:val="Caption"/>
                            </w:pPr>
                            <w:bookmarkStart w:id="200" w:name="_Toc523735310"/>
                            <w:bookmarkStart w:id="201" w:name="_Toc524625293"/>
                            <w:bookmarkStart w:id="202" w:name="_Toc525895329"/>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5</w:t>
                            </w:r>
                            <w:r>
                              <w:fldChar w:fldCharType="end"/>
                            </w:r>
                            <w:r>
                              <w:t xml:space="preserve">: </w:t>
                            </w:r>
                            <w:bookmarkEnd w:id="200"/>
                            <w:bookmarkEnd w:id="201"/>
                            <w:r>
                              <w:t>Unsuccessful matching model of the point pairs in two different cross-sectional images of the Z-frame. (The red elipses belong to the reference image and the blue ones belong to the rotated image)</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CAB2" id="Text Box 1073741847" o:spid="_x0000_s1168"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" stroked="f">
                <v:textbox style="mso-fit-shape-to-text:t" inset="0,0,0,0">
                  <w:txbxContent>
                    <w:p w:rsidR="00C43B2A" w:rsidRPr="004029EB" w:rsidRDefault="00C43B2A" w:rsidP="009F0F97">
                      <w:pPr>
                        <w:pStyle w:val="Caption"/>
                      </w:pPr>
                      <w:bookmarkStart w:id="203" w:name="_Toc523735310"/>
                      <w:bookmarkStart w:id="204" w:name="_Toc524625293"/>
                      <w:bookmarkStart w:id="205" w:name="_Toc525895329"/>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5</w:t>
                      </w:r>
                      <w:r>
                        <w:fldChar w:fldCharType="end"/>
                      </w:r>
                      <w:r>
                        <w:t xml:space="preserve">: </w:t>
                      </w:r>
                      <w:bookmarkEnd w:id="203"/>
                      <w:bookmarkEnd w:id="204"/>
                      <w:r>
                        <w:t>Unsuccessful matching model of the point pairs in two different cross-sectional images of the Z-frame. (The red elipses belong to the reference image and the blue ones belong to the rotated image)</w:t>
                      </w:r>
                      <w:bookmarkEnd w:id="205"/>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71C61360" wp14:editId="56E23432">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3">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6" w:name="_Toc525918922"/>
      <w:r>
        <w:rPr>
          <w:rFonts w:cstheme="minorHAnsi"/>
        </w:rPr>
        <w:t xml:space="preserve">Image </w:t>
      </w:r>
      <w:r w:rsidR="00482188" w:rsidRPr="00482188">
        <w:t>r</w:t>
      </w:r>
      <w:r w:rsidRPr="00482188">
        <w:t>otation</w:t>
      </w:r>
      <w:r>
        <w:rPr>
          <w:rFonts w:cstheme="minorHAnsi"/>
        </w:rPr>
        <w:t xml:space="preserve"> </w:t>
      </w:r>
      <w:r>
        <w:t>using centroids coordinate system</w:t>
      </w:r>
      <w:bookmarkEnd w:id="206"/>
    </w:p>
    <w:p w:rsidR="0089383C" w:rsidRDefault="008D0C26" w:rsidP="00027547">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027547">
        <w:t>has to</w:t>
      </w:r>
      <w:r w:rsidR="007B5F47">
        <w:t xml:space="preserve">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3EF958C7" wp14:editId="7ECF925F">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4">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7C2F3CAC" wp14:editId="3B377D8F">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43B2A" w:rsidRPr="00091071" w:rsidRDefault="00C43B2A" w:rsidP="009F0F97">
                            <w:pPr>
                              <w:pStyle w:val="Caption"/>
                            </w:pPr>
                            <w:bookmarkStart w:id="207" w:name="_Toc523735311"/>
                            <w:bookmarkStart w:id="208" w:name="_Toc524625294"/>
                            <w:bookmarkStart w:id="209" w:name="_Toc52589533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6</w:t>
                            </w:r>
                            <w:r>
                              <w:fldChar w:fldCharType="end"/>
                            </w:r>
                            <w:r>
                              <w:t xml:space="preserve">: </w:t>
                            </w:r>
                            <w:r w:rsidRPr="0089383C">
                              <w:t>Four different possible rotation of the Z-</w:t>
                            </w:r>
                            <w:r>
                              <w:t xml:space="preserve">frame </w:t>
                            </w:r>
                            <w:r w:rsidRPr="0089383C">
                              <w:t>marker</w:t>
                            </w:r>
                            <w:bookmarkEnd w:id="207"/>
                            <w:bookmarkEnd w:id="208"/>
                            <w:r>
                              <w:t>. Each model has a different rotation equation.</w:t>
                            </w:r>
                            <w:bookmarkEnd w:id="2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F3CAC" id="Text Box 1073741848" o:spid="_x0000_s1169"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SMb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7zo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AKqSMbOAIAAHgEAAAOAAAAAAAA&#10;AAAAAAAAAC4CAABkcnMvZTJvRG9jLnhtbFBLAQItABQABgAIAAAAIQASMRTg4AAAAAgBAAAPAAAA&#10;AAAAAAAAAAAAAJIEAABkcnMvZG93bnJldi54bWxQSwUGAAAAAAQABADzAAAAnwUAAAAA&#10;" stroked="f">
                <v:textbox style="mso-fit-shape-to-text:t" inset="0,0,0,0">
                  <w:txbxContent>
                    <w:p w:rsidR="00C43B2A" w:rsidRPr="00091071" w:rsidRDefault="00C43B2A" w:rsidP="009F0F97">
                      <w:pPr>
                        <w:pStyle w:val="Caption"/>
                      </w:pPr>
                      <w:bookmarkStart w:id="210" w:name="_Toc523735311"/>
                      <w:bookmarkStart w:id="211" w:name="_Toc524625294"/>
                      <w:bookmarkStart w:id="212" w:name="_Toc52589533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6</w:t>
                      </w:r>
                      <w:r>
                        <w:fldChar w:fldCharType="end"/>
                      </w:r>
                      <w:r>
                        <w:t xml:space="preserve">: </w:t>
                      </w:r>
                      <w:r w:rsidRPr="0089383C">
                        <w:t>Four different possible rotation of the Z-</w:t>
                      </w:r>
                      <w:r>
                        <w:t xml:space="preserve">frame </w:t>
                      </w:r>
                      <w:r w:rsidRPr="0089383C">
                        <w:t>marker</w:t>
                      </w:r>
                      <w:bookmarkEnd w:id="210"/>
                      <w:bookmarkEnd w:id="211"/>
                      <w:r>
                        <w:t>. Each model has a different rotation equation.</w:t>
                      </w:r>
                      <w:bookmarkEnd w:id="212"/>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5AD8A027" wp14:editId="4384E3C4">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5C22A9BF" wp14:editId="38D6F288">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C43B2A" w:rsidRDefault="00C43B2A"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2A9BF" id="Text Box 86" o:spid="_x0000_s1170"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q1+c&#10;aEUCAACDBAAADgAAAAAAAAAAAAAAAAAuAgAAZHJzL2Uyb0RvYy54bWxQSwECLQAUAAYACAAAACEA&#10;vSYjvuMAAAALAQAADwAAAAAAAAAAAAAAAACfBAAAZHJzL2Rvd25yZXYueG1sUEsFBgAAAAAEAAQA&#10;8wAAAK8FAAAAAA==&#10;" fillcolor="white [3201]" stroked="f" strokeweight=".5pt">
                <v:textbox>
                  <w:txbxContent>
                    <w:p w:rsidR="00C43B2A" w:rsidRDefault="00C43B2A"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292325B2" wp14:editId="4469F2C8">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C43B2A" w:rsidRPr="00F22E16" w:rsidRDefault="00C43B2A"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325B2" id="Text Box 91" o:spid="_x0000_s1171"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" fillcolor="white [3201]" stroked="f" strokeweight=".5pt">
                <v:textbox>
                  <w:txbxContent>
                    <w:p w:rsidR="00C43B2A" w:rsidRPr="00F22E16" w:rsidRDefault="00C43B2A"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2F93C9AF" wp14:editId="53AD0F0C">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43B2A" w:rsidRPr="00F22E16" w:rsidRDefault="00C43B2A"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93C9AF" id="Text Box 92" o:spid="_x0000_s1172"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N4X6UFE&#10;AgAAgwQAAA4AAAAAAAAAAAAAAAAALgIAAGRycy9lMm9Eb2MueG1sUEsBAi0AFAAGAAgAAAAhAFA/&#10;KRPiAAAACwEAAA8AAAAAAAAAAAAAAAAAngQAAGRycy9kb3ducmV2LnhtbFBLBQYAAAAABAAEAPMA&#10;AACtBQAAAAA=&#10;" fillcolor="white [3201]" stroked="f" strokeweight=".5pt">
                <v:textbox>
                  <w:txbxContent>
                    <w:p w:rsidR="00C43B2A" w:rsidRPr="00F22E16" w:rsidRDefault="00C43B2A"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31271C59" wp14:editId="447745C4">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71C59" id="Text Box 1073741957" o:spid="_x0000_s1173"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21j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" stroked="f">
                <v:textbox inset="0,0,0,0">
                  <w:txbxContent>
                    <w:p w:rsidR="00C43B2A" w:rsidRPr="00CF759E" w:rsidRDefault="00C43B2A" w:rsidP="009F0F97">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2EBC5C53" wp14:editId="0B2EBA1E">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5C53" id="Text Box 1073741956" o:spid="_x0000_s1174"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DJL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eNT1eYDsgu07aAbKW75R+OKW+fDCHE4QdoxbEZ7xkBrKlEJr&#10;UZKD+/U3f8xHYTFKSYkTmVL/88ScoER/Nyh5HN/OcJ1x6AxzKtaAvQ5w3yyvTSxwQXemdFC84rKs&#10;4isYYobjWykNnbkOzV7gsnGxWtVJOKSWha3ZWR6hO2b31StzttUloKBP0M0qm3+Qp8lteF6dAkhV&#10;axeZbVhsCccBr9VvlzFu0Nt7nXX7y1j+Bg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ZgySzkCAAB6BAAADgAAAAAA&#10;AAAAAAAAAAAuAgAAZHJzL2Uyb0RvYy54bWxQSwECLQAUAAYACAAAACEAYLY06uAAAAAKAQAADwAA&#10;AAAAAAAAAAAAAACTBAAAZHJzL2Rvd25yZXYueG1sUEsFBgAAAAAEAAQA8wAAAKAFAAAAAA==&#10;" stroked="f">
                <v:textbox inset="0,0,0,0">
                  <w:txbxContent>
                    <w:p w:rsidR="00C43B2A" w:rsidRPr="00CF759E" w:rsidRDefault="00C43B2A" w:rsidP="009F0F97">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1AA6BBD6" wp14:editId="0980B74B">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C43B2A" w:rsidRPr="00F22E16" w:rsidRDefault="00C43B2A"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6BBD6" id="Text Box 89" o:spid="_x0000_s1175"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" fillcolor="white [3201]" stroked="f" strokeweight=".5pt">
                <v:textbox>
                  <w:txbxContent>
                    <w:p w:rsidR="00C43B2A" w:rsidRPr="00F22E16" w:rsidRDefault="00C43B2A"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2A0474B7" wp14:editId="07FE5A5D">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474B7" id="Text Box 1073741955" o:spid="_x0000_s1176"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GWC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" stroked="f">
                <v:textbox inset="0,0,0,0">
                  <w:txbxContent>
                    <w:p w:rsidR="00C43B2A" w:rsidRPr="00CF759E" w:rsidRDefault="00C43B2A" w:rsidP="009F0F97">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43DD5902" wp14:editId="1DAC768C">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D5902" id="Text Box 1073741952" o:spid="_x0000_s1177"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U82vPOgIAAHoEAAAOAAAAAAAA&#10;AAAAAAAAAC4CAABkcnMvZTJvRG9jLnhtbFBLAQItABQABgAIAAAAIQCgyuE43gAAAAgBAAAPAAAA&#10;AAAAAAAAAAAAAJQEAABkcnMvZG93bnJldi54bWxQSwUGAAAAAAQABADzAAAAnwUAAAAA&#10;" stroked="f">
                <v:textbox inset="0,0,0,0">
                  <w:txbxContent>
                    <w:p w:rsidR="00C43B2A" w:rsidRPr="00CF759E" w:rsidRDefault="00C43B2A" w:rsidP="009F0F97">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7C4CA402" wp14:editId="233CE80D">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C43B2A" w:rsidRPr="00F22E16" w:rsidRDefault="00C43B2A"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CA402" id="Text Box 90" o:spid="_x0000_s1178"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" fillcolor="white [3201]" stroked="f" strokeweight=".5pt">
                <v:textbox>
                  <w:txbxContent>
                    <w:p w:rsidR="00C43B2A" w:rsidRPr="00F22E16" w:rsidRDefault="00C43B2A"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729EEFFE" wp14:editId="5669E918">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C43B2A" w:rsidRDefault="00C43B2A"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EEFFE" id="Text Box 84" o:spid="_x0000_s1179"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kfKr&#10;sUcCAACDBAAADgAAAAAAAAAAAAAAAAAuAgAAZHJzL2Uyb0RvYy54bWxQSwECLQAUAAYACAAAACEA&#10;xQmGG+EAAAALAQAADwAAAAAAAAAAAAAAAAChBAAAZHJzL2Rvd25yZXYueG1sUEsFBgAAAAAEAAQA&#10;8wAAAK8FAAAAAA==&#10;" fillcolor="white [3201]" stroked="f" strokeweight=".5pt">
                <v:textbox>
                  <w:txbxContent>
                    <w:p w:rsidR="00C43B2A" w:rsidRDefault="00C43B2A"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38202772" wp14:editId="4495FF34">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282AC2" w:rsidRDefault="00282AC2" w:rsidP="00160B84"/>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w:t>
      </w:r>
      <w:r w:rsidR="006B68C4">
        <w:t xml:space="preserve"> the</w:t>
      </w:r>
      <w:r w:rsidR="007C0BFF">
        <w:t xml:space="preserve">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6D3D14">
        <w:t xml:space="preserve">the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027547">
        <w:rPr>
          <w:rFonts w:eastAsiaTheme="minorEastAsia" w:cstheme="minorHAnsi"/>
        </w:rPr>
        <w:tab/>
      </w:r>
    </w:p>
    <w:p w:rsidR="00384072" w:rsidRDefault="00027547" w:rsidP="009F0F97">
      <w:pPr>
        <w:pStyle w:val="Caption"/>
      </w:pPr>
      <w:r>
        <w:rPr>
          <w:rFonts w:eastAsiaTheme="minorEastAsia"/>
          <w:i w:val="0"/>
          <w:iCs/>
          <w:noProof w:val="0"/>
        </w:rPr>
        <w:tab/>
      </w:r>
      <w:r>
        <w:rPr>
          <w:rFonts w:eastAsiaTheme="minorEastAsia"/>
          <w:i w:val="0"/>
          <w:iCs/>
          <w:noProof w:val="0"/>
        </w:rPr>
        <w:tab/>
      </w:r>
      <w:r>
        <w:rPr>
          <w:rFonts w:eastAsiaTheme="minorEastAsia"/>
          <w:i w:val="0"/>
          <w:iCs/>
          <w:noProof w:val="0"/>
        </w:rPr>
        <w:tab/>
      </w:r>
      <w:r>
        <w:rPr>
          <w:rFonts w:eastAsiaTheme="minorEastAsia"/>
          <w:i w:val="0"/>
          <w:iCs/>
          <w:noProof w:val="0"/>
        </w:rPr>
        <w:tab/>
      </w:r>
      <w:r>
        <w:rPr>
          <w:rFonts w:eastAsiaTheme="minorEastAsia"/>
          <w:i w:val="0"/>
          <w:iCs/>
          <w:noProof w:val="0"/>
        </w:rPr>
        <w:tab/>
      </w: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553936">
        <w:rPr>
          <w:rFonts w:eastAsiaTheme="minorEastAsia"/>
          <w:i w:val="0"/>
          <w:noProof w:val="0"/>
        </w:rPr>
        <w:t>⁰</w:t>
      </w:r>
      <w:r w:rsidR="00633E0E">
        <w:tab/>
      </w:r>
      <w:r w:rsidR="00633E0E">
        <w:tab/>
      </w:r>
      <w:r w:rsidR="00633E0E">
        <w:tab/>
      </w:r>
      <w:r w:rsidR="00633E0E">
        <w:tab/>
      </w:r>
      <w:r w:rsidR="009915A7" w:rsidRPr="009915A7">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7</w:t>
      </w:r>
      <w:r w:rsidR="009258E3">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3" w:name="_Ref523927173"/>
      <w:bookmarkStart w:id="214" w:name="_Toc525918923"/>
      <w:r w:rsidRPr="00BD5989">
        <w:t>Distance calculation and calibration</w:t>
      </w:r>
      <w:bookmarkEnd w:id="213"/>
      <w:bookmarkEnd w:id="214"/>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w:t>
      </w:r>
      <w:r w:rsidR="00DA15E4">
        <w:t xml:space="preserve"> the</w:t>
      </w:r>
      <w:r w:rsidR="008D51B1">
        <w:t xml:space="preserve">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321D0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r>
          <w:rPr>
            <w:rFonts w:ascii="Cambria Math" w:hAnsi="Cambria Math"/>
          </w:rPr>
          <m:t>µx = (|d’/d (P5, P3) |+|d’/d (P1, P7) |)/2</m:t>
        </m:r>
      </m:oMath>
      <w:r w:rsidR="005E359B">
        <w:t xml:space="preserve"> </w:t>
      </w:r>
      <w:r w:rsidR="005E359B">
        <w:tab/>
      </w:r>
      <w:r w:rsidR="00F74CC3" w:rsidRPr="00F74CC3">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8</w:t>
      </w:r>
      <w:r w:rsidR="009258E3">
        <w:fldChar w:fldCharType="end"/>
      </w:r>
      <w:r w:rsidR="00F74CC3" w:rsidRPr="00F74CC3">
        <w:t>)</w:t>
      </w:r>
    </w:p>
    <w:p w:rsidR="00C31DBD" w:rsidRDefault="00C31DBD" w:rsidP="00D31B09"/>
    <w:p w:rsidR="004B2857" w:rsidRDefault="00321D04"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r>
          <w:rPr>
            <w:rFonts w:ascii="Cambria Math" w:hAnsi="Cambria Math"/>
          </w:rPr>
          <m:t xml:space="preserve">µy = (|d’/d (P3, P1) |+|d’/d (P5, P7) |)/2 </m:t>
        </m:r>
      </m:oMath>
      <w:r w:rsidR="005E359B">
        <w:rPr>
          <w:rFonts w:eastAsiaTheme="minorEastAsia"/>
        </w:rPr>
        <w:tab/>
      </w:r>
      <w:r w:rsidR="006B72E3" w:rsidRPr="002A56AC">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19</w:t>
      </w:r>
      <w:r w:rsidR="009258E3">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496C4FF9" wp14:editId="5B44D461">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5">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7A946DAB" wp14:editId="2B40308F">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43B2A" w:rsidRPr="00DA6B64" w:rsidRDefault="00C43B2A" w:rsidP="009F0F97">
                            <w:pPr>
                              <w:pStyle w:val="Caption"/>
                            </w:pPr>
                            <w:bookmarkStart w:id="215" w:name="_Toc523735312"/>
                            <w:bookmarkStart w:id="216" w:name="_Toc524625295"/>
                            <w:bookmarkStart w:id="217" w:name="_Toc52589533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7</w:t>
                            </w:r>
                            <w:r>
                              <w:fldChar w:fldCharType="end"/>
                            </w:r>
                            <w:r>
                              <w:t>: The computed center of the Z-frame marker (red start).</w:t>
                            </w:r>
                            <w:bookmarkEnd w:id="215"/>
                            <w:bookmarkEnd w:id="216"/>
                            <w:r>
                              <w:t xml:space="preserve"> The coordinate systems of the detected centroids (blue stars) are then transferred to the center of the marker.</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46DAB" id="Text Box 1073741849" o:spid="_x0000_s1180"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" stroked="f">
                <v:textbox style="mso-fit-shape-to-text:t" inset="0,0,0,0">
                  <w:txbxContent>
                    <w:p w:rsidR="00C43B2A" w:rsidRPr="00DA6B64" w:rsidRDefault="00C43B2A" w:rsidP="009F0F97">
                      <w:pPr>
                        <w:pStyle w:val="Caption"/>
                      </w:pPr>
                      <w:bookmarkStart w:id="218" w:name="_Toc523735312"/>
                      <w:bookmarkStart w:id="219" w:name="_Toc524625295"/>
                      <w:bookmarkStart w:id="220" w:name="_Toc52589533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7</w:t>
                      </w:r>
                      <w:r>
                        <w:fldChar w:fldCharType="end"/>
                      </w:r>
                      <w:r>
                        <w:t>: The computed center of the Z-frame marker (red start).</w:t>
                      </w:r>
                      <w:bookmarkEnd w:id="218"/>
                      <w:bookmarkEnd w:id="219"/>
                      <w:r>
                        <w:t xml:space="preserve"> The coordinate systems of the detected centroids (blue stars) are then transferred to the center of the marker.</w:t>
                      </w:r>
                      <w:bookmarkEnd w:id="220"/>
                    </w:p>
                  </w:txbxContent>
                </v:textbox>
                <w10:wrap type="topAndBottom" anchorx="margin"/>
              </v:shape>
            </w:pict>
          </mc:Fallback>
        </mc:AlternateContent>
      </w:r>
    </w:p>
    <w:p w:rsidR="00B601F3" w:rsidRDefault="00B601F3" w:rsidP="00B601F3">
      <w:pPr>
        <w:pStyle w:val="Heading4"/>
      </w:pPr>
      <w:bookmarkStart w:id="221" w:name="_Toc525918924"/>
      <w:r>
        <w:lastRenderedPageBreak/>
        <w:t>Marker alignment calculation</w:t>
      </w:r>
      <w:bookmarkEnd w:id="221"/>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003A52B9">
        <w:t xml:space="preserve"> within the MRI space</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7E7E31">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dUMTk6MzE6MDY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1E62F7">
            <w:rPr>
              <w:rFonts w:eastAsiaTheme="minorEastAsia"/>
            </w:rPr>
            <w:t>[3]</w:t>
          </w:r>
          <w:r w:rsidR="00210280">
            <w:rPr>
              <w:rFonts w:eastAsiaTheme="minorEastAsia"/>
            </w:rPr>
            <w:fldChar w:fldCharType="end"/>
          </w:r>
        </w:sdtContent>
      </w:sdt>
      <w:r w:rsidR="000D36F2">
        <w:rPr>
          <w:rFonts w:eastAsiaTheme="minorEastAsia"/>
        </w:rPr>
        <w:t>.</w:t>
      </w:r>
    </w:p>
    <w:p w:rsidR="00EF1DAA" w:rsidRDefault="00CD4B22" w:rsidP="00D31B09">
      <w:r>
        <w:tab/>
      </w:r>
      <w:r>
        <w:tab/>
      </w:r>
    </w:p>
    <w:p w:rsidR="001E6535" w:rsidRPr="009315F2" w:rsidRDefault="00CD4B22" w:rsidP="009F0F97">
      <w:pPr>
        <w:pStyle w:val="Caption"/>
        <w:rPr>
          <w:rFonts w:eastAsiaTheme="minorEastAsia"/>
        </w:rPr>
      </w:pPr>
      <w:r>
        <w:rPr>
          <w:rFonts w:eastAsiaTheme="minorEastAsia" w:cstheme="minorBidi"/>
          <w:i w:val="0"/>
          <w:noProof w:val="0"/>
        </w:rPr>
        <w:tab/>
      </w:r>
      <w:r>
        <w:rPr>
          <w:rFonts w:eastAsiaTheme="minorEastAsia" w:cstheme="minorBidi"/>
          <w:i w:val="0"/>
          <w:noProof w:val="0"/>
        </w:rPr>
        <w:tab/>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 xml:space="preserve">2f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l</m:t>
                    </m:r>
                  </m:e>
                  <m:sub>
                    <m: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w:rPr>
                        <w:rFonts w:ascii="Cambria Math" w:hAnsi="Cambria Math"/>
                      </w:rPr>
                      <m:t>l</m:t>
                    </m:r>
                  </m:e>
                  <m:sub>
                    <m: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9258E3">
        <w:rPr>
          <w:rFonts w:eastAsiaTheme="minorEastAsia"/>
        </w:rPr>
        <w:fldChar w:fldCharType="begin"/>
      </w:r>
      <w:r w:rsidR="009258E3">
        <w:rPr>
          <w:rFonts w:eastAsiaTheme="minorEastAsia"/>
        </w:rPr>
        <w:instrText xml:space="preserve"> STYLEREF 1 \s </w:instrText>
      </w:r>
      <w:r w:rsidR="009258E3">
        <w:rPr>
          <w:rFonts w:eastAsiaTheme="minorEastAsia"/>
        </w:rPr>
        <w:fldChar w:fldCharType="separate"/>
      </w:r>
      <w:r w:rsidR="00166892">
        <w:rPr>
          <w:rFonts w:eastAsiaTheme="minorEastAsia"/>
          <w:cs/>
        </w:rPr>
        <w:t>‎</w:t>
      </w:r>
      <w:r w:rsidR="00166892">
        <w:rPr>
          <w:rFonts w:eastAsiaTheme="minorEastAsia"/>
        </w:rPr>
        <w:t>3</w:t>
      </w:r>
      <w:r w:rsidR="009258E3">
        <w:rPr>
          <w:rFonts w:eastAsiaTheme="minorEastAsia"/>
        </w:rPr>
        <w:fldChar w:fldCharType="end"/>
      </w:r>
      <w:r w:rsidR="009258E3">
        <w:rPr>
          <w:rFonts w:eastAsiaTheme="minorEastAsia"/>
        </w:rPr>
        <w:t>.</w:t>
      </w:r>
      <w:r w:rsidR="009258E3">
        <w:rPr>
          <w:rFonts w:eastAsiaTheme="minorEastAsia"/>
        </w:rPr>
        <w:fldChar w:fldCharType="begin"/>
      </w:r>
      <w:r w:rsidR="009258E3">
        <w:rPr>
          <w:rFonts w:eastAsiaTheme="minorEastAsia"/>
        </w:rPr>
        <w:instrText xml:space="preserve"> SEQ Equation \* ARABIC \s 1 </w:instrText>
      </w:r>
      <w:r w:rsidR="009258E3">
        <w:rPr>
          <w:rFonts w:eastAsiaTheme="minorEastAsia"/>
        </w:rPr>
        <w:fldChar w:fldCharType="separate"/>
      </w:r>
      <w:r w:rsidR="00166892">
        <w:rPr>
          <w:rFonts w:eastAsiaTheme="minorEastAsia"/>
        </w:rPr>
        <w:t>20</w:t>
      </w:r>
      <w:r w:rsidR="009258E3">
        <w:rPr>
          <w:rFonts w:eastAsiaTheme="minorEastAsia"/>
        </w:rPr>
        <w:fldChar w:fldCharType="end"/>
      </w:r>
      <w:r w:rsidR="00CE6679" w:rsidRPr="00CE6679">
        <w:rPr>
          <w:rFonts w:eastAsiaTheme="minorEastAsia"/>
        </w:rPr>
        <w:t>)</w:t>
      </w:r>
    </w:p>
    <w:p w:rsidR="001E6535" w:rsidRDefault="001E6535" w:rsidP="00D31B09"/>
    <w:p w:rsidR="001A072C" w:rsidRDefault="00CD4B22" w:rsidP="009F0F97">
      <w:pPr>
        <w:pStyle w:val="Caption"/>
      </w:pP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w:r>
        <w:rPr>
          <w:rFonts w:eastAsiaTheme="minorEastAsia" w:cstheme="minorBidi"/>
          <w:i w:val="0"/>
          <w:noProof w:val="0"/>
        </w:rPr>
        <w:tab/>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1)MR</m:t>
                    </m:r>
                  </m:sub>
                </m:sSub>
              </m:e>
            </m:d>
          </m:den>
        </m:f>
      </m:oMath>
      <w:r w:rsidR="009315F2">
        <w:tab/>
      </w:r>
      <w:r w:rsidR="009315F2">
        <w:tab/>
      </w:r>
      <w:r w:rsidR="009315F2" w:rsidRPr="00CE6679">
        <w:tab/>
      </w:r>
      <w:r w:rsidR="00CE6679" w:rsidRPr="00CE6679">
        <w:t>(</w:t>
      </w:r>
      <w:r w:rsidR="009258E3">
        <w:fldChar w:fldCharType="begin"/>
      </w:r>
      <w:r w:rsidR="009258E3">
        <w:instrText xml:space="preserve"> STYLEREF 1 \s </w:instrText>
      </w:r>
      <w:r w:rsidR="009258E3">
        <w:fldChar w:fldCharType="separate"/>
      </w:r>
      <w:r w:rsidR="00166892">
        <w:rPr>
          <w:cs/>
        </w:rPr>
        <w:t>‎</w:t>
      </w:r>
      <w:r w:rsidR="00166892">
        <w:t>3</w:t>
      </w:r>
      <w:r w:rsidR="009258E3">
        <w:fldChar w:fldCharType="end"/>
      </w:r>
      <w:r w:rsidR="009258E3">
        <w:t>.</w:t>
      </w:r>
      <w:r w:rsidR="009258E3">
        <w:fldChar w:fldCharType="begin"/>
      </w:r>
      <w:r w:rsidR="009258E3">
        <w:instrText xml:space="preserve"> SEQ Equation \* ARABIC \s 1 </w:instrText>
      </w:r>
      <w:r w:rsidR="009258E3">
        <w:fldChar w:fldCharType="separate"/>
      </w:r>
      <w:r w:rsidR="00166892">
        <w:t>21</w:t>
      </w:r>
      <w:r w:rsidR="009258E3">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22" w:name="_Ref523908509"/>
      <w:bookmarkStart w:id="223" w:name="_Toc525918925"/>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22"/>
      <w:bookmarkEnd w:id="223"/>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w:t>
      </w:r>
      <w:r w:rsidR="0003257B">
        <w:t xml:space="preserve"> the</w:t>
      </w:r>
      <w:r w:rsidR="00561D8A">
        <w:t xml:space="preserve">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76153F">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3VDE5OjUzOjUxIiwiUHJvamVjdCI6eyIkcmVmIjoiNSJ9fSwiVXNlTnVtYmVyaW5nVHlwZU9mUGFyZW50RG9jdW1lbnQiOmZhbHNlfV0sIkZvcm1hdHRlZFRleHQiOnsiJGlkIjoiMTAiLCJDb3VudCI6MSwiVGV4dFVuaXRzIjpbeyIkaWQiOiIxMSIsIkZvbnRTdHlsZSI6eyIkaWQiOiIxMiIsIk5ldXRyYWwiOnRydWV9LCJSZWFkaW5nT3JkZXIiOjEsIlRleHQiOiJbNTRdIn1dfSwiVGFnIjoiQ2l0YXZpUGxhY2Vob2xkZXIjOWNmZDkxNmYtYTFlZC00MTgyLThkZTQtNTMxODY3ODk2MmEzIiwiVGV4dCI6Ils1NF0iLCJXQUlWZXJzaW9uIjoiNi4xLjAuMCJ9}</w:instrText>
          </w:r>
          <w:r w:rsidR="00173BAE">
            <w:fldChar w:fldCharType="separate"/>
          </w:r>
          <w:r w:rsidR="001E62F7">
            <w:t>[54]</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6966D6" w:rsidP="009F0F97">
      <w:pPr>
        <w:pStyle w:val="Caption"/>
        <w:rPr>
          <w:sz w:val="28"/>
          <w:szCs w:val="28"/>
          <w:bdr w:val="none" w:sz="0" w:space="0" w:color="auto" w:frame="1"/>
          <w:shd w:val="clear" w:color="auto" w:fill="FFFFFF"/>
        </w:rPr>
      </w:pP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w:r>
        <w:rPr>
          <w:rFonts w:eastAsiaTheme="minorEastAsia" w:cstheme="minorBidi"/>
          <w:i w:val="0"/>
          <w:noProof w:val="0"/>
          <w:bdr w:val="none" w:sz="0" w:space="0" w:color="auto" w:frame="1"/>
          <w:shd w:val="clear" w:color="auto" w:fill="FFFFFF"/>
        </w:rPr>
        <w:tab/>
      </w:r>
      <w:r w:rsidR="00C7060A">
        <w:rPr>
          <w:rFonts w:eastAsiaTheme="minorEastAsia" w:cstheme="minorBidi"/>
          <w:i w:val="0"/>
          <w:noProof w:val="0"/>
          <w:bdr w:val="none" w:sz="0" w:space="0" w:color="auto" w:frame="1"/>
          <w:shd w:val="clear" w:color="auto" w:fill="FFFFFF"/>
        </w:rPr>
        <w:tab/>
      </w: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C7060A">
        <w:rPr>
          <w:bdr w:val="none" w:sz="0" w:space="0" w:color="auto" w:frame="1"/>
          <w:shd w:val="clear" w:color="auto" w:fill="FFFFFF"/>
        </w:rPr>
        <w:t xml:space="preserve"> </w:t>
      </w:r>
      <w:r w:rsidR="00C7060A">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TYLEREF 1 \s </w:instrText>
      </w:r>
      <w:r w:rsidR="009258E3">
        <w:rPr>
          <w:bdr w:val="none" w:sz="0" w:space="0" w:color="auto" w:frame="1"/>
          <w:shd w:val="clear" w:color="auto" w:fill="FFFFFF"/>
        </w:rPr>
        <w:fldChar w:fldCharType="separate"/>
      </w:r>
      <w:r w:rsidR="00166892">
        <w:rPr>
          <w:bdr w:val="none" w:sz="0" w:space="0" w:color="auto" w:frame="1"/>
          <w:shd w:val="clear" w:color="auto" w:fill="FFFFFF"/>
          <w:cs/>
        </w:rPr>
        <w:t>‎</w:t>
      </w:r>
      <w:r w:rsidR="00166892">
        <w:rPr>
          <w:bdr w:val="none" w:sz="0" w:space="0" w:color="auto" w:frame="1"/>
          <w:shd w:val="clear" w:color="auto" w:fill="FFFFFF"/>
        </w:rPr>
        <w:t>3</w:t>
      </w:r>
      <w:r w:rsidR="009258E3">
        <w:rPr>
          <w:bdr w:val="none" w:sz="0" w:space="0" w:color="auto" w:frame="1"/>
          <w:shd w:val="clear" w:color="auto" w:fill="FFFFFF"/>
        </w:rPr>
        <w:fldChar w:fldCharType="end"/>
      </w:r>
      <w:r w:rsidR="009258E3">
        <w:rPr>
          <w:bdr w:val="none" w:sz="0" w:space="0" w:color="auto" w:frame="1"/>
          <w:shd w:val="clear" w:color="auto" w:fill="FFFFFF"/>
        </w:rPr>
        <w:t>.</w:t>
      </w:r>
      <w:r w:rsidR="009258E3">
        <w:rPr>
          <w:bdr w:val="none" w:sz="0" w:space="0" w:color="auto" w:frame="1"/>
          <w:shd w:val="clear" w:color="auto" w:fill="FFFFFF"/>
        </w:rPr>
        <w:fldChar w:fldCharType="begin"/>
      </w:r>
      <w:r w:rsidR="009258E3">
        <w:rPr>
          <w:bdr w:val="none" w:sz="0" w:space="0" w:color="auto" w:frame="1"/>
          <w:shd w:val="clear" w:color="auto" w:fill="FFFFFF"/>
        </w:rPr>
        <w:instrText xml:space="preserve"> SEQ Equation \* ARABIC \s 1 </w:instrText>
      </w:r>
      <w:r w:rsidR="009258E3">
        <w:rPr>
          <w:bdr w:val="none" w:sz="0" w:space="0" w:color="auto" w:frame="1"/>
          <w:shd w:val="clear" w:color="auto" w:fill="FFFFFF"/>
        </w:rPr>
        <w:fldChar w:fldCharType="separate"/>
      </w:r>
      <w:r w:rsidR="00166892">
        <w:rPr>
          <w:bdr w:val="none" w:sz="0" w:space="0" w:color="auto" w:frame="1"/>
          <w:shd w:val="clear" w:color="auto" w:fill="FFFFFF"/>
        </w:rPr>
        <w:t>22</w:t>
      </w:r>
      <w:r w:rsidR="009258E3">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2625B0"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9F0F97">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w:rPr>
                <w:rStyle w:val="mo"/>
                <w:rFonts w:ascii="Cambria Math" w:hAnsi="Cambria Math"/>
                <w:bdr w:val="none" w:sz="0" w:space="0" w:color="auto" w:frame="1"/>
                <w:shd w:val="clear" w:color="auto" w:fill="FFFFFF"/>
              </w:rPr>
              <m:t>∏</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a</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x+</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b</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y+</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c</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z+</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d</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TYLEREF 1 \s </w:instrText>
      </w:r>
      <w:r w:rsidR="009258E3">
        <w:rPr>
          <w:rStyle w:val="mn"/>
          <w:rFonts w:eastAsiaTheme="minorEastAsia"/>
          <w:bdr w:val="none" w:sz="0" w:space="0" w:color="auto" w:frame="1"/>
          <w:shd w:val="clear" w:color="auto" w:fill="FFFFFF"/>
        </w:rPr>
        <w:fldChar w:fldCharType="separate"/>
      </w:r>
      <w:r w:rsidR="00166892">
        <w:rPr>
          <w:rStyle w:val="mn"/>
          <w:rFonts w:eastAsiaTheme="minorEastAsia"/>
          <w:bdr w:val="none" w:sz="0" w:space="0" w:color="auto" w:frame="1"/>
          <w:shd w:val="clear" w:color="auto" w:fill="FFFFFF"/>
          <w:cs/>
        </w:rPr>
        <w:t>‎</w:t>
      </w:r>
      <w:r w:rsidR="00166892">
        <w:rPr>
          <w:rStyle w:val="mn"/>
          <w:rFonts w:eastAsiaTheme="minorEastAsia"/>
          <w:bdr w:val="none" w:sz="0" w:space="0" w:color="auto" w:frame="1"/>
          <w:shd w:val="clear" w:color="auto" w:fill="FFFFFF"/>
        </w:rPr>
        <w:t>3</w:t>
      </w:r>
      <w:r w:rsidR="009258E3">
        <w:rPr>
          <w:rStyle w:val="mn"/>
          <w:rFonts w:eastAsiaTheme="minorEastAsia"/>
          <w:bdr w:val="none" w:sz="0" w:space="0" w:color="auto" w:frame="1"/>
          <w:shd w:val="clear" w:color="auto" w:fill="FFFFFF"/>
        </w:rPr>
        <w:fldChar w:fldCharType="end"/>
      </w:r>
      <w:r w:rsidR="009258E3">
        <w:rPr>
          <w:rStyle w:val="mn"/>
          <w:rFonts w:eastAsiaTheme="minorEastAsia"/>
          <w:bdr w:val="none" w:sz="0" w:space="0" w:color="auto" w:frame="1"/>
          <w:shd w:val="clear" w:color="auto" w:fill="FFFFFF"/>
        </w:rPr>
        <w:t>.</w:t>
      </w:r>
      <w:r w:rsidR="009258E3">
        <w:rPr>
          <w:rStyle w:val="mn"/>
          <w:rFonts w:eastAsiaTheme="minorEastAsia"/>
          <w:bdr w:val="none" w:sz="0" w:space="0" w:color="auto" w:frame="1"/>
          <w:shd w:val="clear" w:color="auto" w:fill="FFFFFF"/>
        </w:rPr>
        <w:fldChar w:fldCharType="begin"/>
      </w:r>
      <w:r w:rsidR="009258E3">
        <w:rPr>
          <w:rStyle w:val="mn"/>
          <w:rFonts w:eastAsiaTheme="minorEastAsia"/>
          <w:bdr w:val="none" w:sz="0" w:space="0" w:color="auto" w:frame="1"/>
          <w:shd w:val="clear" w:color="auto" w:fill="FFFFFF"/>
        </w:rPr>
        <w:instrText xml:space="preserve"> SEQ Equation \* ARABIC \s 1 </w:instrText>
      </w:r>
      <w:r w:rsidR="009258E3">
        <w:rPr>
          <w:rStyle w:val="mn"/>
          <w:rFonts w:eastAsiaTheme="minorEastAsia"/>
          <w:bdr w:val="none" w:sz="0" w:space="0" w:color="auto" w:frame="1"/>
          <w:shd w:val="clear" w:color="auto" w:fill="FFFFFF"/>
        </w:rPr>
        <w:fldChar w:fldCharType="separate"/>
      </w:r>
      <w:r w:rsidR="00166892">
        <w:rPr>
          <w:rStyle w:val="mn"/>
          <w:rFonts w:eastAsiaTheme="minorEastAsia"/>
          <w:bdr w:val="none" w:sz="0" w:space="0" w:color="auto" w:frame="1"/>
          <w:shd w:val="clear" w:color="auto" w:fill="FFFFFF"/>
        </w:rPr>
        <w:t>23</w:t>
      </w:r>
      <w:r w:rsidR="009258E3">
        <w:rPr>
          <w:rStyle w:val="mn"/>
          <w:rFonts w:eastAsiaTheme="minorEastAsia"/>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2625B0"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6966D6" w:rsidP="009F0F97">
      <w:pPr>
        <w:pStyle w:val="Caption"/>
        <w:rPr>
          <w:rStyle w:val="mn"/>
          <w:sz w:val="28"/>
          <w:szCs w:val="28"/>
          <w:bdr w:val="none" w:sz="0" w:space="0" w:color="auto" w:frame="1"/>
          <w:shd w:val="clear" w:color="auto" w:fill="FFFFFF"/>
        </w:rPr>
      </w:pPr>
      <w:r>
        <w:rPr>
          <w:rFonts w:eastAsiaTheme="minorEastAsia"/>
          <w:i w:val="0"/>
          <w:noProof w:val="0"/>
          <w:bdr w:val="none" w:sz="0" w:space="0" w:color="auto" w:frame="1"/>
          <w:shd w:val="clear" w:color="auto" w:fill="FFFFFF"/>
        </w:rPr>
        <w:tab/>
      </w:r>
      <w:r>
        <w:rPr>
          <w:rFonts w:eastAsiaTheme="minorEastAsia"/>
          <w:i w:val="0"/>
          <w:noProof w:val="0"/>
          <w:bdr w:val="none" w:sz="0" w:space="0" w:color="auto" w:frame="1"/>
          <w:shd w:val="clear" w:color="auto" w:fill="FFFFFF"/>
        </w:rPr>
        <w:tab/>
      </w:r>
      <w:r>
        <w:rPr>
          <w:rFonts w:eastAsiaTheme="minorEastAsia"/>
          <w:i w:val="0"/>
          <w:noProof w:val="0"/>
          <w:bdr w:val="none" w:sz="0" w:space="0" w:color="auto" w:frame="1"/>
          <w:shd w:val="clear" w:color="auto" w:fill="FFFFFF"/>
        </w:rPr>
        <w:tab/>
      </w: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TYLEREF 1 \s </w:instrText>
      </w:r>
      <w:r w:rsidR="009258E3">
        <w:rPr>
          <w:rStyle w:val="mn"/>
          <w:bdr w:val="none" w:sz="0" w:space="0" w:color="auto" w:frame="1"/>
          <w:shd w:val="clear" w:color="auto" w:fill="FFFFFF"/>
        </w:rPr>
        <w:fldChar w:fldCharType="separate"/>
      </w:r>
      <w:r w:rsidR="00166892">
        <w:rPr>
          <w:rStyle w:val="mn"/>
          <w:bdr w:val="none" w:sz="0" w:space="0" w:color="auto" w:frame="1"/>
          <w:shd w:val="clear" w:color="auto" w:fill="FFFFFF"/>
          <w:cs/>
        </w:rPr>
        <w:t>‎</w:t>
      </w:r>
      <w:r w:rsidR="00166892">
        <w:rPr>
          <w:rStyle w:val="mn"/>
          <w:bdr w:val="none" w:sz="0" w:space="0" w:color="auto" w:frame="1"/>
          <w:shd w:val="clear" w:color="auto" w:fill="FFFFFF"/>
        </w:rPr>
        <w:t>3</w:t>
      </w:r>
      <w:r w:rsidR="009258E3">
        <w:rPr>
          <w:rStyle w:val="mn"/>
          <w:bdr w:val="none" w:sz="0" w:space="0" w:color="auto" w:frame="1"/>
          <w:shd w:val="clear" w:color="auto" w:fill="FFFFFF"/>
        </w:rPr>
        <w:fldChar w:fldCharType="end"/>
      </w:r>
      <w:r w:rsidR="009258E3">
        <w:rPr>
          <w:rStyle w:val="mn"/>
          <w:bdr w:val="none" w:sz="0" w:space="0" w:color="auto" w:frame="1"/>
          <w:shd w:val="clear" w:color="auto" w:fill="FFFFFF"/>
        </w:rPr>
        <w:t>.</w:t>
      </w:r>
      <w:r w:rsidR="009258E3">
        <w:rPr>
          <w:rStyle w:val="mn"/>
          <w:bdr w:val="none" w:sz="0" w:space="0" w:color="auto" w:frame="1"/>
          <w:shd w:val="clear" w:color="auto" w:fill="FFFFFF"/>
        </w:rPr>
        <w:fldChar w:fldCharType="begin"/>
      </w:r>
      <w:r w:rsidR="009258E3">
        <w:rPr>
          <w:rStyle w:val="mn"/>
          <w:bdr w:val="none" w:sz="0" w:space="0" w:color="auto" w:frame="1"/>
          <w:shd w:val="clear" w:color="auto" w:fill="FFFFFF"/>
        </w:rPr>
        <w:instrText xml:space="preserve"> SEQ Equation \* ARABIC \s 1 </w:instrText>
      </w:r>
      <w:r w:rsidR="009258E3">
        <w:rPr>
          <w:rStyle w:val="mn"/>
          <w:bdr w:val="none" w:sz="0" w:space="0" w:color="auto" w:frame="1"/>
          <w:shd w:val="clear" w:color="auto" w:fill="FFFFFF"/>
        </w:rPr>
        <w:fldChar w:fldCharType="separate"/>
      </w:r>
      <w:r w:rsidR="00166892">
        <w:rPr>
          <w:rStyle w:val="mn"/>
          <w:bdr w:val="none" w:sz="0" w:space="0" w:color="auto" w:frame="1"/>
          <w:shd w:val="clear" w:color="auto" w:fill="FFFFFF"/>
        </w:rPr>
        <w:t>24</w:t>
      </w:r>
      <w:r w:rsidR="009258E3">
        <w:rPr>
          <w:rStyle w:val="mn"/>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5893A61B" wp14:editId="33583094">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594C5E47" wp14:editId="61C9B2B1">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11D91588" wp14:editId="501BC517">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5464F685" wp14:editId="40522D20">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4F685" id="Text Box 1073741971" o:spid="_x0000_s1181"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gvNw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2B99F22D" wp14:editId="4BEC821D">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9F22D" id="Text Box 1073741969" o:spid="_x0000_s1182"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4B485D3D" wp14:editId="322DCAAC">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85D3D" id="Text Box 1073741968" o:spid="_x0000_s1183"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21C4F656" wp14:editId="1C2B1085">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4F656" id="Text Box 1073741967" o:spid="_x0000_s1184"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3B257889" wp14:editId="278DFEC8">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57889" id="Text Box 1073741966" o:spid="_x0000_s1185"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sxXDgDkCAABrBAAADgAA&#10;AAAAAAAAAAAAAAAuAgAAZHJzL2Uyb0RvYy54bWxQSwECLQAUAAYACAAAACEAvMzWxOMAAAALAQAA&#10;DwAAAAAAAAAAAAAAAACTBAAAZHJzL2Rvd25yZXYueG1sUEsFBgAAAAAEAAQA8wAAAKMFA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0D73FE6C" wp14:editId="35F43ED1">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C43B2A" w:rsidRPr="0081037F" w:rsidRDefault="00C43B2A"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3FE6C" id="Text Box 1073741965" o:spid="_x0000_s1186"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zqLNw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" filled="f" stroked="f" strokeweight=".5pt">
                <v:textbox>
                  <w:txbxContent>
                    <w:p w:rsidR="00C43B2A" w:rsidRPr="0081037F" w:rsidRDefault="00C43B2A"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761A99A3" wp14:editId="7584E784">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C43B2A" w:rsidRPr="0081037F" w:rsidRDefault="00C43B2A">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A99A3" id="Text Box 1073741964" o:spid="_x0000_s1187"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CJeh9g2AgAAawQAAA4AAAAAAAAAAAAA&#10;AAAALgIAAGRycy9lMm9Eb2MueG1sUEsBAi0AFAAGAAgAAAAhAOX0ffPeAAAACwEAAA8AAAAAAAAA&#10;AAAAAAAAkAQAAGRycy9kb3ducmV2LnhtbFBLBQYAAAAABAAEAPMAAACbBQAAAAA=&#10;" filled="f" stroked="f" strokeweight=".5pt">
                <v:textbox>
                  <w:txbxContent>
                    <w:p w:rsidR="00C43B2A" w:rsidRPr="0081037F" w:rsidRDefault="00C43B2A">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06B2A2FA" wp14:editId="0E22F337">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8">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9F0F97">
      <w:pPr>
        <w:pStyle w:val="Caption"/>
      </w:pPr>
      <w:bookmarkStart w:id="224" w:name="_Toc525895332"/>
      <w:r>
        <w:t xml:space="preserve">Figure </w:t>
      </w:r>
      <w:r w:rsidR="000B591B">
        <w:fldChar w:fldCharType="begin"/>
      </w:r>
      <w:r w:rsidR="000B591B">
        <w:instrText xml:space="preserve"> STYLEREF 1 \s </w:instrText>
      </w:r>
      <w:r w:rsidR="000B591B">
        <w:fldChar w:fldCharType="separate"/>
      </w:r>
      <w:r w:rsidR="00166892">
        <w:rPr>
          <w:cs/>
        </w:rPr>
        <w:t>‎</w:t>
      </w:r>
      <w:r w:rsidR="00166892">
        <w:t>3</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8</w:t>
      </w:r>
      <w:r w:rsidR="000B591B">
        <w:fldChar w:fldCharType="end"/>
      </w:r>
      <w:r>
        <w:t xml:space="preserve">: </w:t>
      </w:r>
      <w:r w:rsidR="006402E0">
        <w:t>The three corresponding</w:t>
      </w:r>
      <w:r w:rsidR="009A1871">
        <w:t xml:space="preserve"> points (P2, P4, and P6) make a</w:t>
      </w:r>
      <w:r w:rsidR="006402E0">
        <w:t xml:space="preserve"> plane which is used to calculate the angle beetween</w:t>
      </w:r>
      <w:r w:rsidR="002243E4">
        <w:t xml:space="preserve"> the</w:t>
      </w:r>
      <w:r w:rsidR="006402E0">
        <w:t xml:space="preserve"> MR-plane and</w:t>
      </w:r>
      <w:r w:rsidR="002243E4">
        <w:t xml:space="preserve"> the</w:t>
      </w:r>
      <w:r w:rsidR="006402E0">
        <w:t xml:space="preserve"> Z-frame.</w:t>
      </w:r>
      <w:bookmarkEnd w:id="224"/>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 xml:space="preserve">marker plane and </w:t>
      </w:r>
      <w:r w:rsidR="00F745DF">
        <w:t xml:space="preserve">the </w:t>
      </w:r>
      <w:r w:rsidR="00EB177A">
        <w:t>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6DD946C4" wp14:editId="437CB97A">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6">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22E442EE" wp14:editId="29E8747C">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C43B2A" w:rsidRPr="009E20BA" w:rsidRDefault="00C43B2A" w:rsidP="00C83E8B">
                            <w:pPr>
                              <w:pStyle w:val="Caption"/>
                            </w:pPr>
                            <w:bookmarkStart w:id="225" w:name="_Toc523735313"/>
                            <w:bookmarkStart w:id="226" w:name="_Toc52589533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9</w:t>
                            </w:r>
                            <w:r>
                              <w:fldChar w:fldCharType="end"/>
                            </w:r>
                            <w:r>
                              <w:t>: The Z-frame plane including the coordinates of the P2, P4 and P6 fiducial points. The plane is plotted after processing of the captured MR-image and extracting and computing the centroids of the fiducial markers. The Z-frame is rotated -10 degrees around both the x and y-axes.</w:t>
                            </w:r>
                            <w:bookmarkEnd w:id="226"/>
                          </w:p>
                          <w:p w:rsidR="00C43B2A" w:rsidRPr="00414CC2" w:rsidRDefault="00C43B2A" w:rsidP="009F0F97">
                            <w:pPr>
                              <w:pStyle w:val="Caption"/>
                            </w:pPr>
                          </w:p>
                          <w:p w:rsidR="00C43B2A" w:rsidRPr="003A70B6" w:rsidRDefault="00C43B2A" w:rsidP="009F0F97">
                            <w:pPr>
                              <w:pStyle w:val="Caption"/>
                            </w:pPr>
                          </w:p>
                          <w:p w:rsidR="00C43B2A" w:rsidRPr="00414CC2" w:rsidRDefault="00C43B2A" w:rsidP="009F0F97">
                            <w:pPr>
                              <w:pStyle w:val="Caption"/>
                            </w:pPr>
                          </w:p>
                          <w:bookmarkEnd w:id="225"/>
                          <w:p w:rsidR="00C43B2A" w:rsidRPr="00414CC2"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442EE" id="Text Box 1073741850" o:spid="_x0000_s1188"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" stroked="f">
                <v:textbox inset="0,0,0,0">
                  <w:txbxContent>
                    <w:p w:rsidR="00C43B2A" w:rsidRPr="009E20BA" w:rsidRDefault="00C43B2A" w:rsidP="00C83E8B">
                      <w:pPr>
                        <w:pStyle w:val="Caption"/>
                      </w:pPr>
                      <w:bookmarkStart w:id="227" w:name="_Toc523735313"/>
                      <w:bookmarkStart w:id="228" w:name="_Toc52589533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29</w:t>
                      </w:r>
                      <w:r>
                        <w:fldChar w:fldCharType="end"/>
                      </w:r>
                      <w:r>
                        <w:t>: The Z-frame plane including the coordinates of the P2, P4 and P6 fiducial points. The plane is plotted after processing of the captured MR-image and extracting and computing the centroids of the fiducial markers. The Z-frame is rotated -10 degrees around both the x and y-axes.</w:t>
                      </w:r>
                      <w:bookmarkEnd w:id="228"/>
                    </w:p>
                    <w:p w:rsidR="00C43B2A" w:rsidRPr="00414CC2" w:rsidRDefault="00C43B2A" w:rsidP="009F0F97">
                      <w:pPr>
                        <w:pStyle w:val="Caption"/>
                      </w:pPr>
                    </w:p>
                    <w:p w:rsidR="00C43B2A" w:rsidRPr="003A70B6" w:rsidRDefault="00C43B2A" w:rsidP="009F0F97">
                      <w:pPr>
                        <w:pStyle w:val="Caption"/>
                      </w:pPr>
                    </w:p>
                    <w:p w:rsidR="00C43B2A" w:rsidRPr="00414CC2" w:rsidRDefault="00C43B2A" w:rsidP="009F0F97">
                      <w:pPr>
                        <w:pStyle w:val="Caption"/>
                      </w:pPr>
                    </w:p>
                    <w:bookmarkEnd w:id="227"/>
                    <w:p w:rsidR="00C43B2A" w:rsidRPr="00414CC2" w:rsidRDefault="00C43B2A" w:rsidP="009F0F97">
                      <w:pPr>
                        <w:pStyle w:val="Caption"/>
                      </w:pPr>
                    </w:p>
                  </w:txbxContent>
                </v:textbox>
                <w10:wrap type="topAndBottom" anchorx="margin"/>
              </v:shape>
            </w:pict>
          </mc:Fallback>
        </mc:AlternateContent>
      </w:r>
    </w:p>
    <w:p w:rsidR="00E55E51" w:rsidRDefault="00CF47A6" w:rsidP="00E41736">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w:t>
      </w:r>
      <w:r w:rsidR="00E41736">
        <w:t xml:space="preserve">n </w:t>
      </w:r>
      <w:r w:rsidR="00090B0B">
        <w:t>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 xml:space="preserve">x </w:t>
      </w:r>
      <w:r w:rsidR="00E41736">
        <w:t>-and y-</w:t>
      </w:r>
      <w:r w:rsidR="00DE3F5A">
        <w:t>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55C99296" wp14:editId="310960A8">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7">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4FCDD08A" wp14:editId="25C63139">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C43B2A" w:rsidRPr="009E20BA" w:rsidRDefault="00C43B2A" w:rsidP="00F60105">
                            <w:pPr>
                              <w:pStyle w:val="Caption"/>
                            </w:pPr>
                            <w:bookmarkStart w:id="229" w:name="_Toc523735314"/>
                            <w:bookmarkStart w:id="230" w:name="_Toc52589533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0</w:t>
                            </w:r>
                            <w:r>
                              <w:fldChar w:fldCharType="end"/>
                            </w:r>
                            <w:r>
                              <w:t>: The Z-frame plane including P2, P4 and P6 coordinate systems is parallel to the MR- image plane. The Z-frame is rotated +10 degrees around both the x and y-axes based on its first oriantation in the Figure 3.29.</w:t>
                            </w:r>
                            <w:bookmarkEnd w:id="230"/>
                          </w:p>
                          <w:p w:rsidR="00C43B2A" w:rsidRPr="003A70B6" w:rsidRDefault="00C43B2A" w:rsidP="009F0F97">
                            <w:pPr>
                              <w:pStyle w:val="Caption"/>
                            </w:pPr>
                          </w:p>
                          <w:p w:rsidR="00C43B2A" w:rsidRPr="003A70B6" w:rsidRDefault="00C43B2A" w:rsidP="009F0F97">
                            <w:pPr>
                              <w:pStyle w:val="Caption"/>
                            </w:pPr>
                          </w:p>
                          <w:p w:rsidR="00C43B2A" w:rsidRPr="003A70B6" w:rsidRDefault="00C43B2A" w:rsidP="009F0F97">
                            <w:pPr>
                              <w:pStyle w:val="Caption"/>
                            </w:pPr>
                          </w:p>
                          <w:p w:rsidR="00C43B2A" w:rsidRDefault="00C43B2A"/>
                          <w:bookmarkEnd w:id="229"/>
                          <w:p w:rsidR="00C43B2A" w:rsidRPr="003A70B6"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DD08A" id="Text Box 1073741858" o:spid="_x0000_s1189"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Iw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Yi5KZr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BGYIIwOQIAAHsEAAAOAAAAAAAA&#10;AAAAAAAAAC4CAABkcnMvZTJvRG9jLnhtbFBLAQItABQABgAIAAAAIQCPiBrY3wAAAAgBAAAPAAAA&#10;AAAAAAAAAAAAAJMEAABkcnMvZG93bnJldi54bWxQSwUGAAAAAAQABADzAAAAnwUAAAAA&#10;" stroked="f">
                <v:textbox inset="0,0,0,0">
                  <w:txbxContent>
                    <w:p w:rsidR="00C43B2A" w:rsidRPr="009E20BA" w:rsidRDefault="00C43B2A" w:rsidP="00F60105">
                      <w:pPr>
                        <w:pStyle w:val="Caption"/>
                      </w:pPr>
                      <w:bookmarkStart w:id="231" w:name="_Toc523735314"/>
                      <w:bookmarkStart w:id="232" w:name="_Toc52589533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0</w:t>
                      </w:r>
                      <w:r>
                        <w:fldChar w:fldCharType="end"/>
                      </w:r>
                      <w:r>
                        <w:t>: The Z-frame plane including P2, P4 and P6 coordinate systems is parallel to the MR- image plane. The Z-frame is rotated +10 degrees around both the x and y-axes based on its first oriantation in the Figure 3.29.</w:t>
                      </w:r>
                      <w:bookmarkEnd w:id="232"/>
                    </w:p>
                    <w:p w:rsidR="00C43B2A" w:rsidRPr="003A70B6" w:rsidRDefault="00C43B2A" w:rsidP="009F0F97">
                      <w:pPr>
                        <w:pStyle w:val="Caption"/>
                      </w:pPr>
                    </w:p>
                    <w:p w:rsidR="00C43B2A" w:rsidRPr="003A70B6" w:rsidRDefault="00C43B2A" w:rsidP="009F0F97">
                      <w:pPr>
                        <w:pStyle w:val="Caption"/>
                      </w:pPr>
                    </w:p>
                    <w:p w:rsidR="00C43B2A" w:rsidRPr="003A70B6" w:rsidRDefault="00C43B2A" w:rsidP="009F0F97">
                      <w:pPr>
                        <w:pStyle w:val="Caption"/>
                      </w:pPr>
                    </w:p>
                    <w:p w:rsidR="00C43B2A" w:rsidRDefault="00C43B2A"/>
                    <w:bookmarkEnd w:id="231"/>
                    <w:p w:rsidR="00C43B2A" w:rsidRPr="003A70B6" w:rsidRDefault="00C43B2A" w:rsidP="009F0F97">
                      <w:pPr>
                        <w:pStyle w:val="Caption"/>
                      </w:pPr>
                    </w:p>
                  </w:txbxContent>
                </v:textbox>
                <w10:wrap type="topAndBottom" anchorx="margin"/>
              </v:shape>
            </w:pict>
          </mc:Fallback>
        </mc:AlternateContent>
      </w:r>
    </w:p>
    <w:p w:rsidR="002F7EED" w:rsidRDefault="002F7EED" w:rsidP="001A641E"/>
    <w:p w:rsidR="004E1FC2" w:rsidRDefault="006C27D8" w:rsidP="00BE69A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BE69AF">
        <w:t xml:space="preserve"> </w:t>
      </w:r>
      <w:r w:rsidR="0006240F">
        <w:fldChar w:fldCharType="begin"/>
      </w:r>
      <w:r w:rsidR="0006240F">
        <w:instrText xml:space="preserve"> REF _Ref525216109 \n \h </w:instrText>
      </w:r>
      <w:r w:rsidR="0006240F">
        <w:fldChar w:fldCharType="separate"/>
      </w:r>
      <w:r w:rsidR="00166892">
        <w:rPr>
          <w:cs/>
        </w:rPr>
        <w:t>‎</w:t>
      </w:r>
      <w:r w:rsidR="00166892">
        <w:t>3.1</w:t>
      </w:r>
      <w:r w:rsidR="0006240F">
        <w:fldChar w:fldCharType="end"/>
      </w:r>
      <w:r w:rsidR="00794747">
        <w:t>,</w:t>
      </w:r>
      <w:r w:rsidR="001A641E">
        <w:t xml:space="preserve"> is used to determine the </w:t>
      </w:r>
      <w:r w:rsidR="00E32E8C">
        <w:t>correct</w:t>
      </w:r>
      <w:r w:rsidR="00AA5972">
        <w:t xml:space="preserve"> </w:t>
      </w:r>
      <w:r w:rsidR="00BE69AF">
        <w:t xml:space="preserve">rotation </w:t>
      </w:r>
      <w:r w:rsidR="00AA5972">
        <w:t>direction</w:t>
      </w:r>
      <w:r w:rsidR="00BE69AF">
        <w:t xml:space="preserve"> of the marker</w:t>
      </w:r>
      <w:r w:rsidR="00AA5972">
        <w:t xml:space="preserve">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BE69AF">
        <w:t xml:space="preserve"> the</w:t>
      </w:r>
      <w:r w:rsidR="006C27D8">
        <w:t xml:space="preserve"> positive</w:t>
      </w:r>
      <w:r w:rsidR="0046159C">
        <w:t xml:space="preserve"> direction</w:t>
      </w:r>
      <w:r w:rsidR="006C27D8">
        <w:t xml:space="preserve">, </w:t>
      </w:r>
      <w:r w:rsidR="005C2452">
        <w:t>and if P6 has a higher Z value, the rotation must be executed in</w:t>
      </w:r>
      <w:r w:rsidR="00BE69AF">
        <w:t xml:space="preserve"> the</w:t>
      </w:r>
      <w:r w:rsidR="005C2452">
        <w:t xml:space="preserve">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w:t>
      </w:r>
      <w:r w:rsidR="00BE69AF">
        <w:t xml:space="preserve"> the</w:t>
      </w:r>
      <w:r w:rsidR="0006240F">
        <w:t xml:space="preserve"> x-</w:t>
      </w:r>
      <w:r w:rsidR="00F90280">
        <w:t xml:space="preserve">axis is indicated using </w:t>
      </w:r>
      <w:r w:rsidR="00BE69AF">
        <w:t>the z-</w:t>
      </w:r>
      <w:r w:rsidR="00F90280">
        <w:t>coordinates of</w:t>
      </w:r>
      <w:r w:rsidR="00BE69AF">
        <w:t xml:space="preserve"> the</w:t>
      </w:r>
      <w:r w:rsidR="00F90280">
        <w:t xml:space="preserve">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3" w:name="_Ref523925375"/>
      <w:bookmarkStart w:id="234" w:name="_Ref524006251"/>
      <w:bookmarkStart w:id="235" w:name="_Toc525918926"/>
      <w:r w:rsidRPr="00387B61">
        <w:lastRenderedPageBreak/>
        <w:t>Graphical</w:t>
      </w:r>
      <w:r>
        <w:t xml:space="preserve"> user interface implementation</w:t>
      </w:r>
      <w:bookmarkEnd w:id="233"/>
      <w:bookmarkEnd w:id="234"/>
      <w:bookmarkEnd w:id="235"/>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166892">
        <w:rPr>
          <w:cs/>
        </w:rPr>
        <w:t>‎</w:t>
      </w:r>
      <w:r w:rsidR="00166892">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w:t>
      </w:r>
      <w:r w:rsidR="0064208D">
        <w:t xml:space="preserve"> the</w:t>
      </w:r>
      <w:r>
        <w:t xml:space="preserve">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w:t>
      </w:r>
      <w:r w:rsidR="0064208D">
        <w:t xml:space="preserve"> the</w:t>
      </w:r>
      <w:r w:rsidR="001F5F1C">
        <w:t xml:space="preserve">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3F5B318C" wp14:editId="28889988">
                <wp:simplePos x="0" y="0"/>
                <wp:positionH relativeFrom="column">
                  <wp:posOffset>79022</wp:posOffset>
                </wp:positionH>
                <wp:positionV relativeFrom="paragraph">
                  <wp:posOffset>34008</wp:posOffset>
                </wp:positionV>
                <wp:extent cx="5531485" cy="3431540"/>
                <wp:effectExtent l="0" t="0" r="12065" b="1651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A41B10">
                              <w:pPr>
                                <w:spacing w:before="120" w:after="0"/>
                                <w:jc w:val="center"/>
                                <w:rPr>
                                  <w:b/>
                                  <w:bCs/>
                                  <w:color w:val="000000" w:themeColor="text1"/>
                                  <w:sz w:val="28"/>
                                  <w:szCs w:val="28"/>
                                </w:rPr>
                              </w:pPr>
                              <w:r w:rsidRPr="002A63A6">
                                <w:rPr>
                                  <w:b/>
                                  <w:bCs/>
                                  <w:color w:val="000000" w:themeColor="text1"/>
                                  <w:sz w:val="28"/>
                                  <w:szCs w:val="28"/>
                                </w:rPr>
                                <w:t xml:space="preserve">Entering </w:t>
                              </w:r>
                              <w:r>
                                <w:rPr>
                                  <w:b/>
                                  <w:bCs/>
                                  <w:color w:val="000000" w:themeColor="text1"/>
                                  <w:sz w:val="28"/>
                                  <w:szCs w:val="28"/>
                                </w:rPr>
                                <w:t xml:space="preserve">the </w:t>
                              </w:r>
                              <w:r w:rsidRPr="002A63A6">
                                <w:rPr>
                                  <w:b/>
                                  <w:bCs/>
                                  <w:color w:val="000000" w:themeColor="text1"/>
                                  <w:sz w:val="28"/>
                                  <w:szCs w:val="28"/>
                                </w:rPr>
                                <w:t>MRI and</w:t>
                              </w:r>
                              <w:r>
                                <w:rPr>
                                  <w:b/>
                                  <w:bCs/>
                                  <w:color w:val="000000" w:themeColor="text1"/>
                                  <w:sz w:val="28"/>
                                  <w:szCs w:val="28"/>
                                </w:rPr>
                                <w:t xml:space="preserve"> the        Z-frame</w:t>
                              </w:r>
                              <w:r w:rsidRPr="002A63A6">
                                <w:rPr>
                                  <w:b/>
                                  <w:bCs/>
                                  <w:color w:val="000000" w:themeColor="text1"/>
                                  <w:sz w:val="28"/>
                                  <w:szCs w:val="28"/>
                                </w:rPr>
                                <w:t xml:space="preserve"> parameters</w:t>
                              </w:r>
                            </w:p>
                            <w:p w:rsidR="00C43B2A" w:rsidRDefault="00C43B2A" w:rsidP="002A63A6">
                              <w:pPr>
                                <w:spacing w:before="120"/>
                              </w:pPr>
                            </w:p>
                            <w:p w:rsidR="00C43B2A" w:rsidRPr="009C3D05" w:rsidRDefault="00C43B2A" w:rsidP="002A63A6">
                              <w:pPr>
                                <w:spacing w:before="120"/>
                                <w:jc w:val="center"/>
                              </w:pPr>
                              <w:r>
                                <w:t>Entering MRI and Z-marker parameters</w:t>
                              </w:r>
                            </w:p>
                            <w:p w:rsidR="00C43B2A" w:rsidRDefault="00C43B2A" w:rsidP="002A63A6">
                              <w:pPr>
                                <w:spacing w:before="120"/>
                              </w:pPr>
                            </w:p>
                            <w:p w:rsidR="00C43B2A" w:rsidRPr="009C3D05" w:rsidRDefault="00C43B2A" w:rsidP="002A63A6">
                              <w:pPr>
                                <w:spacing w:before="120"/>
                                <w:jc w:val="center"/>
                              </w:pPr>
                              <w:r>
                                <w:t>Entering MRI and Z-marker parameters</w:t>
                              </w:r>
                            </w:p>
                            <w:p w:rsidR="00C43B2A" w:rsidRDefault="00C43B2A" w:rsidP="002A63A6">
                              <w:pPr>
                                <w:spacing w:before="120"/>
                              </w:pPr>
                            </w:p>
                            <w:p w:rsidR="00C43B2A" w:rsidRPr="009C3D05" w:rsidRDefault="00C43B2A" w:rsidP="002A63A6">
                              <w:pPr>
                                <w:spacing w:before="120"/>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Z-frame segmentation</w:t>
                              </w:r>
                            </w:p>
                            <w:p w:rsidR="00C43B2A" w:rsidRDefault="00C43B2A" w:rsidP="002A63A6">
                              <w:pPr>
                                <w:spacing w:before="120"/>
                              </w:pPr>
                            </w:p>
                            <w:p w:rsidR="00C43B2A" w:rsidRPr="009C3D05" w:rsidRDefault="00C43B2A" w:rsidP="002A63A6">
                              <w:pPr>
                                <w:spacing w:before="120"/>
                                <w:jc w:val="center"/>
                              </w:pPr>
                              <w:r>
                                <w:t>Z-frame segmentation</w:t>
                              </w:r>
                            </w:p>
                            <w:p w:rsidR="00C43B2A" w:rsidRDefault="00C43B2A" w:rsidP="002A63A6">
                              <w:pPr>
                                <w:spacing w:before="120"/>
                              </w:pPr>
                            </w:p>
                            <w:p w:rsidR="00C43B2A" w:rsidRPr="009C3D05" w:rsidRDefault="00C43B2A" w:rsidP="002A63A6">
                              <w:pPr>
                                <w:spacing w:before="120"/>
                                <w:jc w:val="center"/>
                              </w:pPr>
                              <w:r>
                                <w:t>Z-frame segmentation</w:t>
                              </w:r>
                            </w:p>
                            <w:p w:rsidR="00C43B2A" w:rsidRDefault="00C43B2A" w:rsidP="002A63A6">
                              <w:pPr>
                                <w:spacing w:before="120"/>
                              </w:pPr>
                            </w:p>
                            <w:p w:rsidR="00C43B2A" w:rsidRPr="009C3D05" w:rsidRDefault="00C43B2A" w:rsidP="002A63A6">
                              <w:pPr>
                                <w:spacing w:before="120"/>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jc w:val="center"/>
                                <w:rPr>
                                  <w:b/>
                                  <w:bCs/>
                                  <w:color w:val="000000" w:themeColor="text1"/>
                                  <w:sz w:val="28"/>
                                  <w:szCs w:val="28"/>
                                </w:rPr>
                              </w:pPr>
                              <w:r>
                                <w:rPr>
                                  <w:b/>
                                  <w:bCs/>
                                  <w:color w:val="000000" w:themeColor="text1"/>
                                  <w:sz w:val="28"/>
                                  <w:szCs w:val="28"/>
                                </w:rPr>
                                <w:t xml:space="preserve">Image </w:t>
                              </w:r>
                              <w:r w:rsidRPr="002A63A6">
                                <w:rPr>
                                  <w:b/>
                                  <w:bCs/>
                                  <w:color w:val="000000" w:themeColor="text1"/>
                                  <w:sz w:val="28"/>
                                  <w:szCs w:val="28"/>
                                </w:rP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after="0"/>
                                <w:jc w:val="center"/>
                                <w:rPr>
                                  <w:b/>
                                  <w:bCs/>
                                  <w:color w:val="000000" w:themeColor="text1"/>
                                  <w:sz w:val="28"/>
                                  <w:szCs w:val="28"/>
                                </w:rPr>
                              </w:pPr>
                              <w:r w:rsidRPr="002A63A6">
                                <w:rPr>
                                  <w:b/>
                                  <w:bCs/>
                                  <w:color w:val="000000" w:themeColor="text1"/>
                                  <w:sz w:val="28"/>
                                  <w:szCs w:val="28"/>
                                </w:rP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4" name="Rectangle 1073741884"/>
                        <wps:cNvSpPr/>
                        <wps:spPr>
                          <a:xfrm>
                            <a:off x="1504950" y="1685925"/>
                            <a:ext cx="106680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Alignment detection</w:t>
                              </w:r>
                            </w:p>
                            <w:p w:rsidR="00C43B2A" w:rsidRDefault="00C43B2A" w:rsidP="002A63A6">
                              <w:pPr>
                                <w:spacing w:before="120"/>
                              </w:pPr>
                            </w:p>
                            <w:p w:rsidR="00C43B2A" w:rsidRPr="009C3D05" w:rsidRDefault="00C43B2A" w:rsidP="002A63A6">
                              <w:pPr>
                                <w:spacing w:before="120"/>
                                <w:jc w:val="center"/>
                              </w:pPr>
                              <w:r>
                                <w:t>Alignment detection</w:t>
                              </w:r>
                            </w:p>
                            <w:p w:rsidR="00C43B2A" w:rsidRDefault="00C43B2A" w:rsidP="002A63A6">
                              <w:pPr>
                                <w:spacing w:before="120"/>
                              </w:pPr>
                            </w:p>
                            <w:p w:rsidR="00C43B2A" w:rsidRPr="009C3D05" w:rsidRDefault="00C43B2A" w:rsidP="002A63A6">
                              <w:pPr>
                                <w:spacing w:before="120"/>
                                <w:jc w:val="center"/>
                              </w:pPr>
                              <w:r>
                                <w:t>Alignment detection</w:t>
                              </w:r>
                            </w:p>
                            <w:p w:rsidR="00C43B2A" w:rsidRDefault="00C43B2A" w:rsidP="002A63A6">
                              <w:pPr>
                                <w:spacing w:before="120"/>
                              </w:pPr>
                            </w:p>
                            <w:p w:rsidR="00C43B2A" w:rsidRPr="009C3D05" w:rsidRDefault="00C43B2A" w:rsidP="002A63A6">
                              <w:pPr>
                                <w:spacing w:before="120"/>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360"/>
                                <w:jc w:val="center"/>
                                <w:rPr>
                                  <w:b/>
                                  <w:bCs/>
                                  <w:color w:val="000000" w:themeColor="text1"/>
                                  <w:sz w:val="28"/>
                                  <w:szCs w:val="28"/>
                                </w:rPr>
                              </w:pPr>
                              <w:r w:rsidRPr="002A63A6">
                                <w:rPr>
                                  <w:b/>
                                  <w:bCs/>
                                  <w:color w:val="000000" w:themeColor="text1"/>
                                  <w:sz w:val="28"/>
                                  <w:szCs w:val="28"/>
                                </w:rPr>
                                <w:t>Calibration</w:t>
                              </w:r>
                            </w:p>
                            <w:p w:rsidR="00C43B2A" w:rsidRDefault="00C43B2A" w:rsidP="002A63A6">
                              <w:pPr>
                                <w:spacing w:before="360"/>
                              </w:pPr>
                            </w:p>
                            <w:p w:rsidR="00C43B2A" w:rsidRPr="009C3D05" w:rsidRDefault="00C43B2A" w:rsidP="002A63A6">
                              <w:pPr>
                                <w:spacing w:before="360"/>
                                <w:jc w:val="center"/>
                              </w:pPr>
                              <w:r>
                                <w:t>Calibration</w:t>
                              </w:r>
                            </w:p>
                            <w:p w:rsidR="00C43B2A" w:rsidRDefault="00C43B2A" w:rsidP="002A63A6">
                              <w:pPr>
                                <w:spacing w:before="360"/>
                              </w:pPr>
                            </w:p>
                            <w:p w:rsidR="00C43B2A" w:rsidRPr="009C3D05" w:rsidRDefault="00C43B2A" w:rsidP="002A63A6">
                              <w:pPr>
                                <w:spacing w:before="360"/>
                                <w:jc w:val="center"/>
                              </w:pPr>
                              <w:r>
                                <w:t>Calibration</w:t>
                              </w:r>
                            </w:p>
                            <w:p w:rsidR="00C43B2A" w:rsidRDefault="00C43B2A" w:rsidP="002A63A6">
                              <w:pPr>
                                <w:spacing w:before="360"/>
                              </w:pPr>
                            </w:p>
                            <w:p w:rsidR="00C43B2A" w:rsidRPr="009C3D05" w:rsidRDefault="00C43B2A" w:rsidP="002A63A6">
                              <w:pPr>
                                <w:spacing w:before="360"/>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Rotation adjustment</w:t>
                              </w:r>
                            </w:p>
                            <w:p w:rsidR="00C43B2A" w:rsidRDefault="00C43B2A" w:rsidP="002A63A6">
                              <w:pPr>
                                <w:spacing w:before="120"/>
                              </w:pPr>
                            </w:p>
                            <w:p w:rsidR="00C43B2A" w:rsidRPr="009C3D05" w:rsidRDefault="00C43B2A" w:rsidP="002A63A6">
                              <w:pPr>
                                <w:spacing w:before="120"/>
                                <w:jc w:val="center"/>
                              </w:pPr>
                              <w:r>
                                <w:t>Rotation adjustment</w:t>
                              </w:r>
                            </w:p>
                            <w:p w:rsidR="00C43B2A" w:rsidRDefault="00C43B2A" w:rsidP="002A63A6">
                              <w:pPr>
                                <w:spacing w:before="120"/>
                              </w:pPr>
                            </w:p>
                            <w:p w:rsidR="00C43B2A" w:rsidRPr="009C3D05" w:rsidRDefault="00C43B2A" w:rsidP="002A63A6">
                              <w:pPr>
                                <w:spacing w:before="120"/>
                                <w:jc w:val="center"/>
                              </w:pPr>
                              <w:r>
                                <w:t>Rotation adjustment</w:t>
                              </w:r>
                            </w:p>
                            <w:p w:rsidR="00C43B2A" w:rsidRDefault="00C43B2A" w:rsidP="002A63A6">
                              <w:pPr>
                                <w:spacing w:before="120"/>
                              </w:pPr>
                            </w:p>
                            <w:p w:rsidR="00C43B2A" w:rsidRPr="009C3D05" w:rsidRDefault="00C43B2A" w:rsidP="002A63A6">
                              <w:pPr>
                                <w:spacing w:before="120"/>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5B318C" id="Group 1073741896" o:spid="_x0000_s1190"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">
                <v:rect id="Rectangle 121" o:spid="_x0000_s1191"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" fillcolor="#bdd6ee [1300]" strokecolor="#1f4d78 [1604]" strokeweight="1pt">
                  <v:textbox>
                    <w:txbxContent>
                      <w:p w:rsidR="00C43B2A" w:rsidRPr="002A63A6" w:rsidRDefault="00C43B2A" w:rsidP="00A41B10">
                        <w:pPr>
                          <w:spacing w:before="120" w:after="0"/>
                          <w:jc w:val="center"/>
                          <w:rPr>
                            <w:b/>
                            <w:bCs/>
                            <w:color w:val="000000" w:themeColor="text1"/>
                            <w:sz w:val="28"/>
                            <w:szCs w:val="28"/>
                          </w:rPr>
                        </w:pPr>
                        <w:r w:rsidRPr="002A63A6">
                          <w:rPr>
                            <w:b/>
                            <w:bCs/>
                            <w:color w:val="000000" w:themeColor="text1"/>
                            <w:sz w:val="28"/>
                            <w:szCs w:val="28"/>
                          </w:rPr>
                          <w:t xml:space="preserve">Entering </w:t>
                        </w:r>
                        <w:r>
                          <w:rPr>
                            <w:b/>
                            <w:bCs/>
                            <w:color w:val="000000" w:themeColor="text1"/>
                            <w:sz w:val="28"/>
                            <w:szCs w:val="28"/>
                          </w:rPr>
                          <w:t xml:space="preserve">the </w:t>
                        </w:r>
                        <w:r w:rsidRPr="002A63A6">
                          <w:rPr>
                            <w:b/>
                            <w:bCs/>
                            <w:color w:val="000000" w:themeColor="text1"/>
                            <w:sz w:val="28"/>
                            <w:szCs w:val="28"/>
                          </w:rPr>
                          <w:t>MRI and</w:t>
                        </w:r>
                        <w:r>
                          <w:rPr>
                            <w:b/>
                            <w:bCs/>
                            <w:color w:val="000000" w:themeColor="text1"/>
                            <w:sz w:val="28"/>
                            <w:szCs w:val="28"/>
                          </w:rPr>
                          <w:t xml:space="preserve"> the        Z-frame</w:t>
                        </w:r>
                        <w:r w:rsidRPr="002A63A6">
                          <w:rPr>
                            <w:b/>
                            <w:bCs/>
                            <w:color w:val="000000" w:themeColor="text1"/>
                            <w:sz w:val="28"/>
                            <w:szCs w:val="28"/>
                          </w:rPr>
                          <w:t xml:space="preserve"> parameters</w:t>
                        </w:r>
                      </w:p>
                      <w:p w:rsidR="00C43B2A" w:rsidRDefault="00C43B2A" w:rsidP="002A63A6">
                        <w:pPr>
                          <w:spacing w:before="120"/>
                        </w:pPr>
                      </w:p>
                      <w:p w:rsidR="00C43B2A" w:rsidRPr="009C3D05" w:rsidRDefault="00C43B2A" w:rsidP="002A63A6">
                        <w:pPr>
                          <w:spacing w:before="120"/>
                          <w:jc w:val="center"/>
                        </w:pPr>
                        <w:r>
                          <w:t>Entering MRI and Z-marker parameters</w:t>
                        </w:r>
                      </w:p>
                      <w:p w:rsidR="00C43B2A" w:rsidRDefault="00C43B2A" w:rsidP="002A63A6">
                        <w:pPr>
                          <w:spacing w:before="120"/>
                        </w:pPr>
                      </w:p>
                      <w:p w:rsidR="00C43B2A" w:rsidRPr="009C3D05" w:rsidRDefault="00C43B2A" w:rsidP="002A63A6">
                        <w:pPr>
                          <w:spacing w:before="120"/>
                          <w:jc w:val="center"/>
                        </w:pPr>
                        <w:r>
                          <w:t>Entering MRI and Z-marker parameters</w:t>
                        </w:r>
                      </w:p>
                      <w:p w:rsidR="00C43B2A" w:rsidRDefault="00C43B2A" w:rsidP="002A63A6">
                        <w:pPr>
                          <w:spacing w:before="120"/>
                        </w:pPr>
                      </w:p>
                      <w:p w:rsidR="00C43B2A" w:rsidRPr="009C3D05" w:rsidRDefault="00C43B2A" w:rsidP="002A63A6">
                        <w:pPr>
                          <w:spacing w:before="120"/>
                          <w:jc w:val="center"/>
                        </w:pPr>
                        <w:r>
                          <w:t>Entering MRI and Z-marker parameters</w:t>
                        </w:r>
                      </w:p>
                    </w:txbxContent>
                  </v:textbox>
                </v:rect>
                <v:rect id="Rectangle 123" o:spid="_x0000_s1192"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" fillcolor="#bdd6ee [1300]" strokecolor="#1f4d78 [1604]" strokeweight="1pt">
                  <v:textbo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Z-frame segmentation</w:t>
                        </w:r>
                      </w:p>
                      <w:p w:rsidR="00C43B2A" w:rsidRDefault="00C43B2A" w:rsidP="002A63A6">
                        <w:pPr>
                          <w:spacing w:before="120"/>
                        </w:pPr>
                      </w:p>
                      <w:p w:rsidR="00C43B2A" w:rsidRPr="009C3D05" w:rsidRDefault="00C43B2A" w:rsidP="002A63A6">
                        <w:pPr>
                          <w:spacing w:before="120"/>
                          <w:jc w:val="center"/>
                        </w:pPr>
                        <w:r>
                          <w:t>Z-frame segmentation</w:t>
                        </w:r>
                      </w:p>
                      <w:p w:rsidR="00C43B2A" w:rsidRDefault="00C43B2A" w:rsidP="002A63A6">
                        <w:pPr>
                          <w:spacing w:before="120"/>
                        </w:pPr>
                      </w:p>
                      <w:p w:rsidR="00C43B2A" w:rsidRPr="009C3D05" w:rsidRDefault="00C43B2A" w:rsidP="002A63A6">
                        <w:pPr>
                          <w:spacing w:before="120"/>
                          <w:jc w:val="center"/>
                        </w:pPr>
                        <w:r>
                          <w:t>Z-frame segmentation</w:t>
                        </w:r>
                      </w:p>
                      <w:p w:rsidR="00C43B2A" w:rsidRDefault="00C43B2A" w:rsidP="002A63A6">
                        <w:pPr>
                          <w:spacing w:before="120"/>
                        </w:pPr>
                      </w:p>
                      <w:p w:rsidR="00C43B2A" w:rsidRPr="009C3D05" w:rsidRDefault="00C43B2A" w:rsidP="002A63A6">
                        <w:pPr>
                          <w:spacing w:before="120"/>
                          <w:jc w:val="center"/>
                        </w:pPr>
                        <w:r>
                          <w:t>Z-frame segmentation</w:t>
                        </w:r>
                      </w:p>
                    </w:txbxContent>
                  </v:textbox>
                </v:rect>
                <v:rect id="Rectangle 1073741862" o:spid="_x0000_s1193"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" fillcolor="#bdd6ee [1300]" strokecolor="#1f4d78 [1604]" strokeweight="1pt">
                  <v:textbox>
                    <w:txbxContent>
                      <w:p w:rsidR="00C43B2A" w:rsidRPr="002A63A6" w:rsidRDefault="00C43B2A" w:rsidP="002A63A6">
                        <w:pPr>
                          <w:spacing w:before="120"/>
                          <w:jc w:val="center"/>
                          <w:rPr>
                            <w:b/>
                            <w:bCs/>
                            <w:color w:val="000000" w:themeColor="text1"/>
                            <w:sz w:val="28"/>
                            <w:szCs w:val="28"/>
                          </w:rPr>
                        </w:pPr>
                        <w:r>
                          <w:rPr>
                            <w:b/>
                            <w:bCs/>
                            <w:color w:val="000000" w:themeColor="text1"/>
                            <w:sz w:val="28"/>
                            <w:szCs w:val="28"/>
                          </w:rPr>
                          <w:t xml:space="preserve">Image </w:t>
                        </w:r>
                        <w:r w:rsidRPr="002A63A6">
                          <w:rPr>
                            <w:b/>
                            <w:bCs/>
                            <w:color w:val="000000" w:themeColor="text1"/>
                            <w:sz w:val="28"/>
                            <w:szCs w:val="28"/>
                          </w:rP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p w:rsidR="00C43B2A" w:rsidRDefault="00C43B2A" w:rsidP="002A63A6">
                        <w:pPr>
                          <w:spacing w:before="120"/>
                        </w:pPr>
                      </w:p>
                      <w:p w:rsidR="00C43B2A" w:rsidRDefault="00C43B2A" w:rsidP="002A63A6">
                        <w:pPr>
                          <w:spacing w:before="120"/>
                          <w:jc w:val="center"/>
                        </w:pPr>
                        <w:r>
                          <w:t>Image</w:t>
                        </w:r>
                      </w:p>
                      <w:p w:rsidR="00C43B2A" w:rsidRPr="009C3D05" w:rsidRDefault="00C43B2A" w:rsidP="002A63A6">
                        <w:pPr>
                          <w:spacing w:before="120"/>
                        </w:pPr>
                        <w:r>
                          <w:t>pre-processing</w:t>
                        </w:r>
                      </w:p>
                    </w:txbxContent>
                  </v:textbox>
                </v:rect>
                <v:rect id="Rectangle 1073741882" o:spid="_x0000_s1194"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" fillcolor="#bdd6ee [1300]" strokecolor="#1f4d78 [1604]" strokeweight="1pt">
                  <v:textbox>
                    <w:txbxContent>
                      <w:p w:rsidR="00C43B2A" w:rsidRPr="002A63A6" w:rsidRDefault="00C43B2A" w:rsidP="002A63A6">
                        <w:pPr>
                          <w:spacing w:before="120" w:after="0"/>
                          <w:jc w:val="center"/>
                          <w:rPr>
                            <w:b/>
                            <w:bCs/>
                            <w:color w:val="000000" w:themeColor="text1"/>
                            <w:sz w:val="28"/>
                            <w:szCs w:val="28"/>
                          </w:rPr>
                        </w:pPr>
                        <w:r w:rsidRPr="002A63A6">
                          <w:rPr>
                            <w:b/>
                            <w:bCs/>
                            <w:color w:val="000000" w:themeColor="text1"/>
                            <w:sz w:val="28"/>
                            <w:szCs w:val="28"/>
                          </w:rP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p w:rsidR="00C43B2A" w:rsidRDefault="00C43B2A" w:rsidP="002A63A6">
                        <w:pPr>
                          <w:spacing w:before="120"/>
                        </w:pPr>
                      </w:p>
                      <w:p w:rsidR="00C43B2A" w:rsidRPr="009C3D05" w:rsidRDefault="00C43B2A" w:rsidP="002A63A6">
                        <w:pPr>
                          <w:spacing w:before="120"/>
                          <w:jc w:val="center"/>
                        </w:pPr>
                        <w:r>
                          <w:t>Fiducial center detection</w:t>
                        </w:r>
                      </w:p>
                    </w:txbxContent>
                  </v:textbox>
                </v:rect>
                <v:rect id="Rectangle 1073741884" o:spid="_x0000_s1195"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" fillcolor="#bdd6ee [1300]" strokecolor="#1f4d78 [1604]" strokeweight="1pt">
                  <v:textbo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Alignment detection</w:t>
                        </w:r>
                      </w:p>
                      <w:p w:rsidR="00C43B2A" w:rsidRDefault="00C43B2A" w:rsidP="002A63A6">
                        <w:pPr>
                          <w:spacing w:before="120"/>
                        </w:pPr>
                      </w:p>
                      <w:p w:rsidR="00C43B2A" w:rsidRPr="009C3D05" w:rsidRDefault="00C43B2A" w:rsidP="002A63A6">
                        <w:pPr>
                          <w:spacing w:before="120"/>
                          <w:jc w:val="center"/>
                        </w:pPr>
                        <w:r>
                          <w:t>Alignment detection</w:t>
                        </w:r>
                      </w:p>
                      <w:p w:rsidR="00C43B2A" w:rsidRDefault="00C43B2A" w:rsidP="002A63A6">
                        <w:pPr>
                          <w:spacing w:before="120"/>
                        </w:pPr>
                      </w:p>
                      <w:p w:rsidR="00C43B2A" w:rsidRPr="009C3D05" w:rsidRDefault="00C43B2A" w:rsidP="002A63A6">
                        <w:pPr>
                          <w:spacing w:before="120"/>
                          <w:jc w:val="center"/>
                        </w:pPr>
                        <w:r>
                          <w:t>Alignment detection</w:t>
                        </w:r>
                      </w:p>
                      <w:p w:rsidR="00C43B2A" w:rsidRDefault="00C43B2A" w:rsidP="002A63A6">
                        <w:pPr>
                          <w:spacing w:before="120"/>
                        </w:pPr>
                      </w:p>
                      <w:p w:rsidR="00C43B2A" w:rsidRPr="009C3D05" w:rsidRDefault="00C43B2A" w:rsidP="002A63A6">
                        <w:pPr>
                          <w:spacing w:before="120"/>
                          <w:jc w:val="center"/>
                        </w:pPr>
                        <w:r>
                          <w:t>Alignment detection</w:t>
                        </w:r>
                      </w:p>
                    </w:txbxContent>
                  </v:textbox>
                </v:rect>
                <v:rect id="Rectangle 191" o:spid="_x0000_s1196"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" fillcolor="#bdd6ee [1300]" strokecolor="#1f4d78 [1604]" strokeweight="1pt">
                  <v:textbox>
                    <w:txbxContent>
                      <w:p w:rsidR="00C43B2A" w:rsidRPr="002A63A6" w:rsidRDefault="00C43B2A" w:rsidP="002A63A6">
                        <w:pPr>
                          <w:spacing w:before="360"/>
                          <w:jc w:val="center"/>
                          <w:rPr>
                            <w:b/>
                            <w:bCs/>
                            <w:color w:val="000000" w:themeColor="text1"/>
                            <w:sz w:val="28"/>
                            <w:szCs w:val="28"/>
                          </w:rPr>
                        </w:pPr>
                        <w:r w:rsidRPr="002A63A6">
                          <w:rPr>
                            <w:b/>
                            <w:bCs/>
                            <w:color w:val="000000" w:themeColor="text1"/>
                            <w:sz w:val="28"/>
                            <w:szCs w:val="28"/>
                          </w:rPr>
                          <w:t>Calibration</w:t>
                        </w:r>
                      </w:p>
                      <w:p w:rsidR="00C43B2A" w:rsidRDefault="00C43B2A" w:rsidP="002A63A6">
                        <w:pPr>
                          <w:spacing w:before="360"/>
                        </w:pPr>
                      </w:p>
                      <w:p w:rsidR="00C43B2A" w:rsidRPr="009C3D05" w:rsidRDefault="00C43B2A" w:rsidP="002A63A6">
                        <w:pPr>
                          <w:spacing w:before="360"/>
                          <w:jc w:val="center"/>
                        </w:pPr>
                        <w:r>
                          <w:t>Calibration</w:t>
                        </w:r>
                      </w:p>
                      <w:p w:rsidR="00C43B2A" w:rsidRDefault="00C43B2A" w:rsidP="002A63A6">
                        <w:pPr>
                          <w:spacing w:before="360"/>
                        </w:pPr>
                      </w:p>
                      <w:p w:rsidR="00C43B2A" w:rsidRPr="009C3D05" w:rsidRDefault="00C43B2A" w:rsidP="002A63A6">
                        <w:pPr>
                          <w:spacing w:before="360"/>
                          <w:jc w:val="center"/>
                        </w:pPr>
                        <w:r>
                          <w:t>Calibration</w:t>
                        </w:r>
                      </w:p>
                      <w:p w:rsidR="00C43B2A" w:rsidRDefault="00C43B2A" w:rsidP="002A63A6">
                        <w:pPr>
                          <w:spacing w:before="360"/>
                        </w:pPr>
                      </w:p>
                      <w:p w:rsidR="00C43B2A" w:rsidRPr="009C3D05" w:rsidRDefault="00C43B2A" w:rsidP="002A63A6">
                        <w:pPr>
                          <w:spacing w:before="360"/>
                          <w:jc w:val="center"/>
                        </w:pPr>
                        <w:r>
                          <w:t>Calibration</w:t>
                        </w:r>
                      </w:p>
                    </w:txbxContent>
                  </v:textbox>
                </v:rect>
                <v:rect id="Rectangle 1073741902" o:spid="_x0000_s1197"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" fillcolor="#bdd6ee [1300]" strokecolor="#1f4d78 [1604]" strokeweight="1pt">
                  <v:textbox>
                    <w:txbxContent>
                      <w:p w:rsidR="00C43B2A" w:rsidRPr="002A63A6" w:rsidRDefault="00C43B2A" w:rsidP="002A63A6">
                        <w:pPr>
                          <w:spacing w:before="120"/>
                          <w:jc w:val="center"/>
                          <w:rPr>
                            <w:b/>
                            <w:bCs/>
                            <w:color w:val="000000" w:themeColor="text1"/>
                            <w:sz w:val="28"/>
                            <w:szCs w:val="28"/>
                          </w:rPr>
                        </w:pPr>
                        <w:r w:rsidRPr="002A63A6">
                          <w:rPr>
                            <w:b/>
                            <w:bCs/>
                            <w:color w:val="000000" w:themeColor="text1"/>
                            <w:sz w:val="28"/>
                            <w:szCs w:val="28"/>
                          </w:rPr>
                          <w:t>Rotation adjustment</w:t>
                        </w:r>
                      </w:p>
                      <w:p w:rsidR="00C43B2A" w:rsidRDefault="00C43B2A" w:rsidP="002A63A6">
                        <w:pPr>
                          <w:spacing w:before="120"/>
                        </w:pPr>
                      </w:p>
                      <w:p w:rsidR="00C43B2A" w:rsidRPr="009C3D05" w:rsidRDefault="00C43B2A" w:rsidP="002A63A6">
                        <w:pPr>
                          <w:spacing w:before="120"/>
                          <w:jc w:val="center"/>
                        </w:pPr>
                        <w:r>
                          <w:t>Rotation adjustment</w:t>
                        </w:r>
                      </w:p>
                      <w:p w:rsidR="00C43B2A" w:rsidRDefault="00C43B2A" w:rsidP="002A63A6">
                        <w:pPr>
                          <w:spacing w:before="120"/>
                        </w:pPr>
                      </w:p>
                      <w:p w:rsidR="00C43B2A" w:rsidRPr="009C3D05" w:rsidRDefault="00C43B2A" w:rsidP="002A63A6">
                        <w:pPr>
                          <w:spacing w:before="120"/>
                          <w:jc w:val="center"/>
                        </w:pPr>
                        <w:r>
                          <w:t>Rotation adjustment</w:t>
                        </w:r>
                      </w:p>
                      <w:p w:rsidR="00C43B2A" w:rsidRDefault="00C43B2A" w:rsidP="002A63A6">
                        <w:pPr>
                          <w:spacing w:before="120"/>
                        </w:pPr>
                      </w:p>
                      <w:p w:rsidR="00C43B2A" w:rsidRPr="009C3D05" w:rsidRDefault="00C43B2A" w:rsidP="002A63A6">
                        <w:pPr>
                          <w:spacing w:before="120"/>
                          <w:jc w:val="center"/>
                        </w:pPr>
                        <w:r>
                          <w:t>Rotation adjustment</w:t>
                        </w:r>
                      </w:p>
                    </w:txbxContent>
                  </v:textbox>
                </v:rect>
              </v:group>
            </w:pict>
          </mc:Fallback>
        </mc:AlternateContent>
      </w:r>
      <w:r w:rsidR="002A63A6">
        <w:rPr>
          <w:noProof/>
        </w:rPr>
        <mc:AlternateContent>
          <mc:Choice Requires="wps">
            <w:drawing>
              <wp:anchor distT="0" distB="0" distL="114300" distR="114300" simplePos="0" relativeHeight="252011008" behindDoc="0" locked="0" layoutInCell="1" allowOverlap="1" wp14:anchorId="1B76CFCC" wp14:editId="380E9356">
                <wp:simplePos x="0" y="0"/>
                <wp:positionH relativeFrom="column">
                  <wp:posOffset>78740</wp:posOffset>
                </wp:positionH>
                <wp:positionV relativeFrom="paragraph">
                  <wp:posOffset>33655</wp:posOffset>
                </wp:positionV>
                <wp:extent cx="2334260" cy="831850"/>
                <wp:effectExtent l="0" t="0" r="27940" b="25400"/>
                <wp:wrapNone/>
                <wp:docPr id="142" name="Rectangle 142"/>
                <wp:cNvGraphicFramePr/>
                <a:graphic xmlns:a="http://schemas.openxmlformats.org/drawingml/2006/main">
                  <a:graphicData uri="http://schemas.microsoft.com/office/word/2010/wordprocessingShape">
                    <wps:wsp>
                      <wps:cNvSpPr/>
                      <wps:spPr>
                        <a:xfrm>
                          <a:off x="0" y="0"/>
                          <a:ext cx="2334260" cy="8318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C43B2A" w:rsidRPr="002A63A6" w:rsidRDefault="00C43B2A" w:rsidP="002A63A6">
                            <w:pPr>
                              <w:spacing w:before="120" w:after="0"/>
                              <w:jc w:val="center"/>
                              <w:rPr>
                                <w:b/>
                                <w:bCs/>
                                <w:color w:val="000000" w:themeColor="text1"/>
                                <w:sz w:val="28"/>
                                <w:szCs w:val="28"/>
                              </w:rPr>
                            </w:pPr>
                            <w:r>
                              <w:rPr>
                                <w:b/>
                                <w:bCs/>
                                <w:color w:val="000000" w:themeColor="text1"/>
                                <w:sz w:val="28"/>
                                <w:szCs w:val="28"/>
                              </w:rPr>
                              <w:t>Importing image/</w:t>
                            </w:r>
                            <w:r w:rsidRPr="002A63A6">
                              <w:rPr>
                                <w:b/>
                                <w:bCs/>
                                <w:color w:val="000000" w:themeColor="text1"/>
                                <w:sz w:val="28"/>
                                <w:szCs w:val="28"/>
                              </w:rPr>
                              <w:t>Triggering capture device</w:t>
                            </w:r>
                          </w:p>
                          <w:p w:rsidR="00C43B2A" w:rsidRPr="009C3D05" w:rsidRDefault="00C43B2A"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6CFCC" id="Rectangle 142" o:spid="_x0000_s1198" style="position:absolute;left:0;text-align:left;margin-left:6.2pt;margin-top:2.65pt;width:183.8pt;height:6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" fillcolor="#bdd6ee [1300]" strokecolor="#1f4d78 [1604]" strokeweight="1pt">
                <v:textbox>
                  <w:txbxContent>
                    <w:p w:rsidR="00C43B2A" w:rsidRPr="002A63A6" w:rsidRDefault="00C43B2A" w:rsidP="002A63A6">
                      <w:pPr>
                        <w:spacing w:before="120" w:after="0"/>
                        <w:jc w:val="center"/>
                        <w:rPr>
                          <w:b/>
                          <w:bCs/>
                          <w:color w:val="000000" w:themeColor="text1"/>
                          <w:sz w:val="28"/>
                          <w:szCs w:val="28"/>
                        </w:rPr>
                      </w:pPr>
                      <w:r>
                        <w:rPr>
                          <w:b/>
                          <w:bCs/>
                          <w:color w:val="000000" w:themeColor="text1"/>
                          <w:sz w:val="28"/>
                          <w:szCs w:val="28"/>
                        </w:rPr>
                        <w:t>Importing image/</w:t>
                      </w:r>
                      <w:r w:rsidRPr="002A63A6">
                        <w:rPr>
                          <w:b/>
                          <w:bCs/>
                          <w:color w:val="000000" w:themeColor="text1"/>
                          <w:sz w:val="28"/>
                          <w:szCs w:val="28"/>
                        </w:rPr>
                        <w:t>Triggering capture device</w:t>
                      </w:r>
                    </w:p>
                    <w:p w:rsidR="00C43B2A" w:rsidRPr="009C3D05" w:rsidRDefault="00C43B2A" w:rsidP="007A2C85">
                      <w:pPr>
                        <w:jc w:val="center"/>
                      </w:pPr>
                    </w:p>
                  </w:txbxContent>
                </v:textbox>
              </v:rect>
            </w:pict>
          </mc:Fallback>
        </mc:AlternateContent>
      </w:r>
    </w:p>
    <w:p w:rsidR="00374617" w:rsidRDefault="002A63A6" w:rsidP="00D31B09">
      <w:r>
        <w:rPr>
          <w:noProof/>
        </w:rPr>
        <mc:AlternateContent>
          <mc:Choice Requires="wps">
            <w:drawing>
              <wp:anchor distT="0" distB="0" distL="114300" distR="114300" simplePos="0" relativeHeight="252108288" behindDoc="0" locked="0" layoutInCell="1" allowOverlap="1" wp14:anchorId="223715FF" wp14:editId="3653A39D">
                <wp:simplePos x="0" y="0"/>
                <wp:positionH relativeFrom="column">
                  <wp:posOffset>2494280</wp:posOffset>
                </wp:positionH>
                <wp:positionV relativeFrom="paragraph">
                  <wp:posOffset>88547</wp:posOffset>
                </wp:positionV>
                <wp:extent cx="587023" cy="0"/>
                <wp:effectExtent l="0" t="76200" r="22860" b="95250"/>
                <wp:wrapNone/>
                <wp:docPr id="1073742034" name="Straight Arrow Connector 1073742034"/>
                <wp:cNvGraphicFramePr/>
                <a:graphic xmlns:a="http://schemas.openxmlformats.org/drawingml/2006/main">
                  <a:graphicData uri="http://schemas.microsoft.com/office/word/2010/wordprocessingShape">
                    <wps:wsp>
                      <wps:cNvCnPr/>
                      <wps:spPr>
                        <a:xfrm>
                          <a:off x="0" y="0"/>
                          <a:ext cx="587023"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691E81" id="Straight Arrow Connector 1073742034" o:spid="_x0000_s1026" type="#_x0000_t32" style="position:absolute;margin-left:196.4pt;margin-top:6.95pt;width:46.2pt;height:0;z-index:25210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" strokecolor="#323e4f [2415]" strokeweight=".5pt">
                <v:stroke endarrow="block" joinstyle="miter"/>
              </v:shape>
            </w:pict>
          </mc:Fallback>
        </mc:AlternateContent>
      </w:r>
    </w:p>
    <w:p w:rsidR="00374617" w:rsidRDefault="00743006" w:rsidP="00D31B09">
      <w:r>
        <w:rPr>
          <w:noProof/>
        </w:rPr>
        <mc:AlternateContent>
          <mc:Choice Requires="wps">
            <w:drawing>
              <wp:anchor distT="0" distB="0" distL="114300" distR="114300" simplePos="0" relativeHeight="252118528" behindDoc="0" locked="0" layoutInCell="1" allowOverlap="1" wp14:anchorId="41B89EEB" wp14:editId="62B571E3">
                <wp:simplePos x="0" y="0"/>
                <wp:positionH relativeFrom="column">
                  <wp:posOffset>4876870</wp:posOffset>
                </wp:positionH>
                <wp:positionV relativeFrom="paragraph">
                  <wp:posOffset>198261</wp:posOffset>
                </wp:positionV>
                <wp:extent cx="0" cy="316088"/>
                <wp:effectExtent l="76200" t="0" r="76200" b="65405"/>
                <wp:wrapNone/>
                <wp:docPr id="1073742042" name="Straight Arrow Connector 1073742042"/>
                <wp:cNvGraphicFramePr/>
                <a:graphic xmlns:a="http://schemas.openxmlformats.org/drawingml/2006/main">
                  <a:graphicData uri="http://schemas.microsoft.com/office/word/2010/wordprocessingShape">
                    <wps:wsp>
                      <wps:cNvCnPr/>
                      <wps:spPr>
                        <a:xfrm>
                          <a:off x="0" y="0"/>
                          <a:ext cx="0" cy="31608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1FB774" id="Straight Arrow Connector 1073742042" o:spid="_x0000_s1026" type="#_x0000_t32" style="position:absolute;margin-left:384pt;margin-top:15.6pt;width:0;height:24.9pt;z-index:25211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" strokecolor="#323e4f [2415]" strokeweight=".5pt">
                <v:stroke endarrow="block" joinstyle="miter"/>
              </v:shape>
            </w:pict>
          </mc:Fallback>
        </mc:AlternateContent>
      </w:r>
      <w:r w:rsidR="00374617">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65DF0D78" wp14:editId="3914A609">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C9AC0C"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2A63A6" w:rsidP="00D31B09">
      <w:r>
        <w:rPr>
          <w:noProof/>
        </w:rPr>
        <mc:AlternateContent>
          <mc:Choice Requires="wps">
            <w:drawing>
              <wp:anchor distT="0" distB="0" distL="114300" distR="114300" simplePos="0" relativeHeight="252112384" behindDoc="0" locked="0" layoutInCell="1" allowOverlap="1" wp14:anchorId="68328142" wp14:editId="7495A095">
                <wp:simplePos x="0" y="0"/>
                <wp:positionH relativeFrom="column">
                  <wp:posOffset>3628531</wp:posOffset>
                </wp:positionH>
                <wp:positionV relativeFrom="paragraph">
                  <wp:posOffset>232551</wp:posOffset>
                </wp:positionV>
                <wp:extent cx="474134" cy="0"/>
                <wp:effectExtent l="38100" t="76200" r="0" b="95250"/>
                <wp:wrapNone/>
                <wp:docPr id="1073742038" name="Straight Arrow Connector 1073742038"/>
                <wp:cNvGraphicFramePr/>
                <a:graphic xmlns:a="http://schemas.openxmlformats.org/drawingml/2006/main">
                  <a:graphicData uri="http://schemas.microsoft.com/office/word/2010/wordprocessingShape">
                    <wps:wsp>
                      <wps:cNvCnPr/>
                      <wps:spPr>
                        <a:xfrm flipH="1" flipV="1">
                          <a:off x="0" y="0"/>
                          <a:ext cx="474134"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3679C1" id="Straight Arrow Connector 1073742038" o:spid="_x0000_s1026" type="#_x0000_t32" style="position:absolute;margin-left:285.7pt;margin-top:18.3pt;width:37.35pt;height:0;flip:x y;z-index:25211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" strokecolor="#323e4f [2415]" strokeweight=".5pt">
                <v:stroke endarrow="block" joinstyle="miter"/>
              </v:shape>
            </w:pict>
          </mc:Fallback>
        </mc:AlternateContent>
      </w:r>
      <w:r>
        <w:rPr>
          <w:noProof/>
        </w:rPr>
        <mc:AlternateContent>
          <mc:Choice Requires="wps">
            <w:drawing>
              <wp:anchor distT="0" distB="0" distL="114300" distR="114300" simplePos="0" relativeHeight="252110336" behindDoc="0" locked="0" layoutInCell="1" allowOverlap="1" wp14:anchorId="2B3E6BA4" wp14:editId="14B441A1">
                <wp:simplePos x="0" y="0"/>
                <wp:positionH relativeFrom="column">
                  <wp:posOffset>1579880</wp:posOffset>
                </wp:positionH>
                <wp:positionV relativeFrom="paragraph">
                  <wp:posOffset>215265</wp:posOffset>
                </wp:positionV>
                <wp:extent cx="474134" cy="0"/>
                <wp:effectExtent l="38100" t="76200" r="0" b="95250"/>
                <wp:wrapNone/>
                <wp:docPr id="1073742037" name="Straight Arrow Connector 1073742037"/>
                <wp:cNvGraphicFramePr/>
                <a:graphic xmlns:a="http://schemas.openxmlformats.org/drawingml/2006/main">
                  <a:graphicData uri="http://schemas.microsoft.com/office/word/2010/wordprocessingShape">
                    <wps:wsp>
                      <wps:cNvCnPr/>
                      <wps:spPr>
                        <a:xfrm flipH="1" flipV="1">
                          <a:off x="0" y="0"/>
                          <a:ext cx="474134"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1142F" id="Straight Arrow Connector 1073742037" o:spid="_x0000_s1026" type="#_x0000_t32" style="position:absolute;margin-left:124.4pt;margin-top:16.95pt;width:37.35pt;height:0;flip:x y;z-index:25211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" strokecolor="#323e4f [2415]" strokeweight=".5pt">
                <v:stroke endarrow="block" joinstyle="miter"/>
              </v:shape>
            </w:pict>
          </mc:Fallback>
        </mc:AlternateContent>
      </w:r>
    </w:p>
    <w:p w:rsidR="00374617" w:rsidRDefault="00743006" w:rsidP="00D31B09">
      <w:r>
        <w:rPr>
          <w:noProof/>
        </w:rPr>
        <mc:AlternateContent>
          <mc:Choice Requires="wps">
            <w:drawing>
              <wp:anchor distT="0" distB="0" distL="114300" distR="114300" simplePos="0" relativeHeight="252120576" behindDoc="0" locked="0" layoutInCell="1" allowOverlap="1" wp14:anchorId="6246892A" wp14:editId="4708FBA1">
                <wp:simplePos x="0" y="0"/>
                <wp:positionH relativeFrom="column">
                  <wp:posOffset>807156</wp:posOffset>
                </wp:positionH>
                <wp:positionV relativeFrom="paragraph">
                  <wp:posOffset>326390</wp:posOffset>
                </wp:positionV>
                <wp:extent cx="0" cy="316088"/>
                <wp:effectExtent l="76200" t="0" r="76200" b="65405"/>
                <wp:wrapNone/>
                <wp:docPr id="1073742043" name="Straight Arrow Connector 1073742043"/>
                <wp:cNvGraphicFramePr/>
                <a:graphic xmlns:a="http://schemas.openxmlformats.org/drawingml/2006/main">
                  <a:graphicData uri="http://schemas.microsoft.com/office/word/2010/wordprocessingShape">
                    <wps:wsp>
                      <wps:cNvCnPr/>
                      <wps:spPr>
                        <a:xfrm>
                          <a:off x="0" y="0"/>
                          <a:ext cx="0" cy="31608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06EECE" id="Straight Arrow Connector 1073742043" o:spid="_x0000_s1026" type="#_x0000_t32" style="position:absolute;margin-left:63.55pt;margin-top:25.7pt;width:0;height:24.9pt;z-index:25212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" strokecolor="#323e4f [2415]" strokeweight=".5pt">
                <v:stroke endarrow="block" joinstyle="miter"/>
              </v:shape>
            </w:pict>
          </mc:Fallback>
        </mc:AlternateContent>
      </w:r>
    </w:p>
    <w:p w:rsidR="00374617" w:rsidRDefault="00374617" w:rsidP="00D31B09"/>
    <w:p w:rsidR="00374617" w:rsidRDefault="00743006" w:rsidP="00D31B09">
      <w:r>
        <w:rPr>
          <w:noProof/>
        </w:rPr>
        <mc:AlternateContent>
          <mc:Choice Requires="wps">
            <w:drawing>
              <wp:anchor distT="0" distB="0" distL="114300" distR="114300" simplePos="0" relativeHeight="252114432" behindDoc="0" locked="0" layoutInCell="1" allowOverlap="1" wp14:anchorId="3EAA347E" wp14:editId="22AC99EC">
                <wp:simplePos x="0" y="0"/>
                <wp:positionH relativeFrom="column">
                  <wp:posOffset>1579880</wp:posOffset>
                </wp:positionH>
                <wp:positionV relativeFrom="paragraph">
                  <wp:posOffset>360045</wp:posOffset>
                </wp:positionV>
                <wp:extent cx="473710" cy="0"/>
                <wp:effectExtent l="0" t="76200" r="21590" b="95250"/>
                <wp:wrapNone/>
                <wp:docPr id="1073742040" name="Straight Arrow Connector 1073742040"/>
                <wp:cNvGraphicFramePr/>
                <a:graphic xmlns:a="http://schemas.openxmlformats.org/drawingml/2006/main">
                  <a:graphicData uri="http://schemas.microsoft.com/office/word/2010/wordprocessingShape">
                    <wps:wsp>
                      <wps:cNvCnPr/>
                      <wps:spPr>
                        <a:xfrm flipV="1">
                          <a:off x="0" y="0"/>
                          <a:ext cx="473710"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B7F76" id="Straight Arrow Connector 1073742040" o:spid="_x0000_s1026" type="#_x0000_t32" style="position:absolute;margin-left:124.4pt;margin-top:28.35pt;width:37.3pt;height:0;flip:y;z-index:2521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" strokecolor="#323e4f [2415]" strokeweight=".5pt">
                <v:stroke endarrow="block" joinstyle="miter"/>
              </v:shape>
            </w:pict>
          </mc:Fallback>
        </mc:AlternateContent>
      </w:r>
      <w:r w:rsidR="002A63A6">
        <w:rPr>
          <w:noProof/>
        </w:rPr>
        <mc:AlternateContent>
          <mc:Choice Requires="wps">
            <w:drawing>
              <wp:anchor distT="0" distB="0" distL="114300" distR="114300" simplePos="0" relativeHeight="252116480" behindDoc="0" locked="0" layoutInCell="1" allowOverlap="1" wp14:anchorId="5299A589" wp14:editId="6B705873">
                <wp:simplePos x="0" y="0"/>
                <wp:positionH relativeFrom="column">
                  <wp:posOffset>3651250</wp:posOffset>
                </wp:positionH>
                <wp:positionV relativeFrom="paragraph">
                  <wp:posOffset>343676</wp:posOffset>
                </wp:positionV>
                <wp:extent cx="474134" cy="0"/>
                <wp:effectExtent l="0" t="76200" r="21590" b="95250"/>
                <wp:wrapNone/>
                <wp:docPr id="1073742041" name="Straight Arrow Connector 1073742041"/>
                <wp:cNvGraphicFramePr/>
                <a:graphic xmlns:a="http://schemas.openxmlformats.org/drawingml/2006/main">
                  <a:graphicData uri="http://schemas.microsoft.com/office/word/2010/wordprocessingShape">
                    <wps:wsp>
                      <wps:cNvCnPr/>
                      <wps:spPr>
                        <a:xfrm flipV="1">
                          <a:off x="0" y="0"/>
                          <a:ext cx="474134"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E86D3C" id="Straight Arrow Connector 1073742041" o:spid="_x0000_s1026" type="#_x0000_t32" style="position:absolute;margin-left:287.5pt;margin-top:27.05pt;width:37.35pt;height:0;flip:y;z-index:25211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" strokecolor="#323e4f [2415]" strokeweight=".5pt">
                <v:stroke endarrow="block" joinstyle="miter"/>
              </v:shape>
            </w:pict>
          </mc:Fallback>
        </mc:AlternateContent>
      </w:r>
    </w:p>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4FFE3241" wp14:editId="65DAD8D4">
                <wp:simplePos x="0" y="0"/>
                <wp:positionH relativeFrom="margin">
                  <wp:align>right</wp:align>
                </wp:positionH>
                <wp:positionV relativeFrom="paragraph">
                  <wp:posOffset>155789</wp:posOffset>
                </wp:positionV>
                <wp:extent cx="5729844" cy="1038578"/>
                <wp:effectExtent l="0" t="0" r="4445" b="9525"/>
                <wp:wrapNone/>
                <wp:docPr id="1073741886" name="Text Box 1073741886"/>
                <wp:cNvGraphicFramePr/>
                <a:graphic xmlns:a="http://schemas.openxmlformats.org/drawingml/2006/main">
                  <a:graphicData uri="http://schemas.microsoft.com/office/word/2010/wordprocessingShape">
                    <wps:wsp>
                      <wps:cNvSpPr txBox="1"/>
                      <wps:spPr>
                        <a:xfrm>
                          <a:off x="0" y="0"/>
                          <a:ext cx="5729844" cy="1038578"/>
                        </a:xfrm>
                        <a:prstGeom prst="rect">
                          <a:avLst/>
                        </a:prstGeom>
                        <a:solidFill>
                          <a:prstClr val="white"/>
                        </a:solidFill>
                        <a:ln>
                          <a:noFill/>
                        </a:ln>
                      </wps:spPr>
                      <wps:txbx>
                        <w:txbxContent>
                          <w:p w:rsidR="00C43B2A" w:rsidRPr="006A5663" w:rsidRDefault="00C43B2A" w:rsidP="009F0F97">
                            <w:pPr>
                              <w:pStyle w:val="Caption"/>
                            </w:pPr>
                            <w:bookmarkStart w:id="236" w:name="_Toc523735315"/>
                            <w:bookmarkStart w:id="237" w:name="_Toc525895335"/>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the five-stages which the marker alignment is calculated. At the last step the required rotation angles of the marker are calculated and displayed on the screen.</w:t>
                            </w:r>
                            <w:bookmarkEnd w:id="237"/>
                          </w:p>
                          <w:bookmarkEnd w:id="236"/>
                          <w:p w:rsidR="00C43B2A" w:rsidRPr="006A5663"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E3241" id="Text Box 1073741886" o:spid="_x0000_s1199" type="#_x0000_t202" style="position:absolute;left:0;text-align:left;margin-left:399.95pt;margin-top:12.25pt;width:451.15pt;height:81.8pt;z-index:251810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" stroked="f">
                <v:textbox inset="0,0,0,0">
                  <w:txbxContent>
                    <w:p w:rsidR="00C43B2A" w:rsidRPr="006A5663" w:rsidRDefault="00C43B2A" w:rsidP="009F0F97">
                      <w:pPr>
                        <w:pStyle w:val="Caption"/>
                      </w:pPr>
                      <w:bookmarkStart w:id="238" w:name="_Toc523735315"/>
                      <w:bookmarkStart w:id="239" w:name="_Toc525895335"/>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the five-stages which the marker alignment is calculated. At the last step the required rotation angles of the marker are calculated and displayed on the screen.</w:t>
                      </w:r>
                      <w:bookmarkEnd w:id="239"/>
                    </w:p>
                    <w:bookmarkEnd w:id="238"/>
                    <w:p w:rsidR="00C43B2A" w:rsidRPr="006A5663" w:rsidRDefault="00C43B2A" w:rsidP="009F0F97">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17BD2877" wp14:editId="4EC622D7">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22336222" wp14:editId="28486588">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C43B2A" w:rsidRDefault="00C43B2A" w:rsidP="009F0F97">
                            <w:pPr>
                              <w:pStyle w:val="Caption"/>
                            </w:pPr>
                            <w:bookmarkStart w:id="240" w:name="_Toc523735316"/>
                            <w:bookmarkStart w:id="241" w:name="_Toc52589533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the processing of the image.</w:t>
                            </w:r>
                            <w:bookmarkEnd w:id="241"/>
                          </w:p>
                          <w:bookmarkEnd w:id="240"/>
                          <w:p w:rsidR="00C43B2A" w:rsidRPr="004951DD"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36222" id="Text Box 64" o:spid="_x0000_s1200"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" stroked="f">
                <v:textbox inset="0,0,0,0">
                  <w:txbxContent>
                    <w:p w:rsidR="00C43B2A" w:rsidRDefault="00C43B2A" w:rsidP="009F0F97">
                      <w:pPr>
                        <w:pStyle w:val="Caption"/>
                      </w:pPr>
                      <w:bookmarkStart w:id="242" w:name="_Toc523735316"/>
                      <w:bookmarkStart w:id="243" w:name="_Toc525895336"/>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the processing of the image.</w:t>
                      </w:r>
                      <w:bookmarkEnd w:id="243"/>
                    </w:p>
                    <w:bookmarkEnd w:id="242"/>
                    <w:p w:rsidR="00C43B2A" w:rsidRPr="004951DD" w:rsidRDefault="00C43B2A" w:rsidP="009F0F97">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 xml:space="preserve">Figure </w:t>
      </w:r>
      <w:r w:rsidR="00196178">
        <w:t xml:space="preserve">3.33 </w:t>
      </w:r>
      <w:r w:rsidR="00106004">
        <w:t>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7C6BC834" wp14:editId="4DEC5CC4">
            <wp:simplePos x="0" y="0"/>
            <wp:positionH relativeFrom="margin">
              <wp:align>center</wp:align>
            </wp:positionH>
            <wp:positionV relativeFrom="paragraph">
              <wp:posOffset>319641</wp:posOffset>
            </wp:positionV>
            <wp:extent cx="2020570" cy="1560195"/>
            <wp:effectExtent l="0" t="0" r="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4455" t="7898" r="81996" b="73495"/>
                    <a:stretch/>
                  </pic:blipFill>
                  <pic:spPr bwMode="auto">
                    <a:xfrm>
                      <a:off x="0" y="0"/>
                      <a:ext cx="2020570" cy="1560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B05575" w:rsidP="007D42F8">
      <w:pPr>
        <w:pStyle w:val="ListParagraph"/>
      </w:pPr>
      <w:r>
        <w:rPr>
          <w:noProof/>
        </w:rPr>
        <mc:AlternateContent>
          <mc:Choice Requires="wps">
            <w:drawing>
              <wp:anchor distT="0" distB="0" distL="114300" distR="114300" simplePos="0" relativeHeight="252013056" behindDoc="0" locked="0" layoutInCell="1" allowOverlap="1" wp14:anchorId="7FAF9800" wp14:editId="0E673F2D">
                <wp:simplePos x="0" y="0"/>
                <wp:positionH relativeFrom="margin">
                  <wp:align>left</wp:align>
                </wp:positionH>
                <wp:positionV relativeFrom="paragraph">
                  <wp:posOffset>1867018</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C43B2A" w:rsidRDefault="00C43B2A" w:rsidP="009F0F97">
                            <w:pPr>
                              <w:pStyle w:val="Caption"/>
                            </w:pPr>
                            <w:bookmarkStart w:id="244" w:name="_Toc525895337"/>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3</w:t>
                            </w:r>
                            <w:r>
                              <w:fldChar w:fldCharType="end"/>
                            </w:r>
                            <w:r>
                              <w:t>: The popupmenu for importing the image to the workstation.</w:t>
                            </w:r>
                            <w:bookmarkEnd w:id="244"/>
                          </w:p>
                          <w:p w:rsidR="00C43B2A" w:rsidRPr="00B05575" w:rsidRDefault="00C43B2A" w:rsidP="00B0557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AF9800" id="Text Box 1073741989" o:spid="_x0000_s1201" type="#_x0000_t202" style="position:absolute;left:0;text-align:left;margin-left:0;margin-top:147pt;width:432.85pt;height:.05pt;z-index:2520130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" stroked="f">
                <v:textbox style="mso-fit-shape-to-text:t" inset="0,0,0,0">
                  <w:txbxContent>
                    <w:p w:rsidR="00C43B2A" w:rsidRDefault="00C43B2A" w:rsidP="009F0F97">
                      <w:pPr>
                        <w:pStyle w:val="Caption"/>
                      </w:pPr>
                      <w:bookmarkStart w:id="245" w:name="_Toc525895337"/>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3</w:t>
                      </w:r>
                      <w:r>
                        <w:fldChar w:fldCharType="end"/>
                      </w:r>
                      <w:r>
                        <w:t>: The popupmenu for importing the image to the workstation.</w:t>
                      </w:r>
                      <w:bookmarkEnd w:id="245"/>
                    </w:p>
                    <w:p w:rsidR="00C43B2A" w:rsidRPr="00B05575" w:rsidRDefault="00C43B2A" w:rsidP="00B05575"/>
                  </w:txbxContent>
                </v:textbox>
                <w10:wrap type="topAndBottom" anchorx="margin"/>
              </v:shape>
            </w:pict>
          </mc:Fallback>
        </mc:AlternateContent>
      </w: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r w:rsidR="00FF3B0F">
        <w:t xml:space="preserve"> </w:t>
      </w:r>
      <w:r w:rsidR="00620455">
        <w:t>Figure 3.34 shows this panel.</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29EF4889" wp14:editId="5BBE8988">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37AF1779" wp14:editId="53245A77">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C43B2A" w:rsidRPr="001C421C" w:rsidRDefault="00C43B2A" w:rsidP="009F0F97">
                            <w:pPr>
                              <w:pStyle w:val="Caption"/>
                            </w:pPr>
                            <w:bookmarkStart w:id="246" w:name="_Toc52589533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4</w:t>
                            </w:r>
                            <w:r>
                              <w:fldChar w:fldCharType="end"/>
                            </w:r>
                            <w:r>
                              <w:t>: The panel of the input parameters.</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AF1779" id="Text Box 1073741990" o:spid="_x0000_s1202"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MAzNg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" stroked="f">
                <v:textbox style="mso-fit-shape-to-text:t" inset="0,0,0,0">
                  <w:txbxContent>
                    <w:p w:rsidR="00C43B2A" w:rsidRPr="001C421C" w:rsidRDefault="00C43B2A" w:rsidP="009F0F97">
                      <w:pPr>
                        <w:pStyle w:val="Caption"/>
                      </w:pPr>
                      <w:bookmarkStart w:id="247" w:name="_Toc525895338"/>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4</w:t>
                      </w:r>
                      <w:r>
                        <w:fldChar w:fldCharType="end"/>
                      </w:r>
                      <w:r>
                        <w:t>: The panel of the input parameters.</w:t>
                      </w:r>
                      <w:bookmarkEnd w:id="247"/>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w:t>
      </w:r>
      <w:r w:rsidR="00196178">
        <w:t>discussed</w:t>
      </w:r>
      <w:r>
        <w:t xml:space="preserve"> in </w:t>
      </w:r>
      <w:r w:rsidR="00CB6258">
        <w:t xml:space="preserve">the section </w:t>
      </w:r>
      <w:r w:rsidR="00CB6258">
        <w:fldChar w:fldCharType="begin"/>
      </w:r>
      <w:r w:rsidR="00CB6258">
        <w:instrText xml:space="preserve"> REF _Ref523909263 \n \h </w:instrText>
      </w:r>
      <w:r w:rsidR="00CB6258">
        <w:fldChar w:fldCharType="separate"/>
      </w:r>
      <w:r w:rsidR="00166892">
        <w:rPr>
          <w:cs/>
        </w:rPr>
        <w:t>‎</w:t>
      </w:r>
      <w:r w:rsidR="00166892">
        <w:t>3.2</w:t>
      </w:r>
      <w:r w:rsidR="00CB6258">
        <w:fldChar w:fldCharType="end"/>
      </w:r>
      <w:r w:rsidR="00CB6258">
        <w:t>.</w:t>
      </w:r>
    </w:p>
    <w:p w:rsidR="00CB6258" w:rsidRDefault="00A95185" w:rsidP="00E35BCB">
      <w:r>
        <w:rPr>
          <w:noProof/>
        </w:rPr>
        <w:lastRenderedPageBreak/>
        <mc:AlternateContent>
          <mc:Choice Requires="wps">
            <w:drawing>
              <wp:anchor distT="0" distB="0" distL="114300" distR="114300" simplePos="0" relativeHeight="252017152" behindDoc="0" locked="0" layoutInCell="1" allowOverlap="1" wp14:anchorId="34AF7B72" wp14:editId="4B1F93B0">
                <wp:simplePos x="0" y="0"/>
                <wp:positionH relativeFrom="margin">
                  <wp:posOffset>98143</wp:posOffset>
                </wp:positionH>
                <wp:positionV relativeFrom="paragraph">
                  <wp:posOffset>177729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C43B2A" w:rsidRPr="008B72CF" w:rsidRDefault="00C43B2A" w:rsidP="009F0F97">
                            <w:pPr>
                              <w:pStyle w:val="Caption"/>
                            </w:pPr>
                            <w:bookmarkStart w:id="248" w:name="_Toc525895339"/>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5</w:t>
                            </w:r>
                            <w:r>
                              <w:fldChar w:fldCharType="end"/>
                            </w:r>
                            <w:r>
                              <w:t>: The Z-frame segmentation button panel. The Reset Image button enables reseting of the image after an undesired segmentation in order to repeat the segmentation process.</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AF7B72" id="Text Box 1073741991" o:spid="_x0000_s1203" type="#_x0000_t202" style="position:absolute;left:0;text-align:left;margin-left:7.75pt;margin-top:139.9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" stroked="f">
                <v:textbox style="mso-fit-shape-to-text:t" inset="0,0,0,0">
                  <w:txbxContent>
                    <w:p w:rsidR="00C43B2A" w:rsidRPr="008B72CF" w:rsidRDefault="00C43B2A" w:rsidP="009F0F97">
                      <w:pPr>
                        <w:pStyle w:val="Caption"/>
                      </w:pPr>
                      <w:bookmarkStart w:id="249" w:name="_Toc525895339"/>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5</w:t>
                      </w:r>
                      <w:r>
                        <w:fldChar w:fldCharType="end"/>
                      </w:r>
                      <w:r>
                        <w:t>: The Z-frame segmentation button panel. The Reset Image button enables reseting of the image after an undesired segmentation in order to repeat the segmentation process.</w:t>
                      </w:r>
                      <w:bookmarkEnd w:id="249"/>
                    </w:p>
                  </w:txbxContent>
                </v:textbox>
                <w10:wrap type="topAndBottom" anchorx="margin"/>
              </v:shape>
            </w:pict>
          </mc:Fallback>
        </mc:AlternateContent>
      </w:r>
      <w:r>
        <w:rPr>
          <w:noProof/>
        </w:rPr>
        <w:drawing>
          <wp:anchor distT="0" distB="0" distL="114300" distR="114300" simplePos="0" relativeHeight="251744768" behindDoc="0" locked="0" layoutInCell="1" allowOverlap="1" wp14:anchorId="1571A786" wp14:editId="44347853">
            <wp:simplePos x="0" y="0"/>
            <wp:positionH relativeFrom="margin">
              <wp:posOffset>1264285</wp:posOffset>
            </wp:positionH>
            <wp:positionV relativeFrom="paragraph">
              <wp:posOffset>5080</wp:posOffset>
            </wp:positionV>
            <wp:extent cx="2573655" cy="1539240"/>
            <wp:effectExtent l="0" t="0" r="0" b="381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3778" t="20917" r="79950" b="61783"/>
                    <a:stretch/>
                  </pic:blipFill>
                  <pic:spPr bwMode="auto">
                    <a:xfrm>
                      <a:off x="0" y="0"/>
                      <a:ext cx="2573655" cy="1539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w:t>
      </w:r>
      <w:r w:rsidR="00196178">
        <w:t xml:space="preserve">the </w:t>
      </w:r>
      <w:r w:rsidR="008945CC">
        <w:t>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w:t>
      </w:r>
      <w:r w:rsidR="00A1513A">
        <w:t xml:space="preserve">the </w:t>
      </w:r>
      <w:r w:rsidR="008F51E1">
        <w:t>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2BF8EE48" wp14:editId="07DA09BD">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C43B2A" w:rsidRPr="00CC11C3" w:rsidRDefault="00C43B2A" w:rsidP="009F00B8">
                            <w:pPr>
                              <w:pStyle w:val="Caption"/>
                            </w:pPr>
                            <w:bookmarkStart w:id="250" w:name="_Toc52589534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6</w:t>
                            </w:r>
                            <w:r>
                              <w:fldChar w:fldCharType="end"/>
                            </w:r>
                            <w:r>
                              <w:t>: The image Pre-processing panel. It includes all the automatic and manual procedures for the processing of the imported image. A Reset Image button is applied to reset image after each undesired-procedure.</w:t>
                            </w:r>
                            <w:bookmarkEnd w:id="25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8EE48" id="Text Box 1073741992" o:spid="_x0000_s1204"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TfjOA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" stroked="f">
                <v:textbox style="mso-fit-shape-to-text:t" inset="0,0,0,0">
                  <w:txbxContent>
                    <w:p w:rsidR="00C43B2A" w:rsidRPr="00CC11C3" w:rsidRDefault="00C43B2A" w:rsidP="009F00B8">
                      <w:pPr>
                        <w:pStyle w:val="Caption"/>
                      </w:pPr>
                      <w:bookmarkStart w:id="251" w:name="_Toc525895340"/>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6</w:t>
                      </w:r>
                      <w:r>
                        <w:fldChar w:fldCharType="end"/>
                      </w:r>
                      <w:r>
                        <w:t>: The image Pre-processing panel. It includes all the automatic and manual procedures for the processing of the imported image. A Reset Image button is applied to reset image after each undesired-procedure.</w:t>
                      </w:r>
                      <w:bookmarkEnd w:id="251"/>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52B4595F" wp14:editId="6BD576D0">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773BF994" wp14:editId="52E291E2">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59037353" wp14:editId="746C2A64">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C43B2A" w:rsidRPr="00C455FA" w:rsidRDefault="00C43B2A" w:rsidP="009F0F97">
                            <w:pPr>
                              <w:pStyle w:val="Caption"/>
                            </w:pPr>
                            <w:bookmarkStart w:id="252" w:name="_Toc523735317"/>
                            <w:bookmarkStart w:id="253" w:name="_Toc52589534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3"/>
                          </w:p>
                          <w:p w:rsidR="00C43B2A" w:rsidRDefault="00C43B2A"/>
                          <w:bookmarkEnd w:id="252"/>
                          <w:p w:rsidR="00C43B2A" w:rsidRPr="00C455FA"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37353" id="Text Box 65" o:spid="_x0000_s1205"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" stroked="f">
                <v:textbox inset="0,0,0,0">
                  <w:txbxContent>
                    <w:p w:rsidR="00C43B2A" w:rsidRPr="00C455FA" w:rsidRDefault="00C43B2A" w:rsidP="009F0F97">
                      <w:pPr>
                        <w:pStyle w:val="Caption"/>
                      </w:pPr>
                      <w:bookmarkStart w:id="254" w:name="_Toc523735317"/>
                      <w:bookmarkStart w:id="255" w:name="_Toc525895341"/>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5"/>
                    </w:p>
                    <w:p w:rsidR="00C43B2A" w:rsidRDefault="00C43B2A"/>
                    <w:bookmarkEnd w:id="254"/>
                    <w:p w:rsidR="00C43B2A" w:rsidRPr="00C455FA" w:rsidRDefault="00C43B2A" w:rsidP="009F0F97">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A95185" w:rsidP="00D31B09">
      <w:r>
        <w:rPr>
          <w:noProof/>
        </w:rPr>
        <w:drawing>
          <wp:anchor distT="0" distB="0" distL="114300" distR="114300" simplePos="0" relativeHeight="251749888" behindDoc="0" locked="0" layoutInCell="1" allowOverlap="1" wp14:anchorId="74A3261A" wp14:editId="31F9A350">
            <wp:simplePos x="0" y="0"/>
            <wp:positionH relativeFrom="margin">
              <wp:align>right</wp:align>
            </wp:positionH>
            <wp:positionV relativeFrom="paragraph">
              <wp:posOffset>320040</wp:posOffset>
            </wp:positionV>
            <wp:extent cx="2047240" cy="2011680"/>
            <wp:effectExtent l="0" t="0" r="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86160" t="21252" r="3927" b="61420"/>
                    <a:stretch/>
                  </pic:blipFill>
                  <pic:spPr bwMode="auto">
                    <a:xfrm>
                      <a:off x="0" y="0"/>
                      <a:ext cx="2047240" cy="2011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864" behindDoc="0" locked="0" layoutInCell="1" allowOverlap="1" wp14:anchorId="50FB153E" wp14:editId="4B6ADBEA">
            <wp:simplePos x="0" y="0"/>
            <wp:positionH relativeFrom="margin">
              <wp:posOffset>236855</wp:posOffset>
            </wp:positionH>
            <wp:positionV relativeFrom="paragraph">
              <wp:posOffset>320675</wp:posOffset>
            </wp:positionV>
            <wp:extent cx="2235200" cy="2011680"/>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73005" t="21053" r="16199" b="61657"/>
                    <a:stretch/>
                  </pic:blipFill>
                  <pic:spPr bwMode="auto">
                    <a:xfrm>
                      <a:off x="0" y="0"/>
                      <a:ext cx="2235200" cy="2011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A95185" w:rsidP="00D31B09">
      <w:r>
        <w:rPr>
          <w:noProof/>
        </w:rPr>
        <mc:AlternateContent>
          <mc:Choice Requires="wps">
            <w:drawing>
              <wp:anchor distT="0" distB="0" distL="114300" distR="114300" simplePos="0" relativeHeight="252025344" behindDoc="0" locked="0" layoutInCell="1" allowOverlap="1" wp14:anchorId="5D838B87" wp14:editId="1A8CACFC">
                <wp:simplePos x="0" y="0"/>
                <wp:positionH relativeFrom="column">
                  <wp:posOffset>4588439</wp:posOffset>
                </wp:positionH>
                <wp:positionV relativeFrom="paragraph">
                  <wp:posOffset>2171700</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38B87" id="Text Box 1073741995" o:spid="_x0000_s1206" type="#_x0000_t202" style="position:absolute;left:0;text-align:left;margin-left:361.3pt;margin-top:171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" stroked="f">
                <v:textbox inset="0,0,0,0">
                  <w:txbxContent>
                    <w:p w:rsidR="00C43B2A" w:rsidRPr="00CF759E" w:rsidRDefault="00C43B2A" w:rsidP="009F0F97">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21D50B74" wp14:editId="052514B2">
                <wp:simplePos x="0" y="0"/>
                <wp:positionH relativeFrom="column">
                  <wp:posOffset>1188226</wp:posOffset>
                </wp:positionH>
                <wp:positionV relativeFrom="paragraph">
                  <wp:posOffset>2169443</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50B74" id="Text Box 1073741994" o:spid="_x0000_s1207" type="#_x0000_t202" style="position:absolute;left:0;text-align:left;margin-left:93.55pt;margin-top:170.8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" stroked="f">
                <v:textbox inset="0,0,0,0">
                  <w:txbxContent>
                    <w:p w:rsidR="00C43B2A" w:rsidRPr="00CF759E" w:rsidRDefault="00C43B2A" w:rsidP="009F0F97">
                      <w:pPr>
                        <w:pStyle w:val="Caption"/>
                      </w:pPr>
                      <w:r>
                        <w:t>(</w:t>
                      </w:r>
                      <w:r w:rsidRPr="00CF759E">
                        <w:t>a</w:t>
                      </w:r>
                      <w:r>
                        <w:t>)</w:t>
                      </w:r>
                    </w:p>
                  </w:txbxContent>
                </v:textbox>
                <w10:wrap type="topAndBottom"/>
              </v:shape>
            </w:pict>
          </mc:Fallback>
        </mc:AlternateContent>
      </w:r>
    </w:p>
    <w:p w:rsidR="00151BAC" w:rsidRPr="0037010D" w:rsidRDefault="00A95185" w:rsidP="00D31B09">
      <w:r>
        <w:rPr>
          <w:noProof/>
        </w:rPr>
        <mc:AlternateContent>
          <mc:Choice Requires="wps">
            <w:drawing>
              <wp:anchor distT="0" distB="0" distL="114300" distR="114300" simplePos="0" relativeHeight="252021248" behindDoc="0" locked="0" layoutInCell="1" allowOverlap="1" wp14:anchorId="7A97A2F0" wp14:editId="2652CCD2">
                <wp:simplePos x="0" y="0"/>
                <wp:positionH relativeFrom="margin">
                  <wp:align>right</wp:align>
                </wp:positionH>
                <wp:positionV relativeFrom="paragraph">
                  <wp:posOffset>249907</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C43B2A" w:rsidRPr="00CC11C3" w:rsidRDefault="00C43B2A" w:rsidP="009F0F97">
                            <w:pPr>
                              <w:pStyle w:val="Caption"/>
                            </w:pPr>
                            <w:bookmarkStart w:id="256" w:name="_Toc52589534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8</w:t>
                            </w:r>
                            <w:r>
                              <w:fldChar w:fldCharType="end"/>
                            </w:r>
                            <w:r>
                              <w:t>: (a) Center Detection panel. (b) Calibration panel. The Reset Image buttons are applied to reset image after each undesired-procedure.</w:t>
                            </w:r>
                            <w:bookmarkEnd w:id="256"/>
                            <w:r>
                              <w:t xml:space="preserve"> </w:t>
                            </w:r>
                          </w:p>
                          <w:p w:rsidR="00C43B2A" w:rsidRPr="00517C11" w:rsidRDefault="00C43B2A" w:rsidP="009F0F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7A2F0" id="Text Box 1073741993" o:spid="_x0000_s1208" type="#_x0000_t202" style="position:absolute;left:0;text-align:left;margin-left:381.25pt;margin-top:19.7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" stroked="f">
                <v:textbox inset="0,0,0,0">
                  <w:txbxContent>
                    <w:p w:rsidR="00C43B2A" w:rsidRPr="00CC11C3" w:rsidRDefault="00C43B2A" w:rsidP="009F0F97">
                      <w:pPr>
                        <w:pStyle w:val="Caption"/>
                      </w:pPr>
                      <w:bookmarkStart w:id="257" w:name="_Toc525895342"/>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8</w:t>
                      </w:r>
                      <w:r>
                        <w:fldChar w:fldCharType="end"/>
                      </w:r>
                      <w:r>
                        <w:t>: (a) Center Detection panel. (b) Calibration panel. The Reset Image buttons are applied to reset image after each undesired-procedure.</w:t>
                      </w:r>
                      <w:bookmarkEnd w:id="257"/>
                      <w:r>
                        <w:t xml:space="preserve"> </w:t>
                      </w:r>
                    </w:p>
                    <w:p w:rsidR="00C43B2A" w:rsidRPr="00517C11" w:rsidRDefault="00C43B2A" w:rsidP="009F0F97">
                      <w:pPr>
                        <w:pStyle w:val="Caption"/>
                      </w:pPr>
                    </w:p>
                  </w:txbxContent>
                </v:textbox>
                <w10:wrap type="topAndBottom" anchorx="margin"/>
              </v:shape>
            </w:pict>
          </mc:Fallback>
        </mc:AlternateContent>
      </w:r>
    </w:p>
    <w:p w:rsidR="006E66CC" w:rsidRDefault="00374617" w:rsidP="008A4B4C">
      <w:pPr>
        <w:pStyle w:val="ListParagraph"/>
        <w:numPr>
          <w:ilvl w:val="0"/>
          <w:numId w:val="3"/>
        </w:numPr>
      </w:pPr>
      <w:r>
        <w:rPr>
          <w:i/>
          <w:iCs/>
        </w:rPr>
        <w:t xml:space="preserve">Alignment detection </w:t>
      </w:r>
      <w:r>
        <w:t>panel: in this step, alignment</w:t>
      </w:r>
      <w:r w:rsidR="008A4B4C">
        <w:t xml:space="preserve"> </w:t>
      </w:r>
      <w:r w:rsidR="007F0C3F">
        <w:t>of the Z-frame</w:t>
      </w:r>
      <w:r>
        <w:t xml:space="preserve"> is calculated based on the ma</w:t>
      </w:r>
      <w:r w:rsidR="002E2E73">
        <w:t>thematical formulation</w:t>
      </w:r>
      <w:r>
        <w:t xml:space="preserve"> in</w:t>
      </w:r>
      <w:r w:rsidR="0028347D">
        <w:t xml:space="preserve"> the</w:t>
      </w:r>
      <w:r>
        <w:t xml:space="preserve"> section </w:t>
      </w:r>
      <w:r w:rsidR="002E2E73">
        <w:t>3.2</w:t>
      </w:r>
      <w:r w:rsidR="00B36158">
        <w:t>, and the</w:t>
      </w:r>
      <w:r>
        <w:t xml:space="preserve"> required rotation around x</w:t>
      </w:r>
      <w:r w:rsidR="002E2E73">
        <w:t>- and y-axe</w:t>
      </w:r>
      <w:r>
        <w:t>s are displayed</w:t>
      </w:r>
      <w:r w:rsidR="00B36158">
        <w:t xml:space="preserve"> </w:t>
      </w:r>
      <w:r w:rsidR="00B63320">
        <w:t>on the screen</w:t>
      </w:r>
      <w:r>
        <w:t xml:space="preserve">.  </w:t>
      </w:r>
      <w:r w:rsidR="00C3068C">
        <w:t>Therefore, user has two possibilities to make the Z-</w:t>
      </w:r>
      <w:r w:rsidR="00C3068C">
        <w:lastRenderedPageBreak/>
        <w:t>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w:t>
      </w:r>
      <w:r w:rsidR="008A4B4C">
        <w:t>ition</w:t>
      </w:r>
      <w:r w:rsidR="00060C95">
        <w:t xml:space="preserve">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5188630A" wp14:editId="784C4CCC">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5">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222B29F8" wp14:editId="6CF5CC4F">
                <wp:simplePos x="0" y="0"/>
                <wp:positionH relativeFrom="margin">
                  <wp:align>right</wp:align>
                </wp:positionH>
                <wp:positionV relativeFrom="paragraph">
                  <wp:posOffset>3437890</wp:posOffset>
                </wp:positionV>
                <wp:extent cx="5730875" cy="751205"/>
                <wp:effectExtent l="0" t="0" r="3175" b="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751205"/>
                        </a:xfrm>
                        <a:prstGeom prst="rect">
                          <a:avLst/>
                        </a:prstGeom>
                        <a:solidFill>
                          <a:prstClr val="white"/>
                        </a:solidFill>
                        <a:ln>
                          <a:noFill/>
                        </a:ln>
                      </wps:spPr>
                      <wps:txbx>
                        <w:txbxContent>
                          <w:p w:rsidR="00C43B2A" w:rsidRDefault="00C43B2A" w:rsidP="009F0F97">
                            <w:pPr>
                              <w:pStyle w:val="Caption"/>
                            </w:pPr>
                            <w:bookmarkStart w:id="258" w:name="_Toc52589534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9</w:t>
                            </w:r>
                            <w:r>
                              <w:fldChar w:fldCharType="end"/>
                            </w:r>
                            <w:r>
                              <w:t>: The Alignment Detection panel. This diagram shows that the marker must be rotated +4.51 degrees around the x-axis, and positive +1.77 degrees around the y-axis. Therefore these values will be transferred to the positioning device.</w:t>
                            </w:r>
                            <w:bookmarkEnd w:id="258"/>
                            <w:r>
                              <w:t xml:space="preserve"> </w:t>
                            </w:r>
                          </w:p>
                          <w:p w:rsidR="00C43B2A" w:rsidRDefault="00C43B2A" w:rsidP="00F91C32"/>
                          <w:p w:rsidR="00C43B2A" w:rsidRDefault="00C43B2A" w:rsidP="00F91C32"/>
                          <w:p w:rsidR="00C43B2A" w:rsidRPr="00F91C32" w:rsidRDefault="00C43B2A" w:rsidP="00F91C32"/>
                          <w:p w:rsidR="00C43B2A" w:rsidRDefault="00C43B2A" w:rsidP="00E00CC7"/>
                          <w:p w:rsidR="00C43B2A" w:rsidRDefault="00C43B2A" w:rsidP="00E00CC7"/>
                          <w:p w:rsidR="00C43B2A" w:rsidRDefault="00C43B2A" w:rsidP="00E00CC7"/>
                          <w:p w:rsidR="00C43B2A" w:rsidRDefault="00C43B2A" w:rsidP="00E00CC7"/>
                          <w:p w:rsidR="00C43B2A" w:rsidRPr="00E00CC7" w:rsidRDefault="00C43B2A"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B29F8" id="Text Box 1073741996" o:spid="_x0000_s1209" type="#_x0000_t202" style="position:absolute;left:0;text-align:left;margin-left:400.05pt;margin-top:270.7pt;width:451.25pt;height:59.15pt;z-index:25202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" stroked="f">
                <v:textbox inset="0,0,0,0">
                  <w:txbxContent>
                    <w:p w:rsidR="00C43B2A" w:rsidRDefault="00C43B2A" w:rsidP="009F0F97">
                      <w:pPr>
                        <w:pStyle w:val="Caption"/>
                      </w:pPr>
                      <w:bookmarkStart w:id="259" w:name="_Toc525895343"/>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39</w:t>
                      </w:r>
                      <w:r>
                        <w:fldChar w:fldCharType="end"/>
                      </w:r>
                      <w:r>
                        <w:t>: The Alignment Detection panel. This diagram shows that the marker must be rotated +4.51 degrees around the x-axis, and positive +1.77 degrees around the y-axis. Therefore these values will be transferred to the positioning device.</w:t>
                      </w:r>
                      <w:bookmarkEnd w:id="259"/>
                      <w:r>
                        <w:t xml:space="preserve"> </w:t>
                      </w:r>
                    </w:p>
                    <w:p w:rsidR="00C43B2A" w:rsidRDefault="00C43B2A" w:rsidP="00F91C32"/>
                    <w:p w:rsidR="00C43B2A" w:rsidRDefault="00C43B2A" w:rsidP="00F91C32"/>
                    <w:p w:rsidR="00C43B2A" w:rsidRPr="00F91C32" w:rsidRDefault="00C43B2A" w:rsidP="00F91C32"/>
                    <w:p w:rsidR="00C43B2A" w:rsidRDefault="00C43B2A" w:rsidP="00E00CC7"/>
                    <w:p w:rsidR="00C43B2A" w:rsidRDefault="00C43B2A" w:rsidP="00E00CC7"/>
                    <w:p w:rsidR="00C43B2A" w:rsidRDefault="00C43B2A" w:rsidP="00E00CC7"/>
                    <w:p w:rsidR="00C43B2A" w:rsidRDefault="00C43B2A" w:rsidP="00E00CC7"/>
                    <w:p w:rsidR="00C43B2A" w:rsidRPr="00E00CC7" w:rsidRDefault="00C43B2A" w:rsidP="00E00CC7"/>
                  </w:txbxContent>
                </v:textbox>
                <w10:wrap type="topAndBottom" anchorx="margin"/>
              </v:shape>
            </w:pict>
          </mc:Fallback>
        </mc:AlternateContent>
      </w:r>
    </w:p>
    <w:p w:rsidR="00F91C32" w:rsidRPr="00F91C32" w:rsidRDefault="00F91C32" w:rsidP="00F91C32">
      <w:pPr>
        <w:pStyle w:val="ListParagraph"/>
        <w:ind w:left="360"/>
      </w:pPr>
    </w:p>
    <w:p w:rsidR="00DF06C2" w:rsidRPr="008F6F9E" w:rsidRDefault="00374617" w:rsidP="00447833">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447833">
        <w:t xml:space="preserve"> </w:t>
      </w:r>
      <w:sdt>
        <w:sdtPr>
          <w:alias w:val="Don't edit this field"/>
          <w:tag w:val="CitaviPlaceholder#edd37308-04e3-42d4-a0af-186076841fb8"/>
          <w:id w:val="-142815463"/>
          <w:placeholder>
            <w:docPart w:val="DefaultPlaceholder_-1854013440"/>
          </w:placeholder>
        </w:sdtPr>
        <w:sdtContent>
          <w:r w:rsidR="00447833">
            <w:fldChar w:fldCharType="begin"/>
          </w:r>
          <w:r w:rsidR="00447833">
            <w:instrText>ADDIN CitaviPlaceholder{eyIkaWQiOiIxIiwiRW50cmllcyI6W3siJGlkIjoiMiIsIklkIjoiZDI2NmM0Y2UtYmE4NS00ODYyLTljYTUtYTBjZDczZjEyNTQzIiwiUmFuZ2VMZW5ndGgiOjQsIlJlZmVyZW5jZUlkIjoiM2ZkM2IxN2YtNTg4Yy00OTZiLWI1OWYtYzU4MmZhZjRlZjU1IiwiUmVmZXJlbmNlIjp7IiRpZCI6IjMiLCJBYnN0cmFjdENvbXBsZXhpdHkiOjAsIkFic3RyYWN0U291cmNlVGV4dEZvcm1hdCI6MCwiQWNjZXNzRGF0ZSI6IjE4LjA1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}</w:instrText>
          </w:r>
          <w:r w:rsidR="00447833">
            <w:fldChar w:fldCharType="separate"/>
          </w:r>
          <w:r w:rsidR="001E62F7">
            <w:t>[48]</w:t>
          </w:r>
          <w:r w:rsidR="00447833">
            <w:fldChar w:fldCharType="end"/>
          </w:r>
        </w:sdtContent>
      </w:sdt>
      <w:r w:rsidR="00447833">
        <w:t xml:space="preserve"> </w:t>
      </w:r>
      <w:r w:rsidR="00DA1B6F">
        <w:t>is implemented to the GUI</w:t>
      </w:r>
      <w:r w:rsidR="005F23A8">
        <w:t xml:space="preserve"> (Figure</w:t>
      </w:r>
      <w:r w:rsidR="005E238F">
        <w:t xml:space="preserve"> 3.40)</w:t>
      </w:r>
      <w:r w:rsidR="000151D8">
        <w:t>.</w:t>
      </w:r>
    </w:p>
    <w:p w:rsidR="0037671A" w:rsidRPr="00BA3995" w:rsidRDefault="00FC05B3" w:rsidP="00D31B09">
      <w:r>
        <w:rPr>
          <w:noProof/>
        </w:rPr>
        <w:lastRenderedPageBreak/>
        <w:drawing>
          <wp:anchor distT="0" distB="0" distL="114300" distR="114300" simplePos="0" relativeHeight="252062208" behindDoc="0" locked="0" layoutInCell="1" allowOverlap="1" wp14:anchorId="2CABDBE6" wp14:editId="581FE14B">
            <wp:simplePos x="0" y="0"/>
            <wp:positionH relativeFrom="margin">
              <wp:posOffset>117632</wp:posOffset>
            </wp:positionH>
            <wp:positionV relativeFrom="paragraph">
              <wp:posOffset>215</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6">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1EFE">
        <w:rPr>
          <w:noProof/>
        </w:rPr>
        <mc:AlternateContent>
          <mc:Choice Requires="wps">
            <w:drawing>
              <wp:anchor distT="0" distB="0" distL="114300" distR="114300" simplePos="0" relativeHeight="252029440" behindDoc="0" locked="0" layoutInCell="1" allowOverlap="1" wp14:anchorId="5A12D2CF" wp14:editId="1F2E43DD">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C43B2A" w:rsidRPr="00A97CE6" w:rsidRDefault="00C43B2A" w:rsidP="009F0F97">
                            <w:pPr>
                              <w:pStyle w:val="Caption"/>
                            </w:pPr>
                            <w:bookmarkStart w:id="260" w:name="_Toc52589534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40</w:t>
                            </w:r>
                            <w:r>
                              <w:fldChar w:fldCharType="end"/>
                            </w:r>
                            <w:r>
                              <w:t>: The Robotic Rotation Adjustment panel. In the case that the Z-frame Position Correction is selected in the last step, the computed angles will be transferred to the Robotic Rotation Adjustment panel for calculating the required rotation and translation of the robotic device.</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2D2CF" id="Text Box 1073741997" o:spid="_x0000_s1210"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N2IiKDgCAAB4BAAADgAAAAAA&#10;AAAAAAAAAAAuAgAAZHJzL2Uyb0RvYy54bWxQSwECLQAUAAYACAAAACEAZbXRe+EAAAAKAQAADwAA&#10;AAAAAAAAAAAAAACSBAAAZHJzL2Rvd25yZXYueG1sUEsFBgAAAAAEAAQA8wAAAKAFAAAAAA==&#10;" stroked="f">
                <v:textbox style="mso-fit-shape-to-text:t" inset="0,0,0,0">
                  <w:txbxContent>
                    <w:p w:rsidR="00C43B2A" w:rsidRPr="00A97CE6" w:rsidRDefault="00C43B2A" w:rsidP="009F0F97">
                      <w:pPr>
                        <w:pStyle w:val="Caption"/>
                      </w:pPr>
                      <w:bookmarkStart w:id="261" w:name="_Toc525895344"/>
                      <w:r>
                        <w:t xml:space="preserve">Figure </w:t>
                      </w:r>
                      <w:r>
                        <w:fldChar w:fldCharType="begin"/>
                      </w:r>
                      <w:r>
                        <w:instrText xml:space="preserve"> STYLEREF 1 \s </w:instrText>
                      </w:r>
                      <w:r>
                        <w:fldChar w:fldCharType="separate"/>
                      </w:r>
                      <w:r w:rsidR="00166892">
                        <w:rPr>
                          <w:cs/>
                        </w:rPr>
                        <w:t>‎</w:t>
                      </w:r>
                      <w:r w:rsidR="00166892">
                        <w:t>3</w:t>
                      </w:r>
                      <w:r>
                        <w:fldChar w:fldCharType="end"/>
                      </w:r>
                      <w:r>
                        <w:t>.</w:t>
                      </w:r>
                      <w:r>
                        <w:fldChar w:fldCharType="begin"/>
                      </w:r>
                      <w:r>
                        <w:instrText xml:space="preserve"> SEQ Figure \* ARABIC \s 1 </w:instrText>
                      </w:r>
                      <w:r>
                        <w:fldChar w:fldCharType="separate"/>
                      </w:r>
                      <w:r w:rsidR="00166892">
                        <w:t>40</w:t>
                      </w:r>
                      <w:r>
                        <w:fldChar w:fldCharType="end"/>
                      </w:r>
                      <w:r>
                        <w:t>: The Robotic Rotation Adjustment panel. In the case that the Z-frame Position Correction is selected in the last step, the computed angles will be transferred to the Robotic Rotation Adjustment panel for calculating the required rotation and translation of the robotic device.</w:t>
                      </w:r>
                      <w:bookmarkEnd w:id="261"/>
                    </w:p>
                  </w:txbxContent>
                </v:textbox>
                <w10:wrap type="topAndBottom" anchorx="margin"/>
              </v:shape>
            </w:pict>
          </mc:Fallback>
        </mc:AlternateContent>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C05B3">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62" w:name="_Ref525473389"/>
      <w:bookmarkStart w:id="263" w:name="_Ref525473428"/>
      <w:bookmarkStart w:id="264" w:name="_Toc525918927"/>
      <w:r>
        <w:lastRenderedPageBreak/>
        <w:t>T</w:t>
      </w:r>
      <w:r w:rsidR="005F6528">
        <w:t>est</w:t>
      </w:r>
      <w:r>
        <w:t>ing</w:t>
      </w:r>
      <w:bookmarkEnd w:id="262"/>
      <w:bookmarkEnd w:id="263"/>
      <w:r w:rsidR="00F65455">
        <w:t xml:space="preserve"> and r</w:t>
      </w:r>
      <w:r w:rsidR="008408FC">
        <w:t>esult</w:t>
      </w:r>
      <w:bookmarkEnd w:id="264"/>
    </w:p>
    <w:p w:rsidR="003114CC" w:rsidRDefault="001C70B5" w:rsidP="00886BE1">
      <w:pPr>
        <w:pStyle w:val="Heading2"/>
      </w:pPr>
      <w:bookmarkStart w:id="265" w:name="_Toc525918928"/>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5"/>
    </w:p>
    <w:p w:rsidR="006F4519" w:rsidRDefault="003114CC" w:rsidP="002211DC">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t>
      </w:r>
      <w:r w:rsidR="0079040F">
        <w:t>is</w:t>
      </w:r>
      <w:r w:rsidR="0088516E">
        <w:t xml:space="preserve"> manually</w:t>
      </w:r>
      <w:r w:rsidR="006F4519">
        <w:t xml:space="preserve"> rotated within the scanner</w:t>
      </w:r>
      <w:r w:rsidR="00480D5D">
        <w:t xml:space="preserve"> </w:t>
      </w:r>
      <w:r w:rsidR="002211DC">
        <w:t>around</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B15918" w:rsidRDefault="00D03EEF" w:rsidP="00B15918">
      <w:r>
        <w:t xml:space="preserve">For the rotation of the marker inside the MRI, </w:t>
      </w:r>
      <w:r w:rsidR="003114CC" w:rsidRPr="00B527AF">
        <w:t>a</w:t>
      </w:r>
      <w:r w:rsidR="00B65E30">
        <w:t>n MR-compatible</w:t>
      </w:r>
      <w:r w:rsidR="003114CC" w:rsidRPr="00B527AF">
        <w:t xml:space="preserve"> </w:t>
      </w:r>
      <w:r w:rsidR="003114CC">
        <w:t>rot</w:t>
      </w:r>
      <w:r w:rsidR="0091242F">
        <w:t xml:space="preserve">ary </w:t>
      </w:r>
      <w:r w:rsidR="003114CC">
        <w:t>positioning</w:t>
      </w:r>
      <w:r w:rsidR="003114CC" w:rsidRPr="00B527AF">
        <w:t xml:space="preserve"> </w:t>
      </w:r>
      <w:r w:rsidR="009E14E6">
        <w:t>frame</w:t>
      </w:r>
      <w:r w:rsidR="00E8055D">
        <w:t xml:space="preserve"> </w:t>
      </w:r>
      <w:r w:rsidR="003114CC">
        <w:t>is built</w:t>
      </w:r>
      <w:r w:rsidR="00E8055D">
        <w:t xml:space="preserve"> (</w:t>
      </w:r>
      <w:r w:rsidR="00C93D49">
        <w:t>u</w:t>
      </w:r>
      <w:r w:rsidR="00E8055D">
        <w:t>sing Lego),</w:t>
      </w:r>
      <w:r w:rsidR="00E8055D" w:rsidRPr="00B527AF">
        <w:t xml:space="preserve"> </w:t>
      </w:r>
      <w:r w:rsidR="00B65E30">
        <w:t>which is</w:t>
      </w:r>
      <w:r w:rsidR="003114CC">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B15918">
        <w:t xml:space="preserve">a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 xml:space="preserve">Therefore, the marker </w:t>
      </w:r>
      <w:r w:rsidR="00FC295D">
        <w:t>i</w:t>
      </w:r>
      <w:r w:rsidR="00B71178">
        <w:t>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5C2DB2">
        <w:t>and</w:t>
      </w:r>
      <w:r w:rsidR="00B71178">
        <w:t xml:space="preserve"> </w:t>
      </w:r>
      <w:r w:rsidR="00952511">
        <w:t>t</w:t>
      </w:r>
      <w:r w:rsidR="009F3FE0">
        <w:t>he</w:t>
      </w:r>
      <w:r w:rsidR="003114CC" w:rsidRPr="00B527AF">
        <w:t xml:space="preserve"> relative orientations </w:t>
      </w:r>
      <w:r w:rsidR="00B71178">
        <w:t xml:space="preserve">of marker to the image plane </w:t>
      </w:r>
      <w:r w:rsidR="005C2DB2">
        <w:t>are</w:t>
      </w:r>
      <w:r w:rsidR="00817222">
        <w:t xml:space="preserve"> calculated by </w:t>
      </w:r>
      <w:r w:rsidR="00767E1F">
        <w:t>acquiring a single slice MR-image</w:t>
      </w:r>
      <w:r w:rsidR="00C02CEB">
        <w:t xml:space="preserve"> of that</w:t>
      </w:r>
      <w:r w:rsidR="00E60AB0">
        <w:t>.</w:t>
      </w:r>
      <w:r w:rsidR="005D19CB">
        <w:t xml:space="preserve"> </w:t>
      </w:r>
    </w:p>
    <w:p w:rsidR="00A75F8A" w:rsidRDefault="00373B23" w:rsidP="00B15918">
      <w:r>
        <w:t>T</w:t>
      </w:r>
      <w:r w:rsidR="005D19CB">
        <w:t xml:space="preserve">he </w:t>
      </w:r>
      <w:r w:rsidR="00B15918">
        <w:t>protocol of the testing</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w:t>
      </w:r>
      <w:r w:rsidR="000F3E2A">
        <w:t xml:space="preserve"> the</w:t>
      </w:r>
      <w:r w:rsidR="00C93D49">
        <w:t xml:space="preserve"> x-</w:t>
      </w:r>
      <w:r w:rsidR="008E2195">
        <w:t>axis, rot</w:t>
      </w:r>
      <w:r w:rsidR="00417D07">
        <w:t>ation</w:t>
      </w:r>
      <w:r w:rsidR="000F4A52">
        <w:t xml:space="preserve"> of the marker</w:t>
      </w:r>
      <w:r w:rsidR="00C93D49">
        <w:t xml:space="preserve"> around</w:t>
      </w:r>
      <w:r w:rsidR="000F3E2A">
        <w:t xml:space="preserve"> the</w:t>
      </w:r>
      <w:r w:rsidR="00C93D49">
        <w:t xml:space="preserve"> y-</w:t>
      </w:r>
      <w:r w:rsidR="00417D07">
        <w:t>axis,</w:t>
      </w:r>
      <w:r w:rsidR="00E678E9">
        <w:t xml:space="preserve"> and</w:t>
      </w:r>
      <w:r w:rsidR="000F3E2A">
        <w:t xml:space="preserve"> the</w:t>
      </w:r>
      <w:r w:rsidR="00417D07">
        <w:t xml:space="preserve"> rotation</w:t>
      </w:r>
      <w:r w:rsidR="000F4A52">
        <w:t xml:space="preserve"> of the marker</w:t>
      </w:r>
      <w:r w:rsidR="00417D07">
        <w:t xml:space="preserve"> ar</w:t>
      </w:r>
      <w:r w:rsidR="008E2195">
        <w:t>ound</w:t>
      </w:r>
      <w:r w:rsidR="007A5DE7">
        <w:t xml:space="preserve"> both</w:t>
      </w:r>
      <w:r w:rsidR="00B15918">
        <w:t xml:space="preserve"> the</w:t>
      </w:r>
      <w:r w:rsidR="008E2195">
        <w:t xml:space="preserve"> x</w:t>
      </w:r>
      <w:r w:rsidR="00EF76E7">
        <w:t>- and y-</w:t>
      </w:r>
      <w:r w:rsidR="00C02CEB">
        <w:t>axe</w:t>
      </w:r>
      <w:r w:rsidR="008E2195">
        <w:t>s.</w:t>
      </w:r>
    </w:p>
    <w:p w:rsidR="006F17B1" w:rsidRDefault="006F17B1" w:rsidP="00A75F8A"/>
    <w:p w:rsidR="00DE4A13" w:rsidRDefault="00DE4A13" w:rsidP="00DE4A13">
      <w:pPr>
        <w:pStyle w:val="Heading3"/>
      </w:pPr>
      <w:bookmarkStart w:id="266" w:name="_Toc525918929"/>
      <w:r>
        <w:t>Rotary frame calibration inside</w:t>
      </w:r>
      <w:r w:rsidR="008D7075">
        <w:t xml:space="preserve"> the</w:t>
      </w:r>
      <w:r>
        <w:t xml:space="preserve"> MRI </w:t>
      </w:r>
      <w:r w:rsidR="008D7075">
        <w:t>space</w:t>
      </w:r>
      <w:bookmarkEnd w:id="266"/>
    </w:p>
    <w:p w:rsidR="00B65E30" w:rsidRDefault="00DE4A13" w:rsidP="00460B26">
      <w:r>
        <w:t>For the calibration of the frame inside the MRI, a 2D MR-image</w:t>
      </w:r>
      <w:r w:rsidR="00292A60">
        <w:t xml:space="preserve"> (</w:t>
      </w:r>
      <w:r w:rsidR="00C92EAD">
        <w:t>spin echo)</w:t>
      </w:r>
      <w:r w:rsidR="00292A60">
        <w:t xml:space="preserve"> </w:t>
      </w:r>
      <w:r>
        <w:t xml:space="preserve">is acquired from the Z-frame marker using a head coil (SIEMENS head neck 20) in </w:t>
      </w:r>
      <w:r w:rsidR="00482EA2" w:rsidRPr="004329F7">
        <w:t xml:space="preserve">a 3T Skyra MRI system </w:t>
      </w:r>
      <w:r w:rsidR="00482EA2">
        <w:t>(Siemens Healthineers, Germany)</w:t>
      </w:r>
      <w:r w:rsidR="007710D6">
        <w:t xml:space="preserve"> (Figure</w:t>
      </w:r>
      <w:r w:rsidR="004B212C">
        <w:t xml:space="preserve"> 4.2</w:t>
      </w:r>
      <w:r w:rsidR="007710D6">
        <w:t>)</w:t>
      </w:r>
      <w:r w:rsidR="00D2062C">
        <w:t>.</w:t>
      </w:r>
      <w:r>
        <w:t xml:space="preserve"> Therefore, the</w:t>
      </w:r>
      <w:r w:rsidR="00C02CEB">
        <w:t xml:space="preserve"> rotation of the Z-frame around </w:t>
      </w:r>
      <w:r>
        <w:t>the x- and y-ax</w:t>
      </w:r>
      <w:r w:rsidR="00C02CEB">
        <w:t>e</w:t>
      </w:r>
      <w:r>
        <w:t xml:space="preserve">s are </w:t>
      </w:r>
      <w:r w:rsidR="005A2C91">
        <w:t>calculated</w:t>
      </w:r>
      <w:r>
        <w:t xml:space="preserve"> using the implemented graphical user interface (section </w:t>
      </w:r>
      <w:r>
        <w:fldChar w:fldCharType="begin"/>
      </w:r>
      <w:r>
        <w:instrText xml:space="preserve"> REF _Ref524006251 \n \h </w:instrText>
      </w:r>
      <w:r>
        <w:fldChar w:fldCharType="separate"/>
      </w:r>
      <w:r w:rsidR="00166892">
        <w:rPr>
          <w:cs/>
        </w:rPr>
        <w:t>‎</w:t>
      </w:r>
      <w:r w:rsidR="00166892">
        <w:t>3.3</w:t>
      </w:r>
      <w:r>
        <w:fldChar w:fldCharType="end"/>
      </w:r>
      <w:r>
        <w:t>).</w:t>
      </w:r>
      <w:r w:rsidR="00705670">
        <w:t xml:space="preserve"> The</w:t>
      </w:r>
      <w:r w:rsidR="005B7F08">
        <w:t xml:space="preserve"> calculated</w:t>
      </w:r>
      <w:r>
        <w:t xml:space="preserve"> </w:t>
      </w:r>
      <w:r w:rsidR="005B7F08">
        <w:t>orientation</w:t>
      </w:r>
      <w:r w:rsidR="00705670">
        <w:t xml:space="preserve"> of the marker</w:t>
      </w:r>
      <w:r w:rsidR="005B7F08">
        <w:t xml:space="preserve"> in this step,</w:t>
      </w:r>
      <w:r>
        <w:t xml:space="preserve"> is considered as the start</w:t>
      </w:r>
      <w:r w:rsidR="008C0CAF">
        <w:t>ing</w:t>
      </w:r>
      <w:r>
        <w:t xml:space="preserve"> point, such that all subsequent rotations are estimated with respect to this </w:t>
      </w:r>
      <w:r w:rsidR="00460B26">
        <w:t>image</w:t>
      </w:r>
      <w:r>
        <w:t xml:space="preserve">. </w:t>
      </w:r>
    </w:p>
    <w:p w:rsidR="00F9118F" w:rsidRDefault="00C408D9" w:rsidP="00F3047F">
      <w:pPr>
        <w:ind w:firstLine="720"/>
        <w:jc w:val="center"/>
      </w:pPr>
      <w:r>
        <w:rPr>
          <w:noProof/>
        </w:rPr>
        <w:lastRenderedPageBreak/>
        <w:drawing>
          <wp:anchor distT="0" distB="0" distL="114300" distR="114300" simplePos="0" relativeHeight="252063232" behindDoc="0" locked="0" layoutInCell="1" allowOverlap="1" wp14:anchorId="4CEE4801" wp14:editId="6C4D3C95">
            <wp:simplePos x="0" y="0"/>
            <wp:positionH relativeFrom="margin">
              <wp:align>right</wp:align>
            </wp:positionH>
            <wp:positionV relativeFrom="paragraph">
              <wp:posOffset>561</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7"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7670">
        <w:rPr>
          <w:noProof/>
        </w:rPr>
        <mc:AlternateContent>
          <mc:Choice Requires="wps">
            <w:drawing>
              <wp:anchor distT="0" distB="0" distL="114300" distR="114300" simplePos="0" relativeHeight="252075520" behindDoc="0" locked="0" layoutInCell="1" allowOverlap="1" wp14:anchorId="6A1A0162" wp14:editId="02B4041E">
                <wp:simplePos x="0" y="0"/>
                <wp:positionH relativeFrom="margin">
                  <wp:posOffset>2713511</wp:posOffset>
                </wp:positionH>
                <wp:positionV relativeFrom="paragraph">
                  <wp:posOffset>4415188</wp:posOffset>
                </wp:positionV>
                <wp:extent cx="893445" cy="174625"/>
                <wp:effectExtent l="0" t="0" r="1905" b="0"/>
                <wp:wrapTopAndBottom/>
                <wp:docPr id="1073741973" name="Text Box 107374197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A0162" id="Text Box 1073741973" o:spid="_x0000_s1211" type="#_x0000_t202" style="position:absolute;left:0;text-align:left;margin-left:213.65pt;margin-top:347.65pt;width:70.35pt;height:13.75pt;z-index:25207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Jt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" stroked="f">
                <v:textbox inset="0,0,0,0">
                  <w:txbxContent>
                    <w:p w:rsidR="00C43B2A" w:rsidRPr="00CF759E" w:rsidRDefault="00C43B2A" w:rsidP="009F0F97">
                      <w:pPr>
                        <w:pStyle w:val="Caption"/>
                      </w:pPr>
                      <w:r>
                        <w:t>(</w:t>
                      </w:r>
                      <w:r w:rsidRPr="00CF759E">
                        <w:t>a</w:t>
                      </w:r>
                      <w:r>
                        <w:t>)</w:t>
                      </w:r>
                    </w:p>
                  </w:txbxContent>
                </v:textbox>
                <w10:wrap type="topAndBottom" anchorx="margin"/>
              </v:shape>
            </w:pict>
          </mc:Fallback>
        </mc:AlternateContent>
      </w:r>
      <w:r w:rsidR="00024BE6">
        <w:rPr>
          <w:noProof/>
        </w:rPr>
        <mc:AlternateContent>
          <mc:Choice Requires="wps">
            <w:drawing>
              <wp:anchor distT="0" distB="0" distL="114300" distR="114300" simplePos="0" relativeHeight="252077568" behindDoc="0" locked="0" layoutInCell="1" allowOverlap="1" wp14:anchorId="4F0E9B82" wp14:editId="7E70B54C">
                <wp:simplePos x="0" y="0"/>
                <wp:positionH relativeFrom="column">
                  <wp:posOffset>1264285</wp:posOffset>
                </wp:positionH>
                <wp:positionV relativeFrom="paragraph">
                  <wp:posOffset>7392035</wp:posOffset>
                </wp:positionV>
                <wp:extent cx="599440" cy="174625"/>
                <wp:effectExtent l="0" t="0" r="0" b="0"/>
                <wp:wrapTopAndBottom/>
                <wp:docPr id="1073741975" name="Text Box 1073741975"/>
                <wp:cNvGraphicFramePr/>
                <a:graphic xmlns:a="http://schemas.openxmlformats.org/drawingml/2006/main">
                  <a:graphicData uri="http://schemas.microsoft.com/office/word/2010/wordprocessingShape">
                    <wps:wsp>
                      <wps:cNvSpPr txBox="1"/>
                      <wps:spPr>
                        <a:xfrm>
                          <a:off x="0" y="0"/>
                          <a:ext cx="599440"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E9B82" id="Text Box 1073741975" o:spid="_x0000_s1212" type="#_x0000_t202" style="position:absolute;left:0;text-align:left;margin-left:99.55pt;margin-top:582.05pt;width:47.2pt;height:13.75pt;z-index:25207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" stroked="f">
                <v:textbox inset="0,0,0,0">
                  <w:txbxContent>
                    <w:p w:rsidR="00C43B2A" w:rsidRPr="00CF759E" w:rsidRDefault="00C43B2A" w:rsidP="009F0F97">
                      <w:pPr>
                        <w:pStyle w:val="Caption"/>
                      </w:pPr>
                      <w:r>
                        <w:t>(b)</w:t>
                      </w:r>
                    </w:p>
                  </w:txbxContent>
                </v:textbox>
                <w10:wrap type="topAndBottom"/>
              </v:shape>
            </w:pict>
          </mc:Fallback>
        </mc:AlternateContent>
      </w:r>
      <w:r w:rsidR="00024BE6">
        <w:rPr>
          <w:noProof/>
        </w:rPr>
        <mc:AlternateContent>
          <mc:Choice Requires="wps">
            <w:drawing>
              <wp:anchor distT="0" distB="0" distL="114300" distR="114300" simplePos="0" relativeHeight="252079616" behindDoc="0" locked="0" layoutInCell="1" allowOverlap="1" wp14:anchorId="44E82B1B" wp14:editId="19CA8673">
                <wp:simplePos x="0" y="0"/>
                <wp:positionH relativeFrom="column">
                  <wp:posOffset>4379537</wp:posOffset>
                </wp:positionH>
                <wp:positionV relativeFrom="paragraph">
                  <wp:posOffset>7395862</wp:posOffset>
                </wp:positionV>
                <wp:extent cx="893445" cy="174625"/>
                <wp:effectExtent l="0" t="0" r="1905" b="0"/>
                <wp:wrapTopAndBottom/>
                <wp:docPr id="1073742012" name="Text Box 107374201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2B1B" id="Text Box 1073742012" o:spid="_x0000_s1213" type="#_x0000_t202" style="position:absolute;left:0;text-align:left;margin-left:344.85pt;margin-top:582.35pt;width:70.35pt;height:13.75pt;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" stroked="f">
                <v:textbox inset="0,0,0,0">
                  <w:txbxContent>
                    <w:p w:rsidR="00C43B2A" w:rsidRPr="00CF759E" w:rsidRDefault="00C43B2A" w:rsidP="009F0F97">
                      <w:pPr>
                        <w:pStyle w:val="Caption"/>
                      </w:pPr>
                      <w:r>
                        <w:t>(c)</w:t>
                      </w:r>
                    </w:p>
                  </w:txbxContent>
                </v:textbox>
                <w10:wrap type="topAndBottom"/>
              </v:shape>
            </w:pict>
          </mc:Fallback>
        </mc:AlternateContent>
      </w:r>
      <w:r w:rsidR="00024BE6">
        <w:rPr>
          <w:noProof/>
        </w:rPr>
        <mc:AlternateContent>
          <mc:Choice Requires="wps">
            <w:drawing>
              <wp:anchor distT="0" distB="0" distL="114300" distR="114300" simplePos="0" relativeHeight="252068352" behindDoc="0" locked="0" layoutInCell="1" allowOverlap="1" wp14:anchorId="0994A2E0" wp14:editId="26392E96">
                <wp:simplePos x="0" y="0"/>
                <wp:positionH relativeFrom="margin">
                  <wp:align>left</wp:align>
                </wp:positionH>
                <wp:positionV relativeFrom="paragraph">
                  <wp:posOffset>7682848</wp:posOffset>
                </wp:positionV>
                <wp:extent cx="5729605" cy="635"/>
                <wp:effectExtent l="0" t="0" r="4445" b="0"/>
                <wp:wrapTopAndBottom/>
                <wp:docPr id="1073742014" name="Text Box 1073742014"/>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C43B2A" w:rsidRPr="008A145C" w:rsidRDefault="00C43B2A" w:rsidP="009F0F97">
                            <w:pPr>
                              <w:pStyle w:val="Caption"/>
                            </w:pPr>
                            <w:bookmarkStart w:id="267" w:name="_Toc525895345"/>
                            <w:r>
                              <w:t xml:space="preserve">Figure </w:t>
                            </w:r>
                            <w:r>
                              <w:fldChar w:fldCharType="begin"/>
                            </w:r>
                            <w:r>
                              <w:instrText xml:space="preserve"> STYLEREF 1 \s </w:instrText>
                            </w:r>
                            <w:r>
                              <w:fldChar w:fldCharType="separate"/>
                            </w:r>
                            <w:r w:rsidR="00166892">
                              <w:rPr>
                                <w:cs/>
                              </w:rPr>
                              <w:t>‎</w:t>
                            </w:r>
                            <w:r w:rsidR="00166892">
                              <w:t>4</w:t>
                            </w:r>
                            <w:r>
                              <w:fldChar w:fldCharType="end"/>
                            </w:r>
                            <w:r>
                              <w:t>.</w:t>
                            </w:r>
                            <w:r>
                              <w:fldChar w:fldCharType="begin"/>
                            </w:r>
                            <w:r>
                              <w:instrText xml:space="preserve"> SEQ Figure \* ARABIC \s 1 </w:instrText>
                            </w:r>
                            <w:r>
                              <w:fldChar w:fldCharType="separate"/>
                            </w:r>
                            <w:r w:rsidR="00166892">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4A2E0" id="Text Box 1073742014" o:spid="_x0000_s1214" type="#_x0000_t202" style="position:absolute;left:0;text-align:left;margin-left:0;margin-top:604.95pt;width:451.15pt;height:.05pt;z-index:2520683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" stroked="f">
                <v:textbox style="mso-fit-shape-to-text:t" inset="0,0,0,0">
                  <w:txbxContent>
                    <w:p w:rsidR="00C43B2A" w:rsidRPr="008A145C" w:rsidRDefault="00C43B2A" w:rsidP="009F0F97">
                      <w:pPr>
                        <w:pStyle w:val="Caption"/>
                      </w:pPr>
                      <w:bookmarkStart w:id="268" w:name="_Toc525895345"/>
                      <w:r>
                        <w:t xml:space="preserve">Figure </w:t>
                      </w:r>
                      <w:r>
                        <w:fldChar w:fldCharType="begin"/>
                      </w:r>
                      <w:r>
                        <w:instrText xml:space="preserve"> STYLEREF 1 \s </w:instrText>
                      </w:r>
                      <w:r>
                        <w:fldChar w:fldCharType="separate"/>
                      </w:r>
                      <w:r w:rsidR="00166892">
                        <w:rPr>
                          <w:cs/>
                        </w:rPr>
                        <w:t>‎</w:t>
                      </w:r>
                      <w:r w:rsidR="00166892">
                        <w:t>4</w:t>
                      </w:r>
                      <w:r>
                        <w:fldChar w:fldCharType="end"/>
                      </w:r>
                      <w:r>
                        <w:t>.</w:t>
                      </w:r>
                      <w:r>
                        <w:fldChar w:fldCharType="begin"/>
                      </w:r>
                      <w:r>
                        <w:instrText xml:space="preserve"> SEQ Figure \* ARABIC \s 1 </w:instrText>
                      </w:r>
                      <w:r>
                        <w:fldChar w:fldCharType="separate"/>
                      </w:r>
                      <w:r w:rsidR="00166892">
                        <w:t>1</w:t>
                      </w:r>
                      <w:r>
                        <w:fldChar w:fldCharType="end"/>
                      </w:r>
                      <w:r>
                        <w:t>: The MR-compatible rotary frame. (a) The Z-frame marker is attached to the center of the frame. An MR-compatible needle is placed in the center of the marker using a needle holder. (b),(c) The top and backside views of the frame. The scales allow rotating of the frame with the desired angles around both the x- and y-axes.</w:t>
                      </w:r>
                      <w:bookmarkEnd w:id="268"/>
                      <w:r>
                        <w:t xml:space="preserve">  </w:t>
                      </w:r>
                    </w:p>
                  </w:txbxContent>
                </v:textbox>
                <w10:wrap type="topAndBottom" anchorx="margin"/>
              </v:shape>
            </w:pict>
          </mc:Fallback>
        </mc:AlternateContent>
      </w:r>
      <w:r w:rsidR="00415AA7">
        <w:rPr>
          <w:noProof/>
        </w:rPr>
        <w:drawing>
          <wp:anchor distT="0" distB="0" distL="114300" distR="114300" simplePos="0" relativeHeight="252064256" behindDoc="0" locked="0" layoutInCell="1" allowOverlap="1" wp14:anchorId="7ABD07B5" wp14:editId="40DD9514">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8"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0FACF084" wp14:editId="7893C008">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9"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9F0F97">
      <w:pPr>
        <w:pStyle w:val="Caption"/>
      </w:pPr>
      <w:r>
        <w:lastRenderedPageBreak/>
        <w:drawing>
          <wp:inline distT="0" distB="0" distL="0" distR="0" wp14:anchorId="573AE911" wp14:editId="0A0C1C40">
            <wp:extent cx="5809275" cy="3749040"/>
            <wp:effectExtent l="0" t="0" r="1270" b="381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100" cstate="print">
                      <a:extLst>
                        <a:ext uri="{28A0092B-C50C-407E-A947-70E740481C1C}">
                          <a14:useLocalDpi xmlns:a14="http://schemas.microsoft.com/office/drawing/2010/main" val="0"/>
                        </a:ext>
                      </a:extLst>
                    </a:blip>
                    <a:srcRect l="21946" t="36935" r="40226" b="30518"/>
                    <a:stretch/>
                  </pic:blipFill>
                  <pic:spPr bwMode="auto">
                    <a:xfrm>
                      <a:off x="0" y="0"/>
                      <a:ext cx="5809275" cy="3749040"/>
                    </a:xfrm>
                    <a:prstGeom prst="rect">
                      <a:avLst/>
                    </a:prstGeom>
                    <a:ln>
                      <a:noFill/>
                    </a:ln>
                    <a:extLst>
                      <a:ext uri="{53640926-AAD7-44D8-BBD7-CCE9431645EC}">
                        <a14:shadowObscured xmlns:a14="http://schemas.microsoft.com/office/drawing/2010/main"/>
                      </a:ext>
                    </a:extLst>
                  </pic:spPr>
                </pic:pic>
              </a:graphicData>
            </a:graphic>
          </wp:inline>
        </w:drawing>
      </w:r>
    </w:p>
    <w:p w:rsidR="007324E3" w:rsidRDefault="00E35B5E" w:rsidP="009F0F97">
      <w:pPr>
        <w:pStyle w:val="Caption"/>
      </w:pPr>
      <w:bookmarkStart w:id="269" w:name="_Toc525895346"/>
      <w:r>
        <w:t xml:space="preserve">Figure </w:t>
      </w:r>
      <w:r w:rsidR="000B591B">
        <w:fldChar w:fldCharType="begin"/>
      </w:r>
      <w:r w:rsidR="000B591B">
        <w:instrText xml:space="preserve"> STYLEREF 1 \s </w:instrText>
      </w:r>
      <w:r w:rsidR="000B591B">
        <w:fldChar w:fldCharType="separate"/>
      </w:r>
      <w:r w:rsidR="00166892">
        <w:rPr>
          <w:cs/>
        </w:rPr>
        <w:t>‎</w:t>
      </w:r>
      <w:r w:rsidR="00166892">
        <w:t>4</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2</w:t>
      </w:r>
      <w:r w:rsidR="000B591B">
        <w:fldChar w:fldCharType="end"/>
      </w:r>
      <w:r>
        <w:t>:</w:t>
      </w:r>
      <w:r w:rsidR="004A110E">
        <w:t xml:space="preserve"> </w:t>
      </w:r>
      <w:r w:rsidR="00BA2F57">
        <w:t xml:space="preserve">The rotary frame is fixed on the patient table, </w:t>
      </w:r>
      <w:r w:rsidR="00B071E9">
        <w:t xml:space="preserve">and is placed </w:t>
      </w:r>
      <w:r w:rsidR="00B071E9" w:rsidRPr="004329F7">
        <w:t>in</w:t>
      </w:r>
      <w:r w:rsidR="00460B26">
        <w:t>side a transmit–receive</w:t>
      </w:r>
      <w:r w:rsidR="00B071E9" w:rsidRPr="004329F7">
        <w:t xml:space="preserve"> head coil of a 3T Skyra MRI system (Siemens Healthineers, Germany).</w:t>
      </w:r>
      <w:bookmarkEnd w:id="269"/>
    </w:p>
    <w:p w:rsidR="003C0C40" w:rsidRPr="003C0C40" w:rsidRDefault="003C0C40" w:rsidP="003C0C40"/>
    <w:p w:rsidR="00A11803" w:rsidRDefault="00180F69" w:rsidP="002D0447">
      <w:pPr>
        <w:pStyle w:val="Heading3"/>
      </w:pPr>
      <w:bookmarkStart w:id="270" w:name="_Toc525918930"/>
      <w:r>
        <w:t>Rotation</w:t>
      </w:r>
      <w:r w:rsidR="00BD5F89">
        <w:t xml:space="preserve"> of the Z-frame around the x-</w:t>
      </w:r>
      <w:r>
        <w:t>axis</w:t>
      </w:r>
      <w:bookmarkEnd w:id="270"/>
    </w:p>
    <w:p w:rsidR="00E83751" w:rsidRDefault="00CC52C5" w:rsidP="00A27BBE">
      <w:r>
        <w:t>For the assessment of the accuracy of the algorithm for calculatin</w:t>
      </w:r>
      <w:r w:rsidR="00755153">
        <w:t>g</w:t>
      </w:r>
      <w:r w:rsidR="00534DAA">
        <w:t xml:space="preserve"> </w:t>
      </w:r>
      <w:r>
        <w:t xml:space="preserve">the </w:t>
      </w:r>
      <w:r w:rsidR="00DB3BAD">
        <w:t>rotation</w:t>
      </w:r>
      <w:r w:rsidR="0017481F">
        <w:t xml:space="preserve"> of the marker</w:t>
      </w:r>
      <w:r w:rsidR="00DB3BAD">
        <w:t xml:space="preserve"> around</w:t>
      </w:r>
      <w:r w:rsidR="0017481F">
        <w:t xml:space="preserve"> the</w:t>
      </w:r>
      <w:r w:rsidR="00DB3BAD">
        <w:t xml:space="preserve">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w:t>
      </w:r>
      <w:r w:rsidR="0017481F">
        <w:t xml:space="preserve"> the</w:t>
      </w:r>
      <w:r w:rsidR="00A6795C">
        <w:t xml:space="preserve">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w:t>
      </w:r>
      <w:r w:rsidR="0003368F">
        <w:t>(</w:t>
      </w:r>
      <w:r w:rsidR="00D7113C">
        <w:t>using the GUI</w:t>
      </w:r>
      <w:r w:rsidR="0003368F">
        <w:t>)</w:t>
      </w:r>
      <w:r w:rsidR="00DD2C6A">
        <w:t xml:space="preserve"> is </w:t>
      </w:r>
      <w:r w:rsidR="000D7412">
        <w:t>compared</w:t>
      </w:r>
      <w:r w:rsidR="001D2460">
        <w:t>.</w:t>
      </w:r>
      <w:r w:rsidR="002E4EB4">
        <w:t xml:space="preserve"> </w:t>
      </w:r>
    </w:p>
    <w:p w:rsidR="00CC52C5" w:rsidRDefault="007F5494" w:rsidP="007F5494">
      <w:r>
        <w:t>However, t</w:t>
      </w:r>
      <w:r w:rsidR="00216A40">
        <w:t xml:space="preserve">he </w:t>
      </w:r>
      <w:r w:rsidR="0003368F">
        <w:t>movements</w:t>
      </w:r>
      <w:r w:rsidR="00216A40">
        <w:t xml:space="preserve"> of the positioning frame</w:t>
      </w:r>
      <w:r w:rsidR="0003368F">
        <w:t xml:space="preserve"> during imaging</w:t>
      </w:r>
      <w:r w:rsidR="00216A40">
        <w:t xml:space="preserve">, as well as the imaging artifacts and the quality of the image acquisition setup (section </w:t>
      </w:r>
      <w:r w:rsidR="00216A40">
        <w:fldChar w:fldCharType="begin"/>
      </w:r>
      <w:r w:rsidR="00216A40">
        <w:instrText xml:space="preserve"> REF _Ref523909263 \r \h </w:instrText>
      </w:r>
      <w:r w:rsidR="00216A40">
        <w:fldChar w:fldCharType="separate"/>
      </w:r>
      <w:r w:rsidR="00166892">
        <w:rPr>
          <w:cs/>
        </w:rPr>
        <w:t>‎</w:t>
      </w:r>
      <w:r w:rsidR="00166892">
        <w:t>3.2</w:t>
      </w:r>
      <w:r w:rsidR="00216A40">
        <w:fldChar w:fldCharType="end"/>
      </w:r>
      <w:r w:rsidR="00216A40">
        <w:t xml:space="preserve">) </w:t>
      </w:r>
      <w:r w:rsidR="00FA28E7">
        <w:t xml:space="preserve">affect the accuracy of the </w:t>
      </w:r>
      <w:r w:rsidR="0003368F">
        <w:t>alignment detection</w:t>
      </w:r>
      <w:r w:rsidR="00FA28E7">
        <w:t xml:space="preserve"> </w:t>
      </w:r>
      <w:r w:rsidR="0003368F">
        <w:t>algorithm negatively</w:t>
      </w:r>
      <w:r w:rsidR="00FA28E7">
        <w:t>.</w:t>
      </w:r>
      <w:r w:rsidR="00C27EE2">
        <w:t xml:space="preserve"> Accordingly, </w:t>
      </w:r>
      <w:r w:rsidR="00E47861">
        <w:t xml:space="preserve">the </w:t>
      </w:r>
      <w:r w:rsidR="00037F43">
        <w:t>Gold-</w:t>
      </w:r>
      <w:r w:rsidR="00E47861">
        <w:t>standard-CAD analysis</w:t>
      </w:r>
      <w:r w:rsidR="00037F43">
        <w:t xml:space="preserve"> </w:t>
      </w:r>
      <w:r w:rsidR="00F10CFA">
        <w:t>is</w:t>
      </w:r>
      <w:r w:rsidR="00E47861">
        <w:t xml:space="preserve">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t>
      </w:r>
      <w:r w:rsidR="00A27BBE">
        <w:t>is</w:t>
      </w:r>
      <w:r w:rsidR="007E4591">
        <w:t xml:space="preserve"> </w:t>
      </w:r>
      <w:r w:rsidR="00E221AA">
        <w:t>rotated around its axes with the same rotation values in the MRI experiment</w:t>
      </w:r>
      <w:r w:rsidR="001D2460">
        <w:t>.</w:t>
      </w:r>
      <w:r w:rsidR="0037481B">
        <w:t xml:space="preserve"> </w:t>
      </w:r>
      <w:r w:rsidR="00A27BBE">
        <w:t xml:space="preserve">The </w:t>
      </w:r>
      <w:r w:rsidR="0037481B">
        <w:t>cross-section image</w:t>
      </w:r>
      <w:r w:rsidR="00A27BBE">
        <w:t>s</w:t>
      </w:r>
      <w:r w:rsidR="0037481B">
        <w:t xml:space="preserve"> of the marker </w:t>
      </w:r>
      <w:r w:rsidR="00A27BBE">
        <w:t>are</w:t>
      </w:r>
      <w:r w:rsidR="00353089">
        <w:t xml:space="preserve"> transferred to the GUI for the</w:t>
      </w:r>
      <w:r w:rsidR="00A27BBE">
        <w:t xml:space="preserve"> marker alignment</w:t>
      </w:r>
      <w:r w:rsidR="00353089">
        <w:t xml:space="preserve"> calculation.</w:t>
      </w:r>
      <w:r w:rsidR="00BF32C2">
        <w:t xml:space="preserve"> Therefore, a linear regression line is fitted to the </w:t>
      </w:r>
      <w:r w:rsidR="00BF32C2">
        <w:lastRenderedPageBreak/>
        <w:t xml:space="preserve">set of </w:t>
      </w:r>
      <w:r w:rsidR="008D3D72">
        <w:t xml:space="preserve">the </w:t>
      </w:r>
      <w:r w:rsidR="00BF32C2">
        <w:t>data from MRI and CAD-model experiments</w:t>
      </w:r>
      <w:r w:rsidR="008D3D72">
        <w:t>,</w:t>
      </w:r>
      <w:r w:rsidR="00BF32C2">
        <w:t xml:space="preserve"> which model the dependency between the nominal values and the estimated values.</w:t>
      </w:r>
      <w:r w:rsidR="00AF5917">
        <w:t xml:space="preserve"> </w:t>
      </w:r>
      <w:r w:rsidR="002E4EB4">
        <w:t>Figure</w:t>
      </w:r>
      <w:r w:rsidR="00460B26">
        <w:t xml:space="preserve"> 4.3</w:t>
      </w:r>
      <w:r w:rsidR="002E4EB4">
        <w:t xml:space="preserve"> </w:t>
      </w:r>
      <w:r w:rsidR="009B43FA">
        <w:t xml:space="preserve">shows the </w:t>
      </w:r>
      <w:r w:rsidR="002E4EB4">
        <w:t>data and the regression line</w:t>
      </w:r>
      <w:r w:rsidR="00D840F6">
        <w:t>s</w:t>
      </w:r>
      <w:r w:rsidR="002E4EB4">
        <w:t xml:space="preserve"> for</w:t>
      </w:r>
      <w:r w:rsidR="00452D6B">
        <w:t xml:space="preserve"> the</w:t>
      </w:r>
      <w:r w:rsidR="002E4EB4">
        <w:t xml:space="preserve"> </w:t>
      </w:r>
      <w:r w:rsidR="00452D6B">
        <w:t>both</w:t>
      </w:r>
      <w:r w:rsidR="00460B26">
        <w:t xml:space="preserve"> </w:t>
      </w:r>
      <w:r w:rsidR="002E4EB4">
        <w:t>experiments.</w:t>
      </w:r>
    </w:p>
    <w:p w:rsidR="00DD25AC" w:rsidRDefault="00DD25AC" w:rsidP="002E4EB4"/>
    <w:p w:rsidR="008119F3" w:rsidRDefault="00AB4BE6" w:rsidP="008119F3">
      <w:pPr>
        <w:keepNext/>
      </w:pPr>
      <w:r>
        <w:rPr>
          <w:noProof/>
        </w:rPr>
        <w:drawing>
          <wp:inline distT="0" distB="0" distL="0" distR="0" wp14:anchorId="0DA48C62" wp14:editId="7CAA49DD">
            <wp:extent cx="5760720" cy="3449955"/>
            <wp:effectExtent l="0" t="0" r="1143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0574A7" w:rsidRPr="00C90076" w:rsidRDefault="00AC51BE" w:rsidP="00C01058">
      <w:pPr>
        <w:pStyle w:val="Caption"/>
      </w:pPr>
      <w:bookmarkStart w:id="271" w:name="_Toc525895347"/>
      <w:r>
        <w:t xml:space="preserve">Figure </w:t>
      </w:r>
      <w:r w:rsidR="000B591B">
        <w:fldChar w:fldCharType="begin"/>
      </w:r>
      <w:r w:rsidR="000B591B">
        <w:instrText xml:space="preserve"> STYLEREF 1 \s </w:instrText>
      </w:r>
      <w:r w:rsidR="000B591B">
        <w:fldChar w:fldCharType="separate"/>
      </w:r>
      <w:r w:rsidR="00166892">
        <w:rPr>
          <w:cs/>
        </w:rPr>
        <w:t>‎</w:t>
      </w:r>
      <w:r w:rsidR="00166892">
        <w:t>4</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3</w:t>
      </w:r>
      <w:r w:rsidR="000B591B">
        <w:fldChar w:fldCharType="end"/>
      </w:r>
      <w:r w:rsidR="00251B7F">
        <w:t xml:space="preserve">: The regression models of </w:t>
      </w:r>
      <w:r w:rsidR="006037D9">
        <w:t>the computed rotation angles</w:t>
      </w:r>
      <w:r w:rsidR="006061AC">
        <w:t xml:space="preserve"> around the x-axis</w:t>
      </w:r>
      <w:r w:rsidR="006037D9">
        <w:t xml:space="preserve"> in the MR and the Gold-standard CAD images</w:t>
      </w:r>
      <w:r w:rsidR="00251B7F">
        <w:t xml:space="preserve">. </w:t>
      </w:r>
      <w:r w:rsidR="00306B20">
        <w:t xml:space="preserve">The </w:t>
      </w:r>
      <w:r w:rsidR="00C01058">
        <w:t xml:space="preserve">R-squared values </w:t>
      </w:r>
      <w:r w:rsidR="00903882">
        <w:t>indicate</w:t>
      </w:r>
      <w:r w:rsidR="00251B7F">
        <w:t xml:space="preserve"> that </w:t>
      </w:r>
      <w:r w:rsidR="00251B7F" w:rsidRPr="00E637BC">
        <w:t xml:space="preserve">the data points </w:t>
      </w:r>
      <w:r w:rsidR="00E637BC" w:rsidRPr="00E637BC">
        <w:t xml:space="preserve">are close to the </w:t>
      </w:r>
      <w:r w:rsidR="00251B7F" w:rsidRPr="00E637BC">
        <w:t>the fitted regression line.</w:t>
      </w:r>
      <w:bookmarkEnd w:id="271"/>
    </w:p>
    <w:p w:rsidR="00ED5D3E" w:rsidRDefault="00ED5D3E" w:rsidP="000D7412"/>
    <w:p w:rsidR="00AA63CD" w:rsidRDefault="00FC4861" w:rsidP="00771D51">
      <w:r>
        <w:t>R-squared is a statistical value that estimates how the data are close to the regression line.</w:t>
      </w:r>
      <w:r w:rsidR="00C528F3">
        <w:t xml:space="preserve"> It</w:t>
      </w:r>
      <w:r w:rsidR="00B32F93">
        <w:t xml:space="preserve"> is always between 0 and 1. Generally, </w:t>
      </w:r>
      <w:r w:rsidR="00251B7F">
        <w:t xml:space="preserve">the higher R-squared </w:t>
      </w:r>
      <w:r w:rsidR="00771D51">
        <w:t>determines</w:t>
      </w:r>
      <w:r w:rsidR="00251B7F">
        <w:t xml:space="preserve"> that the</w:t>
      </w:r>
      <w:r w:rsidR="004677F7">
        <w:t xml:space="preserve"> regression</w:t>
      </w:r>
      <w:r w:rsidR="001E1F65">
        <w:t xml:space="preserve"> model fits the data better and the response data</w:t>
      </w:r>
      <w:r w:rsidR="00095C14">
        <w:t xml:space="preserve"> are close to their mean</w:t>
      </w:r>
      <w:r w:rsidR="00A600B3">
        <w:t xml:space="preserve"> </w:t>
      </w:r>
      <w:sdt>
        <w:sdtPr>
          <w:alias w:val="Don't edit this field"/>
          <w:tag w:val="CitaviPlaceholder#d74d5429-ba58-4de3-8aa0-4e7ddc3dd6db"/>
          <w:id w:val="-33732603"/>
          <w:placeholder>
            <w:docPart w:val="DefaultPlaceholder_-1854013440"/>
          </w:placeholder>
        </w:sdtPr>
        <w:sdtContent>
          <w:r w:rsidR="00A600B3">
            <w:fldChar w:fldCharType="begin"/>
          </w:r>
          <w:r w:rsidR="00A600B3">
            <w:instrText>ADDIN CitaviPlaceholder{eyIkaWQiOiIxIiwiRW50cmllcyI6W3siJGlkIjoiMiIsIklkIjoiNjkyMGYyNDAtMmViZi00ZTA4LThkNWYtMzkyOTNmMWNlMmM5IiwiUmFuZ2VMZW5ndGgiOjQsIlJlZmVyZW5jZUlkIjoiNTlhMWY5OTItMDE4MC00NDQxLWEyNWQtMTdiMTdlMGQ2YzJiIiwiUmVmZXJlbmNlIjp7IiRpZCI6IjMiLCJBYnN0cmFjdENvbXBsZXhpdHkiOjAsIkFic3RyYWN0U291cmNlVGV4dEZvcm1hdCI6MCwiQWNjZXNzRGF0ZSI6IjI3LjA5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}</w:instrText>
          </w:r>
          <w:r w:rsidR="00A600B3">
            <w:fldChar w:fldCharType="separate"/>
          </w:r>
          <w:r w:rsidR="001E62F7">
            <w:t>[55]</w:t>
          </w:r>
          <w:r w:rsidR="00A600B3">
            <w:fldChar w:fldCharType="end"/>
          </w:r>
        </w:sdtContent>
      </w:sdt>
      <w:r w:rsidR="00095C14">
        <w:t>.</w:t>
      </w:r>
    </w:p>
    <w:p w:rsidR="0007316E" w:rsidRDefault="0007316E" w:rsidP="0007316E"/>
    <w:p w:rsidR="00792BB7" w:rsidRDefault="00792BB7" w:rsidP="0007316E"/>
    <w:p w:rsidR="00792BB7" w:rsidRDefault="00792BB7" w:rsidP="0007316E"/>
    <w:p w:rsidR="00792BB7" w:rsidRDefault="00792BB7" w:rsidP="0007316E"/>
    <w:p w:rsidR="00567CC1" w:rsidRPr="00567CC1" w:rsidRDefault="00180F69" w:rsidP="00B2251F">
      <w:pPr>
        <w:pStyle w:val="Heading3"/>
      </w:pPr>
      <w:bookmarkStart w:id="272" w:name="_Toc525918931"/>
      <w:r>
        <w:lastRenderedPageBreak/>
        <w:t xml:space="preserve">Rotation of the Z- frame around </w:t>
      </w:r>
      <w:r w:rsidR="00BD5F89">
        <w:t>the y-</w:t>
      </w:r>
      <w:r>
        <w:t>axis</w:t>
      </w:r>
      <w:bookmarkEnd w:id="272"/>
    </w:p>
    <w:p w:rsidR="00217AD4" w:rsidRDefault="00A6468A" w:rsidP="00212516">
      <w:r>
        <w:t>The</w:t>
      </w:r>
      <w:r w:rsidR="00256E74">
        <w:t xml:space="preserve"> performance of the algorithm </w:t>
      </w:r>
      <w:r w:rsidR="00F27A5F">
        <w:t xml:space="preserve">for computing the rotation angle around </w:t>
      </w:r>
      <w:r w:rsidR="004677F7">
        <w:t xml:space="preserve">the </w:t>
      </w:r>
      <w:r w:rsidR="00F27A5F">
        <w:t>y-</w:t>
      </w:r>
      <w:r>
        <w:t xml:space="preserve">axis </w:t>
      </w:r>
      <w:r w:rsidR="00CF339D">
        <w:t>is estimated using the</w:t>
      </w:r>
      <w:r w:rsidR="00FA1D0B">
        <w:t xml:space="preserve"> same protocol </w:t>
      </w:r>
      <w:r w:rsidR="00CF339D">
        <w:t>in the last experiment</w:t>
      </w:r>
      <w:r w:rsidR="004677F7">
        <w:t xml:space="preserve"> while the rotation around </w:t>
      </w:r>
      <w:r w:rsidR="00771D51">
        <w:t xml:space="preserve">the </w:t>
      </w:r>
      <w:r w:rsidR="004677F7">
        <w:t>x-axis is constant</w:t>
      </w:r>
      <w:r w:rsidR="00C93B0F">
        <w:t>.</w:t>
      </w:r>
      <w:r w:rsidR="00A213FE">
        <w:t xml:space="preserve"> </w:t>
      </w:r>
      <w:r>
        <w:t xml:space="preserve">The </w:t>
      </w:r>
      <w:r w:rsidR="00C93B0F">
        <w:t>Figure</w:t>
      </w:r>
      <w:r w:rsidR="00A213FE">
        <w:t xml:space="preserve"> 4.</w:t>
      </w:r>
      <w:r w:rsidR="00212516">
        <w:t>4</w:t>
      </w:r>
      <w:r>
        <w:t xml:space="preserve"> represent</w:t>
      </w:r>
      <w:r w:rsidR="00C93B0F">
        <w:t>s</w:t>
      </w:r>
      <w:r>
        <w:t xml:space="preserve"> the result</w:t>
      </w:r>
      <w:r w:rsidR="00C93B0F">
        <w:t>s</w:t>
      </w:r>
      <w:r>
        <w:t xml:space="preserve"> of th</w:t>
      </w:r>
      <w:r w:rsidR="00BD5F89">
        <w:t>is</w:t>
      </w:r>
      <w:r>
        <w:t xml:space="preserve"> experiment.</w:t>
      </w:r>
    </w:p>
    <w:p w:rsidR="006D5B35" w:rsidRDefault="006D5B35" w:rsidP="00212516"/>
    <w:p w:rsidR="00212516" w:rsidRDefault="006D5B35" w:rsidP="006D5B35">
      <w:r>
        <w:rPr>
          <w:noProof/>
        </w:rPr>
        <w:drawing>
          <wp:inline distT="0" distB="0" distL="0" distR="0" wp14:anchorId="2BE0A151" wp14:editId="639967FB">
            <wp:extent cx="5731510" cy="3239386"/>
            <wp:effectExtent l="0" t="0" r="2540" b="18415"/>
            <wp:docPr id="1073742046" name="Chart 10737420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E30047" w:rsidRDefault="00960FF8" w:rsidP="003468C4">
      <w:pPr>
        <w:pStyle w:val="Caption"/>
      </w:pPr>
      <w:bookmarkStart w:id="273" w:name="_Toc525895348"/>
      <w:r>
        <w:t xml:space="preserve">Figure </w:t>
      </w:r>
      <w:r w:rsidR="000B591B">
        <w:fldChar w:fldCharType="begin"/>
      </w:r>
      <w:r w:rsidR="000B591B">
        <w:instrText xml:space="preserve"> STYLEREF 1 \s </w:instrText>
      </w:r>
      <w:r w:rsidR="000B591B">
        <w:fldChar w:fldCharType="separate"/>
      </w:r>
      <w:r w:rsidR="00166892">
        <w:rPr>
          <w:cs/>
        </w:rPr>
        <w:t>‎</w:t>
      </w:r>
      <w:r w:rsidR="00166892">
        <w:t>4</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4</w:t>
      </w:r>
      <w:r w:rsidR="000B591B">
        <w:fldChar w:fldCharType="end"/>
      </w:r>
      <w:r>
        <w:t>:</w:t>
      </w:r>
      <w:r w:rsidR="00AC51BE">
        <w:t xml:space="preserve"> The regression models of the computed rotation angles</w:t>
      </w:r>
      <w:r w:rsidR="006061AC">
        <w:t xml:space="preserve"> around the y-axis</w:t>
      </w:r>
      <w:r w:rsidR="00AC51BE">
        <w:t xml:space="preserve"> in the MR and the Gold-standard CAD images.</w:t>
      </w:r>
      <w:r w:rsidR="003468C4">
        <w:t xml:space="preserve"> The</w:t>
      </w:r>
      <w:r w:rsidR="00AC51BE">
        <w:t xml:space="preserve"> </w:t>
      </w:r>
      <w:r w:rsidR="003468C4">
        <w:t xml:space="preserve">R-squared values </w:t>
      </w:r>
      <w:r w:rsidR="00AC51BE">
        <w:t xml:space="preserve">indicate that </w:t>
      </w:r>
      <w:r w:rsidR="00AC51BE" w:rsidRPr="00E637BC">
        <w:t>the data points are close to the the fitted regression line.</w:t>
      </w:r>
      <w:bookmarkEnd w:id="273"/>
    </w:p>
    <w:p w:rsidR="00AA63CD" w:rsidRPr="00AA63CD" w:rsidRDefault="00AA63CD" w:rsidP="00AA63CD"/>
    <w:p w:rsidR="00342037" w:rsidRDefault="00FF5376" w:rsidP="004503B2">
      <w:r>
        <w:t xml:space="preserve">In </w:t>
      </w:r>
      <w:r w:rsidR="00467710">
        <w:t>the</w:t>
      </w:r>
      <w:r>
        <w:t xml:space="preserve"> last</w:t>
      </w:r>
      <w:r w:rsidR="00467710">
        <w:t xml:space="preserve"> two</w:t>
      </w:r>
      <w:r>
        <w:t xml:space="preserve"> experiments, the </w:t>
      </w:r>
      <w:r w:rsidR="00573BC8">
        <w:t>mean value of the</w:t>
      </w:r>
      <w:r w:rsidR="002379AC">
        <w:t xml:space="preserve"> computed rotation </w:t>
      </w:r>
      <w:r w:rsidR="00B97974">
        <w:t xml:space="preserve">points </w:t>
      </w:r>
      <w:r w:rsidR="002379AC">
        <w:t>from the constant axis determines</w:t>
      </w:r>
      <w:r w:rsidR="00B97974">
        <w:t xml:space="preserve"> the rotation offset of the frame in</w:t>
      </w:r>
      <w:r w:rsidR="002C7D78">
        <w:t xml:space="preserve"> the</w:t>
      </w:r>
      <w:r w:rsidR="00B97974">
        <w:t xml:space="preserve"> MRI </w:t>
      </w:r>
      <w:r w:rsidR="002379AC">
        <w:t>space</w:t>
      </w:r>
      <w:r w:rsidR="00B97974">
        <w:t>.</w:t>
      </w:r>
      <w:r w:rsidR="007C10AB">
        <w:t xml:space="preserve"> In these tests, t</w:t>
      </w:r>
      <w:r w:rsidR="002C7D78">
        <w:t xml:space="preserve">he mean value of the computed rotation around </w:t>
      </w:r>
      <w:r w:rsidR="005F657B">
        <w:t xml:space="preserve">the </w:t>
      </w:r>
      <w:r w:rsidR="002C7D78">
        <w:t>y-axis (</w:t>
      </w:r>
      <w:r w:rsidR="00CA3F8E">
        <w:t xml:space="preserve">computed from the results </w:t>
      </w:r>
      <w:r w:rsidR="002C7D78">
        <w:t xml:space="preserve">in the first experiment where </w:t>
      </w:r>
      <w:r w:rsidR="00342037">
        <w:t xml:space="preserve">the </w:t>
      </w:r>
      <w:r w:rsidR="002C7D78">
        <w:t xml:space="preserve">y-axis is constant), is equal to </w:t>
      </w:r>
      <w:r w:rsidR="00051D74">
        <w:t>-2.51</w:t>
      </w:r>
      <w:r w:rsidR="002C7D78">
        <w:t xml:space="preserve"> degrees, and the mean value around </w:t>
      </w:r>
      <w:r w:rsidR="005F657B">
        <w:t xml:space="preserve">the </w:t>
      </w:r>
      <w:r w:rsidR="002C7D78">
        <w:t>x-axis (</w:t>
      </w:r>
      <w:r w:rsidR="00CA3F8E">
        <w:t xml:space="preserve">computed from the results </w:t>
      </w:r>
      <w:r w:rsidR="002C7D78">
        <w:t>in the second</w:t>
      </w:r>
      <w:r w:rsidR="00AA63CD">
        <w:t xml:space="preserve"> </w:t>
      </w:r>
      <w:r w:rsidR="002C7D78">
        <w:t>experiment where</w:t>
      </w:r>
      <w:r w:rsidR="00342037">
        <w:t xml:space="preserve"> the</w:t>
      </w:r>
      <w:r w:rsidR="002C7D78">
        <w:t xml:space="preserve"> x-axis is constant), is equal to </w:t>
      </w:r>
      <w:r w:rsidR="00BE1023">
        <w:t>-3.1</w:t>
      </w:r>
      <w:r w:rsidR="002C7D78">
        <w:t xml:space="preserve"> degrees. </w:t>
      </w:r>
      <w:r w:rsidR="005F657B">
        <w:t>By applying these mean values, the rotary frame can be registered in the MRI coordinate system accurately.</w:t>
      </w:r>
    </w:p>
    <w:p w:rsidR="00180F69" w:rsidRDefault="00180F69" w:rsidP="00831349">
      <w:pPr>
        <w:pStyle w:val="Heading3"/>
      </w:pPr>
      <w:bookmarkStart w:id="274" w:name="_Toc525918932"/>
      <w:r>
        <w:lastRenderedPageBreak/>
        <w:t xml:space="preserve">Rotation of the </w:t>
      </w:r>
      <w:r w:rsidR="00383554">
        <w:t xml:space="preserve">Z-frame </w:t>
      </w:r>
      <w:r w:rsidR="00BD5F89">
        <w:t>around both the x-and y-</w:t>
      </w:r>
      <w:r w:rsidR="00383554">
        <w:t>ax</w:t>
      </w:r>
      <w:r w:rsidR="00831349">
        <w:t>e</w:t>
      </w:r>
      <w:r w:rsidR="00383554">
        <w:t>s</w:t>
      </w:r>
      <w:bookmarkEnd w:id="274"/>
      <w:r w:rsidR="00084E40">
        <w:t xml:space="preserve"> </w:t>
      </w:r>
    </w:p>
    <w:p w:rsidR="006E2101" w:rsidRDefault="006E2101" w:rsidP="00B87BE7">
      <w:r>
        <w:t>In this experiment</w:t>
      </w:r>
      <w:r w:rsidR="0099143B">
        <w:t>,</w:t>
      </w:r>
      <w:r>
        <w:t xml:space="preserve"> the accuracy</w:t>
      </w:r>
      <w:r w:rsidR="0099143B">
        <w:t xml:space="preserve"> of the algorithm for calculating of the rotat</w:t>
      </w:r>
      <w:r w:rsidR="00D6260B">
        <w:t>ion around both the x- and y-axe</w:t>
      </w:r>
      <w:r w:rsidR="0099143B">
        <w:t xml:space="preserve">s, </w:t>
      </w:r>
      <w:r>
        <w:t>is estimated by turni</w:t>
      </w:r>
      <w:r w:rsidR="002F68EC">
        <w:t>ng the rotary frame</w:t>
      </w:r>
      <w:r>
        <w:t xml:space="preserve"> around both</w:t>
      </w:r>
      <w:r w:rsidR="00BD5F89">
        <w:t xml:space="preserve"> the</w:t>
      </w:r>
      <w:r>
        <w:t xml:space="preserve"> x</w:t>
      </w:r>
      <w:r w:rsidR="00BD5F89">
        <w:t>- and y-</w:t>
      </w:r>
      <w:r>
        <w:t>ax</w:t>
      </w:r>
      <w:r w:rsidR="0002208A">
        <w:t>e</w:t>
      </w:r>
      <w:r>
        <w:t>s</w:t>
      </w:r>
      <w:r w:rsidR="00D6260B">
        <w:t xml:space="preserve"> simultaneously</w:t>
      </w:r>
      <w:r>
        <w:t>.</w:t>
      </w:r>
      <w:r w:rsidR="00D6260B">
        <w:t xml:space="preserve"> </w:t>
      </w:r>
      <w:r w:rsidR="00CF1534">
        <w:t>For the objective to</w:t>
      </w:r>
      <w:r w:rsidR="00186185">
        <w:t xml:space="preserve"> evaluate</w:t>
      </w:r>
      <w:r w:rsidR="00CF1534">
        <w:t xml:space="preserve"> the ability of the algorithm for calculating the rotation angles in different conditions, </w:t>
      </w:r>
      <w:r w:rsidR="00B87BE7">
        <w:t>two</w:t>
      </w:r>
      <w:r w:rsidR="00CF1534">
        <w:t xml:space="preserve"> rotation scenarios are considered:  </w:t>
      </w:r>
      <w:r w:rsidR="00186185">
        <w:t xml:space="preserve"> </w:t>
      </w:r>
    </w:p>
    <w:p w:rsidR="00222576" w:rsidRDefault="00222576" w:rsidP="00B87BE7"/>
    <w:p w:rsidR="00B82363" w:rsidRPr="006D0C72" w:rsidRDefault="00CF1534" w:rsidP="005A47E2">
      <w:pPr>
        <w:pStyle w:val="ListParagraph"/>
        <w:numPr>
          <w:ilvl w:val="0"/>
          <w:numId w:val="3"/>
        </w:numPr>
        <w:rPr>
          <w:rFonts w:asciiTheme="majorHAnsi" w:hAnsiTheme="majorHAnsi" w:cstheme="majorHAnsi"/>
          <w:b/>
          <w:bCs/>
          <w:sz w:val="28"/>
          <w:szCs w:val="28"/>
        </w:rPr>
      </w:pPr>
      <w:r w:rsidRPr="006D0C72">
        <w:rPr>
          <w:rFonts w:asciiTheme="majorHAnsi" w:hAnsiTheme="majorHAnsi" w:cstheme="majorHAnsi"/>
          <w:b/>
          <w:bCs/>
          <w:sz w:val="28"/>
          <w:szCs w:val="28"/>
        </w:rPr>
        <w:t xml:space="preserve">Rotation around both the x- and y-axes with the same </w:t>
      </w:r>
      <w:r w:rsidR="005A47E2">
        <w:rPr>
          <w:rFonts w:asciiTheme="majorHAnsi" w:hAnsiTheme="majorHAnsi" w:cstheme="majorHAnsi"/>
          <w:b/>
          <w:bCs/>
          <w:sz w:val="28"/>
          <w:szCs w:val="28"/>
        </w:rPr>
        <w:t>orientation</w:t>
      </w:r>
      <w:r w:rsidR="008320C1" w:rsidRPr="006D0C72">
        <w:rPr>
          <w:rFonts w:asciiTheme="majorHAnsi" w:hAnsiTheme="majorHAnsi" w:cstheme="majorHAnsi"/>
          <w:b/>
          <w:bCs/>
          <w:sz w:val="28"/>
          <w:szCs w:val="28"/>
        </w:rPr>
        <w:t xml:space="preserve"> </w:t>
      </w:r>
    </w:p>
    <w:p w:rsidR="00C02BF4" w:rsidRDefault="006D0C72" w:rsidP="004503B2">
      <w:r>
        <w:t>In this test</w:t>
      </w:r>
      <w:r w:rsidR="00222576">
        <w:t>,</w:t>
      </w:r>
      <w:r>
        <w:t xml:space="preserve"> the frame is rotated </w:t>
      </w:r>
      <w:r w:rsidR="00222576">
        <w:t xml:space="preserve">inside the MRI scanner, </w:t>
      </w:r>
      <w:r>
        <w:t>around both the x- and y-axes with</w:t>
      </w:r>
      <w:r w:rsidR="00CC1EBF">
        <w:t xml:space="preserve"> the same</w:t>
      </w:r>
      <w:r>
        <w:t xml:space="preserve"> 3 degrees’ increments and </w:t>
      </w:r>
      <w:r w:rsidR="00CC1EBF">
        <w:t xml:space="preserve">the </w:t>
      </w:r>
      <w:r>
        <w:t>rotation</w:t>
      </w:r>
      <w:r w:rsidR="00CC1EBF">
        <w:t xml:space="preserve"> direction</w:t>
      </w:r>
      <w:r>
        <w:t>. The computed angles are compared with the computed a</w:t>
      </w:r>
      <w:r w:rsidR="00B2630C">
        <w:t xml:space="preserve">ngles from the CAD standard </w:t>
      </w:r>
      <w:r>
        <w:t xml:space="preserve">images. Figure 4.5 </w:t>
      </w:r>
      <w:r w:rsidR="001E190D">
        <w:t>represent</w:t>
      </w:r>
      <w:r>
        <w:t xml:space="preserve"> the fitted regression lines for the computed angles around</w:t>
      </w:r>
      <w:r w:rsidR="0016775A">
        <w:t xml:space="preserve"> the</w:t>
      </w:r>
      <w:r>
        <w:t xml:space="preserve"> x-</w:t>
      </w:r>
      <w:r w:rsidR="0016775A">
        <w:t xml:space="preserve"> and</w:t>
      </w:r>
      <w:r w:rsidR="00DB1DD1">
        <w:t xml:space="preserve"> y-axe</w:t>
      </w:r>
      <w:r w:rsidR="001E190D">
        <w:t>s</w:t>
      </w:r>
      <w:r>
        <w:t>, respectively.</w:t>
      </w:r>
    </w:p>
    <w:p w:rsidR="00C02BF4" w:rsidRDefault="00C02BF4" w:rsidP="00DB1DD1"/>
    <w:p w:rsidR="00C02BF4" w:rsidRPr="00C02BF4" w:rsidRDefault="00C02BF4" w:rsidP="005A47E2">
      <w:pPr>
        <w:pStyle w:val="ListParagraph"/>
        <w:numPr>
          <w:ilvl w:val="0"/>
          <w:numId w:val="3"/>
        </w:numPr>
        <w:rPr>
          <w:rFonts w:asciiTheme="majorHAnsi" w:hAnsiTheme="majorHAnsi" w:cstheme="majorHAnsi"/>
          <w:b/>
          <w:bCs/>
          <w:sz w:val="28"/>
          <w:szCs w:val="28"/>
        </w:rPr>
      </w:pPr>
      <w:r w:rsidRPr="00C02BF4">
        <w:rPr>
          <w:rFonts w:asciiTheme="majorHAnsi" w:hAnsiTheme="majorHAnsi" w:cstheme="majorHAnsi"/>
          <w:b/>
          <w:bCs/>
          <w:sz w:val="28"/>
          <w:szCs w:val="28"/>
        </w:rPr>
        <w:t xml:space="preserve">Rotation around both the x- and y-axes with the opposite </w:t>
      </w:r>
      <w:r w:rsidR="005A47E2">
        <w:rPr>
          <w:rFonts w:asciiTheme="majorHAnsi" w:hAnsiTheme="majorHAnsi" w:cstheme="majorHAnsi"/>
          <w:b/>
          <w:bCs/>
          <w:sz w:val="28"/>
          <w:szCs w:val="28"/>
        </w:rPr>
        <w:t>orientation</w:t>
      </w:r>
      <w:r w:rsidRPr="00C02BF4">
        <w:rPr>
          <w:rFonts w:asciiTheme="majorHAnsi" w:hAnsiTheme="majorHAnsi" w:cstheme="majorHAnsi"/>
          <w:b/>
          <w:bCs/>
          <w:sz w:val="28"/>
          <w:szCs w:val="28"/>
        </w:rPr>
        <w:t xml:space="preserve"> </w:t>
      </w:r>
    </w:p>
    <w:p w:rsidR="00C02BF4" w:rsidRDefault="00C02BF4" w:rsidP="003714B7">
      <w:r>
        <w:t>In this scenario</w:t>
      </w:r>
      <w:r w:rsidR="00471263">
        <w:t>,</w:t>
      </w:r>
      <w:r>
        <w:t xml:space="preserve"> the frame is rotated around both the x- and y-axes with the same 3 degrees’ increments but the opposite rotation direction</w:t>
      </w:r>
      <w:r w:rsidR="004F09DA">
        <w:t xml:space="preserve"> within the MRI scanner</w:t>
      </w:r>
      <w:r>
        <w:t>. Therefore,</w:t>
      </w:r>
      <w:r w:rsidR="00F97698">
        <w:t xml:space="preserve"> </w:t>
      </w:r>
      <w:r>
        <w:t>the computed angles</w:t>
      </w:r>
      <w:r w:rsidR="00F97698">
        <w:t xml:space="preserve"> </w:t>
      </w:r>
      <w:r>
        <w:t>are compared with the computed angles from the CAD standards images. Figure 4.</w:t>
      </w:r>
      <w:r w:rsidR="003714B7">
        <w:t>6</w:t>
      </w:r>
      <w:r>
        <w:t xml:space="preserve"> represent the fitted regression lines for the computed angles around</w:t>
      </w:r>
      <w:r w:rsidR="0016775A">
        <w:t xml:space="preserve"> the x-</w:t>
      </w:r>
      <w:r w:rsidR="00967E58">
        <w:t xml:space="preserve"> and y-axe</w:t>
      </w:r>
      <w:r>
        <w:t xml:space="preserve">s, respectively. </w:t>
      </w:r>
    </w:p>
    <w:p w:rsidR="006D0C72" w:rsidRDefault="006D0C72" w:rsidP="00DB1DD1">
      <w:r>
        <w:t xml:space="preserve"> </w:t>
      </w:r>
    </w:p>
    <w:p w:rsidR="00AF03EA" w:rsidRPr="006E2101" w:rsidRDefault="00AF03EA" w:rsidP="00AF03EA">
      <w:pPr>
        <w:pStyle w:val="ListParagraph"/>
        <w:ind w:left="360"/>
      </w:pPr>
    </w:p>
    <w:p w:rsidR="001F4C82" w:rsidRDefault="00486BC1" w:rsidP="004A3D49">
      <w:pPr>
        <w:keepNext/>
        <w:jc w:val="center"/>
      </w:pPr>
      <w:r>
        <w:rPr>
          <w:noProof/>
        </w:rPr>
        <w:lastRenderedPageBreak/>
        <w:drawing>
          <wp:inline distT="0" distB="0" distL="0" distR="0" wp14:anchorId="0F36F3EF" wp14:editId="4A38D2F1">
            <wp:extent cx="5394960" cy="3324225"/>
            <wp:effectExtent l="0" t="0" r="15240" b="9525"/>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B82363" w:rsidRDefault="004707E2" w:rsidP="004A3D49">
      <w:pPr>
        <w:jc w:val="center"/>
      </w:pPr>
      <w:r>
        <w:rPr>
          <w:noProof/>
        </w:rPr>
        <w:drawing>
          <wp:inline distT="0" distB="0" distL="0" distR="0" wp14:anchorId="01014D75" wp14:editId="2A05362E">
            <wp:extent cx="5394960" cy="3676650"/>
            <wp:effectExtent l="0" t="0" r="15240" b="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9F45A7" w:rsidRPr="00B87BE7" w:rsidRDefault="004707E2" w:rsidP="008C5070">
      <w:pPr>
        <w:pStyle w:val="Caption"/>
      </w:pPr>
      <w:bookmarkStart w:id="275" w:name="_Toc525895349"/>
      <w:r>
        <w:t xml:space="preserve">Figure </w:t>
      </w:r>
      <w:r w:rsidR="000B591B">
        <w:fldChar w:fldCharType="begin"/>
      </w:r>
      <w:r w:rsidR="000B591B">
        <w:instrText xml:space="preserve"> STYLEREF 1 \s </w:instrText>
      </w:r>
      <w:r w:rsidR="000B591B">
        <w:fldChar w:fldCharType="separate"/>
      </w:r>
      <w:r w:rsidR="00166892">
        <w:rPr>
          <w:cs/>
        </w:rPr>
        <w:t>‎</w:t>
      </w:r>
      <w:r w:rsidR="00166892">
        <w:t>4</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5</w:t>
      </w:r>
      <w:r w:rsidR="000B591B">
        <w:fldChar w:fldCharType="end"/>
      </w:r>
      <w:r>
        <w:t xml:space="preserve">: </w:t>
      </w:r>
      <w:r w:rsidRPr="00AF03EA">
        <w:t>The regression models of the computed rotation</w:t>
      </w:r>
      <w:r w:rsidR="00305D49">
        <w:t xml:space="preserve"> around the x- and y-axe</w:t>
      </w:r>
      <w:r w:rsidR="002446E8">
        <w:t>s,</w:t>
      </w:r>
      <w:r w:rsidRPr="00AF03EA">
        <w:t xml:space="preserve"> </w:t>
      </w:r>
      <w:r>
        <w:t>when the frame is rotated around</w:t>
      </w:r>
      <w:r w:rsidRPr="00AF03EA">
        <w:t xml:space="preserve"> </w:t>
      </w:r>
      <w:r>
        <w:t xml:space="preserve">both </w:t>
      </w:r>
      <w:r w:rsidRPr="00AF03EA">
        <w:t>the</w:t>
      </w:r>
      <w:r>
        <w:t xml:space="preserve"> x- and</w:t>
      </w:r>
      <w:r w:rsidRPr="00AF03EA">
        <w:t xml:space="preserve"> </w:t>
      </w:r>
      <w:r>
        <w:t>y-axe</w:t>
      </w:r>
      <w:r w:rsidRPr="00AF03EA">
        <w:t>s</w:t>
      </w:r>
      <w:r>
        <w:t xml:space="preserve"> with the same angle value and direction</w:t>
      </w:r>
      <w:r w:rsidRPr="00AF03EA">
        <w:t xml:space="preserve"> in the MR</w:t>
      </w:r>
      <w:r w:rsidR="00E7775F">
        <w:t>-</w:t>
      </w:r>
      <w:r w:rsidRPr="00AF03EA">
        <w:t xml:space="preserve"> and the Gold-standard CAD images. </w:t>
      </w:r>
      <w:r w:rsidR="00E7775F" w:rsidRPr="00AF03EA">
        <w:t xml:space="preserve">The </w:t>
      </w:r>
      <w:r w:rsidR="00471263">
        <w:t xml:space="preserve">R-squared values </w:t>
      </w:r>
      <w:r w:rsidR="00E7775F" w:rsidRPr="00AF03EA">
        <w:t>indicate that the data points are close to the the fitted regression line.</w:t>
      </w:r>
      <w:bookmarkEnd w:id="275"/>
    </w:p>
    <w:p w:rsidR="00554431" w:rsidRDefault="00863BCD" w:rsidP="004A3D49">
      <w:pPr>
        <w:keepNext/>
        <w:jc w:val="center"/>
      </w:pPr>
      <w:r>
        <w:rPr>
          <w:noProof/>
        </w:rPr>
        <w:lastRenderedPageBreak/>
        <w:drawing>
          <wp:inline distT="0" distB="0" distL="0" distR="0" wp14:anchorId="24FC50CA" wp14:editId="7EB41EB2">
            <wp:extent cx="5394960" cy="3566160"/>
            <wp:effectExtent l="0" t="0" r="15240" b="1524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C57163" w:rsidRDefault="004A3D49" w:rsidP="006B68E2">
      <w:pPr>
        <w:keepNext/>
        <w:jc w:val="center"/>
      </w:pPr>
      <w:r>
        <w:rPr>
          <w:noProof/>
        </w:rPr>
        <w:drawing>
          <wp:inline distT="0" distB="0" distL="0" distR="0" wp14:anchorId="5F0A9BE5" wp14:editId="350B80C6">
            <wp:extent cx="5393690" cy="3494568"/>
            <wp:effectExtent l="0" t="0" r="16510" b="10795"/>
            <wp:docPr id="1073742039" name="Chart 1073742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2C3FBA" w:rsidRDefault="00C57163" w:rsidP="001E62F7">
      <w:pPr>
        <w:pStyle w:val="Caption"/>
      </w:pPr>
      <w:bookmarkStart w:id="276" w:name="_Toc525895350"/>
      <w:r>
        <w:t xml:space="preserve">Figure </w:t>
      </w:r>
      <w:r w:rsidR="000B591B">
        <w:fldChar w:fldCharType="begin"/>
      </w:r>
      <w:r w:rsidR="000B591B">
        <w:instrText xml:space="preserve"> STYLEREF 1 \s </w:instrText>
      </w:r>
      <w:r w:rsidR="000B591B">
        <w:fldChar w:fldCharType="separate"/>
      </w:r>
      <w:r w:rsidR="00166892">
        <w:rPr>
          <w:cs/>
        </w:rPr>
        <w:t>‎</w:t>
      </w:r>
      <w:r w:rsidR="00166892">
        <w:t>4</w:t>
      </w:r>
      <w:r w:rsidR="000B591B">
        <w:fldChar w:fldCharType="end"/>
      </w:r>
      <w:r w:rsidR="000B591B">
        <w:t>.</w:t>
      </w:r>
      <w:r w:rsidR="000B591B">
        <w:fldChar w:fldCharType="begin"/>
      </w:r>
      <w:r w:rsidR="000B591B">
        <w:instrText xml:space="preserve"> SEQ Figure \* ARABIC \s 1 </w:instrText>
      </w:r>
      <w:r w:rsidR="000B591B">
        <w:fldChar w:fldCharType="separate"/>
      </w:r>
      <w:r w:rsidR="00166892">
        <w:t>6</w:t>
      </w:r>
      <w:r w:rsidR="000B591B">
        <w:fldChar w:fldCharType="end"/>
      </w:r>
      <w:r>
        <w:t>:</w:t>
      </w:r>
      <w:r w:rsidR="00B41342">
        <w:t xml:space="preserve"> </w:t>
      </w:r>
      <w:r w:rsidR="00B41342" w:rsidRPr="00AF03EA">
        <w:t>The regression models</w:t>
      </w:r>
      <w:r w:rsidR="00E75E4A">
        <w:t xml:space="preserve"> of the computed rotation</w:t>
      </w:r>
      <w:r w:rsidR="00B41342">
        <w:t xml:space="preserve"> around the</w:t>
      </w:r>
      <w:r w:rsidR="00E75E4A">
        <w:t xml:space="preserve"> x- and</w:t>
      </w:r>
      <w:r w:rsidR="00B41342">
        <w:t xml:space="preserve"> y-ax</w:t>
      </w:r>
      <w:r w:rsidR="00E75E4A">
        <w:t>e</w:t>
      </w:r>
      <w:r w:rsidR="00B41342">
        <w:t>s when the frame is rotated around</w:t>
      </w:r>
      <w:r w:rsidR="00B41342" w:rsidRPr="00AF03EA">
        <w:t xml:space="preserve"> </w:t>
      </w:r>
      <w:r w:rsidR="00B41342">
        <w:t xml:space="preserve">both </w:t>
      </w:r>
      <w:r w:rsidR="00B41342" w:rsidRPr="00AF03EA">
        <w:t>the</w:t>
      </w:r>
      <w:r w:rsidR="00B41342">
        <w:t xml:space="preserve"> x- and</w:t>
      </w:r>
      <w:r w:rsidR="00B41342" w:rsidRPr="00AF03EA">
        <w:t xml:space="preserve"> </w:t>
      </w:r>
      <w:r w:rsidR="00B41342">
        <w:t>y-axe</w:t>
      </w:r>
      <w:r w:rsidR="00B41342" w:rsidRPr="00AF03EA">
        <w:t>s</w:t>
      </w:r>
      <w:r w:rsidR="00B41342">
        <w:t xml:space="preserve"> with the same angle value and opposite direction</w:t>
      </w:r>
      <w:r w:rsidR="00B41342" w:rsidRPr="00AF03EA">
        <w:t xml:space="preserve"> in the MR</w:t>
      </w:r>
      <w:r w:rsidR="001E62F7">
        <w:t>-</w:t>
      </w:r>
      <w:r w:rsidR="00B41342" w:rsidRPr="00AF03EA">
        <w:t xml:space="preserve"> and the Gold-standard CAD images. The </w:t>
      </w:r>
      <w:r w:rsidR="001E62F7">
        <w:t>R-squared values</w:t>
      </w:r>
      <w:r w:rsidR="00B41342" w:rsidRPr="00AF03EA">
        <w:t xml:space="preserve"> lines indicate that the data points are close to the the fitted regression line.</w:t>
      </w:r>
      <w:bookmarkEnd w:id="276"/>
    </w:p>
    <w:p w:rsidR="003F6EEB" w:rsidRDefault="002C3FBA" w:rsidP="001E62F7">
      <w:r>
        <w:lastRenderedPageBreak/>
        <w:t>Furthermore, the Root Mean Square Error (RMSE) of the</w:t>
      </w:r>
      <w:r w:rsidR="00E65894">
        <w:t xml:space="preserve"> c</w:t>
      </w:r>
      <w:r w:rsidR="00A4098C">
        <w:t>omputed</w:t>
      </w:r>
      <w:r w:rsidR="00E65894">
        <w:t xml:space="preserve"> rotation angle</w:t>
      </w:r>
      <w:r w:rsidR="00A4098C">
        <w:t>s</w:t>
      </w:r>
      <w:r w:rsidR="00E65894">
        <w:t xml:space="preserve"> from</w:t>
      </w:r>
      <w:r w:rsidR="00A4098C">
        <w:t xml:space="preserve"> the</w:t>
      </w:r>
      <w:r w:rsidR="00E65894">
        <w:t xml:space="preserve"> MR</w:t>
      </w:r>
      <w:r w:rsidR="00A4098C">
        <w:t>-</w:t>
      </w:r>
      <w:r w:rsidR="00E65894">
        <w:t xml:space="preserve"> and </w:t>
      </w:r>
      <w:r w:rsidR="00A4098C">
        <w:t xml:space="preserve">the </w:t>
      </w:r>
      <w:r w:rsidR="00E65894">
        <w:t>Gold-standard-CAD images are</w:t>
      </w:r>
      <w:r>
        <w:t xml:space="preserve"> </w:t>
      </w:r>
      <w:r w:rsidR="00A4098C">
        <w:t>estimated</w:t>
      </w:r>
      <w:r w:rsidR="005A7E8E">
        <w:t xml:space="preserve"> according to the equation </w:t>
      </w:r>
      <w:r w:rsidR="003E076A">
        <w:t>4.1</w:t>
      </w:r>
      <w:r w:rsidR="001E62F7">
        <w:t xml:space="preserve"> </w:t>
      </w:r>
      <w:sdt>
        <w:sdtPr>
          <w:alias w:val="Don't edit this field"/>
          <w:tag w:val="CitaviPlaceholder#66f4dff4-23b4-4e09-829b-d183a629f8c8"/>
          <w:id w:val="-1104498173"/>
          <w:placeholder>
            <w:docPart w:val="DefaultPlaceholder_-1854013440"/>
          </w:placeholder>
        </w:sdtPr>
        <w:sdtContent>
          <w:r w:rsidR="001E62F7">
            <w:fldChar w:fldCharType="begin"/>
          </w:r>
          <w:r w:rsidR="001E62F7">
            <w:instrText>ADDIN CitaviPlaceholder{eyIkaWQiOiIxIiwiRW50cmllcyI6W3siJGlkIjoiMiIsIklkIjoiZDE2ZTliZWYtZGVmMy00MmE3LWI3NmItNWRmNzA3MDc0N2NkIiwiUmFuZ2VMZW5ndGgiOjQsIlJlZmVyZW5jZUlkIjoiMTQ4ZTIzNDktMDIxYi00ZDFjLWI0YmQtOGUyMjY3OTIzNTU2IiwiUmVmZXJlbmNlIjp7IiRpZCI6IjMiLCJBYnN0cmFjdENvbXBsZXhpdHkiOjAsIkFic3RyYWN0U291cmNlVGV4dEZvcm1hdCI6MCwiQXV0aG9ycyI6W10sIkNpdGF0aW9uS2V5VXBkYXRlVHlwZSI6MCwiQ29sbGFib3JhdG9ycyI6W10sIkRhdGUiOiIyNy4wOS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}</w:instrText>
          </w:r>
          <w:r w:rsidR="001E62F7">
            <w:fldChar w:fldCharType="separate"/>
          </w:r>
          <w:r w:rsidR="001E62F7">
            <w:t>[56]</w:t>
          </w:r>
          <w:r w:rsidR="001E62F7">
            <w:fldChar w:fldCharType="end"/>
          </w:r>
        </w:sdtContent>
      </w:sdt>
      <w:r w:rsidR="005A7E8E">
        <w:t>. The RMSE determines</w:t>
      </w:r>
      <w:r>
        <w:t xml:space="preserve"> how the data points (computed angles) far from the regression line are</w:t>
      </w:r>
      <w:r w:rsidR="005A7E8E">
        <w:t>, which</w:t>
      </w:r>
      <w:r>
        <w:t xml:space="preserve"> indicates the concentration of the data around the regression lines. </w:t>
      </w:r>
    </w:p>
    <w:p w:rsidR="003E076A" w:rsidRDefault="003E076A" w:rsidP="005A7E8E"/>
    <w:p w:rsidR="003F6EEB" w:rsidRDefault="001E62F7" w:rsidP="009F0F97">
      <w:pPr>
        <w:pStyle w:val="Caption"/>
      </w:pP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w:r>
        <w:rPr>
          <w:rFonts w:eastAsiaTheme="minorEastAsia" w:cstheme="minorBidi"/>
          <w:i w:val="0"/>
          <w:iCs/>
          <w:noProof w:val="0"/>
        </w:rPr>
        <w:tab/>
      </w:r>
      <m:oMath>
        <m:r>
          <w:rPr>
            <w:rFonts w:ascii="Cambria Math" w:hAnsi="Cambria Math"/>
          </w:rPr>
          <m:t>RMSE=</m:t>
        </m:r>
        <m:rad>
          <m:radPr>
            <m:degHide m:val="1"/>
            <m:ctrlPr>
              <w:rPr>
                <w:rFonts w:ascii="Cambria Math" w:hAnsi="Cambria Math" w:cstheme="minorBidi"/>
                <w:noProof w:val="0"/>
                <w:color w:val="auto"/>
                <w:bdr w:val="none" w:sz="0" w:space="0" w:color="auto"/>
              </w:rPr>
            </m:ctrlPr>
          </m:radPr>
          <m:deg/>
          <m:e>
            <m:bar>
              <m:barPr>
                <m:pos m:val="top"/>
                <m:ctrlPr>
                  <w:rPr>
                    <w:rFonts w:ascii="Cambria Math" w:hAnsi="Cambria Math" w:cstheme="minorBidi"/>
                    <w:noProof w:val="0"/>
                    <w:color w:val="auto"/>
                    <w:bdr w:val="none" w:sz="0" w:space="0" w:color="auto"/>
                  </w:rPr>
                </m:ctrlPr>
              </m:barPr>
              <m:e>
                <m:sSup>
                  <m:sSupPr>
                    <m:ctrlPr>
                      <w:rPr>
                        <w:rFonts w:ascii="Cambria Math" w:hAnsi="Cambria Math" w:cstheme="minorBidi"/>
                        <w:noProof w:val="0"/>
                        <w:color w:val="auto"/>
                        <w:bdr w:val="none" w:sz="0" w:space="0" w:color="auto"/>
                      </w:rPr>
                    </m:ctrlPr>
                  </m:sSupPr>
                  <m:e>
                    <m:r>
                      <w:rPr>
                        <w:rFonts w:ascii="Cambria Math" w:hAnsi="Cambria Math"/>
                      </w:rPr>
                      <m:t>(f-o)</m:t>
                    </m:r>
                  </m:e>
                  <m:sup>
                    <m:r>
                      <w:rPr>
                        <w:rFonts w:ascii="Cambria Math" w:hAnsi="Cambria Math"/>
                      </w:rPr>
                      <m:t>2</m:t>
                    </m:r>
                  </m:sup>
                </m:sSup>
              </m:e>
            </m:bar>
          </m:e>
        </m:rad>
      </m:oMath>
      <w:r w:rsidR="009258E3">
        <w:rPr>
          <w:color w:val="auto"/>
          <w:bdr w:val="none" w:sz="0" w:space="0" w:color="auto"/>
        </w:rPr>
        <w:tab/>
      </w:r>
      <w:r w:rsidR="009258E3">
        <w:rPr>
          <w:color w:val="auto"/>
          <w:bdr w:val="none" w:sz="0" w:space="0" w:color="auto"/>
        </w:rPr>
        <w:tab/>
      </w:r>
      <w:r w:rsidR="009258E3">
        <w:rPr>
          <w:color w:val="auto"/>
          <w:bdr w:val="none" w:sz="0" w:space="0" w:color="auto"/>
        </w:rPr>
        <w:tab/>
      </w:r>
      <w:r w:rsidR="009258E3">
        <w:tab/>
      </w:r>
      <w:r w:rsidR="009258E3" w:rsidRPr="009258E3">
        <w:t>(</w:t>
      </w:r>
      <w:r w:rsidR="009258E3" w:rsidRPr="009258E3">
        <w:fldChar w:fldCharType="begin"/>
      </w:r>
      <w:r w:rsidR="009258E3" w:rsidRPr="009258E3">
        <w:instrText xml:space="preserve"> STYLEREF 1 \s </w:instrText>
      </w:r>
      <w:r w:rsidR="009258E3" w:rsidRPr="009258E3">
        <w:fldChar w:fldCharType="separate"/>
      </w:r>
      <w:r w:rsidR="00166892">
        <w:rPr>
          <w:cs/>
        </w:rPr>
        <w:t>‎</w:t>
      </w:r>
      <w:r w:rsidR="00166892">
        <w:t>4</w:t>
      </w:r>
      <w:r w:rsidR="009258E3" w:rsidRPr="009258E3">
        <w:fldChar w:fldCharType="end"/>
      </w:r>
      <w:r w:rsidR="009258E3" w:rsidRPr="009258E3">
        <w:t>.</w:t>
      </w:r>
      <w:r w:rsidR="009258E3" w:rsidRPr="009258E3">
        <w:fldChar w:fldCharType="begin"/>
      </w:r>
      <w:r w:rsidR="009258E3" w:rsidRPr="009258E3">
        <w:instrText xml:space="preserve"> SEQ Equation \* ARABIC \s 1 </w:instrText>
      </w:r>
      <w:r w:rsidR="009258E3" w:rsidRPr="009258E3">
        <w:fldChar w:fldCharType="separate"/>
      </w:r>
      <w:r w:rsidR="00166892">
        <w:t>1</w:t>
      </w:r>
      <w:r w:rsidR="009258E3" w:rsidRPr="009258E3">
        <w:fldChar w:fldCharType="end"/>
      </w:r>
      <w:r w:rsidR="009258E3" w:rsidRPr="009258E3">
        <w:t>)</w:t>
      </w:r>
    </w:p>
    <w:p w:rsidR="00E66DB3" w:rsidRDefault="00E66DB3" w:rsidP="00E66DB3"/>
    <w:p w:rsidR="00E66DB3" w:rsidRDefault="00DD3188" w:rsidP="001E62F7">
      <w:r>
        <w:t xml:space="preserve">Where, </w:t>
      </w:r>
      <m:oMath>
        <m:r>
          <w:rPr>
            <w:rFonts w:ascii="Cambria Math" w:hAnsi="Cambria Math"/>
          </w:rPr>
          <m:t>f</m:t>
        </m:r>
      </m:oMath>
      <w:r>
        <w:t xml:space="preserve"> is the nominal rotation angles, and </w:t>
      </w:r>
      <m:oMath>
        <m:r>
          <w:rPr>
            <w:rFonts w:ascii="Cambria Math" w:hAnsi="Cambria Math"/>
          </w:rPr>
          <m:t>o</m:t>
        </m:r>
      </m:oMath>
      <w:r>
        <w:t xml:space="preserve"> is the computed angles using the software</w:t>
      </w:r>
      <w:r w:rsidR="001E62F7">
        <w:t xml:space="preserve"> </w:t>
      </w:r>
      <w:sdt>
        <w:sdtPr>
          <w:alias w:val="Don't edit this field"/>
          <w:tag w:val="CitaviPlaceholder#20e7742a-c5cb-448c-a95f-0f1f0fd880f4"/>
          <w:id w:val="1455139446"/>
          <w:placeholder>
            <w:docPart w:val="DefaultPlaceholder_-1854013440"/>
          </w:placeholder>
        </w:sdtPr>
        <w:sdtContent>
          <w:r w:rsidR="001E62F7">
            <w:fldChar w:fldCharType="begin"/>
          </w:r>
          <w:r w:rsidR="001E62F7">
            <w:instrText>ADDIN CitaviPlaceholder{eyIkaWQiOiIxIiwiRW50cmllcyI6W3siJGlkIjoiMiIsIklkIjoiYzMzOTkxNDMtMzFlZi00OGM1LWFhZTktNmIxNGIwY2RiODRkIiwiUmFuZ2VMZW5ndGgiOjQsIlJlZmVyZW5jZUlkIjoiMTQ4ZTIzNDktMDIxYi00ZDFjLWI0YmQtOGUyMjY3OTIzNTU2IiwiUmVmZXJlbmNlIjp7IiRpZCI6IjMiLCJBYnN0cmFjdENvbXBsZXhpdHkiOjAsIkFic3RyYWN0U291cmNlVGV4dEZvcm1hdCI6MCwiQXV0aG9ycyI6W10sIkNpdGF0aW9uS2V5VXBkYXRlVHlwZSI6MCwiQ29sbGFib3JhdG9ycyI6W10sIkRhdGUiOiIyNy4wOS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}</w:instrText>
          </w:r>
          <w:r w:rsidR="001E62F7">
            <w:fldChar w:fldCharType="separate"/>
          </w:r>
          <w:r w:rsidR="001E62F7">
            <w:t>[56]</w:t>
          </w:r>
          <w:r w:rsidR="001E62F7">
            <w:fldChar w:fldCharType="end"/>
          </w:r>
        </w:sdtContent>
      </w:sdt>
      <w:r>
        <w:t xml:space="preserve">. </w:t>
      </w:r>
      <w:r w:rsidR="00E66DB3">
        <w:t>Table 4.1 show</w:t>
      </w:r>
      <w:r>
        <w:t>s</w:t>
      </w:r>
      <w:r w:rsidR="00E66DB3">
        <w:t xml:space="preserve"> the</w:t>
      </w:r>
      <w:r w:rsidR="006B6C4A">
        <w:t xml:space="preserve"> calculated</w:t>
      </w:r>
      <w:r w:rsidR="00E66DB3">
        <w:t xml:space="preserve"> RMSE for all</w:t>
      </w:r>
      <w:r w:rsidR="006B6C4A">
        <w:t xml:space="preserve"> the</w:t>
      </w:r>
      <w:r w:rsidR="00E66DB3">
        <w:t xml:space="preserve"> experiments.</w:t>
      </w:r>
    </w:p>
    <w:p w:rsidR="007B2C58" w:rsidRDefault="007B2C58" w:rsidP="001E62F7"/>
    <w:tbl>
      <w:tblPr>
        <w:tblStyle w:val="TableGrid"/>
        <w:tblpPr w:leftFromText="180" w:rightFromText="180" w:vertAnchor="text" w:horzAnchor="margin" w:tblpY="109"/>
        <w:tblW w:w="9340" w:type="dxa"/>
        <w:tblLook w:val="04A0" w:firstRow="1" w:lastRow="0" w:firstColumn="1" w:lastColumn="0" w:noHBand="0" w:noVBand="1"/>
      </w:tblPr>
      <w:tblGrid>
        <w:gridCol w:w="2065"/>
        <w:gridCol w:w="1815"/>
        <w:gridCol w:w="1944"/>
        <w:gridCol w:w="1850"/>
        <w:gridCol w:w="1666"/>
      </w:tblGrid>
      <w:tr w:rsidR="001E62F7" w:rsidTr="007B2C58">
        <w:trPr>
          <w:trHeight w:val="1185"/>
        </w:trPr>
        <w:tc>
          <w:tcPr>
            <w:tcW w:w="2065" w:type="dxa"/>
          </w:tcPr>
          <w:p w:rsidR="001E62F7" w:rsidRPr="002E2528" w:rsidRDefault="001E62F7" w:rsidP="007B2C58">
            <w:pPr>
              <w:spacing w:before="240"/>
              <w:jc w:val="center"/>
              <w:rPr>
                <w:sz w:val="22"/>
                <w:szCs w:val="22"/>
              </w:rPr>
            </w:pPr>
            <w:r w:rsidRPr="002E2528">
              <w:rPr>
                <w:sz w:val="22"/>
                <w:szCs w:val="22"/>
              </w:rPr>
              <w:t>Rotation of the Z-frame around (degree)</w:t>
            </w:r>
          </w:p>
        </w:tc>
        <w:tc>
          <w:tcPr>
            <w:tcW w:w="1815" w:type="dxa"/>
          </w:tcPr>
          <w:p w:rsidR="001E62F7" w:rsidRPr="002E2528" w:rsidRDefault="001E62F7" w:rsidP="007B2C58">
            <w:pPr>
              <w:spacing w:before="120"/>
              <w:jc w:val="center"/>
              <w:rPr>
                <w:sz w:val="22"/>
                <w:szCs w:val="22"/>
              </w:rPr>
            </w:pPr>
            <w:r w:rsidRPr="002E2528">
              <w:rPr>
                <w:sz w:val="22"/>
                <w:szCs w:val="22"/>
              </w:rPr>
              <w:t xml:space="preserve">RMSE for the gold standard rotation around the x-axis </w:t>
            </w:r>
          </w:p>
        </w:tc>
        <w:tc>
          <w:tcPr>
            <w:tcW w:w="1944" w:type="dxa"/>
          </w:tcPr>
          <w:p w:rsidR="001E62F7" w:rsidRPr="002E2528" w:rsidRDefault="001E62F7" w:rsidP="007B2C58">
            <w:pPr>
              <w:spacing w:before="120"/>
              <w:jc w:val="center"/>
              <w:rPr>
                <w:sz w:val="22"/>
                <w:szCs w:val="22"/>
              </w:rPr>
            </w:pPr>
            <w:r w:rsidRPr="002E2528">
              <w:rPr>
                <w:sz w:val="22"/>
                <w:szCs w:val="22"/>
              </w:rPr>
              <w:t>RMSE for the gold standard rotation around the y-axis</w:t>
            </w:r>
          </w:p>
        </w:tc>
        <w:tc>
          <w:tcPr>
            <w:tcW w:w="1850" w:type="dxa"/>
          </w:tcPr>
          <w:p w:rsidR="001E62F7" w:rsidRPr="002E2528" w:rsidRDefault="001E62F7" w:rsidP="007B2C58">
            <w:pPr>
              <w:spacing w:before="120"/>
              <w:jc w:val="center"/>
              <w:rPr>
                <w:sz w:val="22"/>
                <w:szCs w:val="22"/>
              </w:rPr>
            </w:pPr>
            <w:r w:rsidRPr="002E2528">
              <w:rPr>
                <w:sz w:val="22"/>
                <w:szCs w:val="22"/>
              </w:rPr>
              <w:t>RMSE for the MRI rotation around the x-axis</w:t>
            </w:r>
          </w:p>
        </w:tc>
        <w:tc>
          <w:tcPr>
            <w:tcW w:w="1666" w:type="dxa"/>
          </w:tcPr>
          <w:p w:rsidR="001E62F7" w:rsidRPr="002E2528" w:rsidRDefault="001E62F7" w:rsidP="007B2C58">
            <w:pPr>
              <w:spacing w:before="120"/>
              <w:jc w:val="center"/>
              <w:rPr>
                <w:sz w:val="22"/>
                <w:szCs w:val="22"/>
              </w:rPr>
            </w:pPr>
            <w:r w:rsidRPr="002E2528">
              <w:rPr>
                <w:sz w:val="22"/>
                <w:szCs w:val="22"/>
              </w:rPr>
              <w:t>RMSE for the MRI rotation around y-axis</w:t>
            </w:r>
          </w:p>
        </w:tc>
      </w:tr>
      <w:tr w:rsidR="001E62F7" w:rsidTr="007B2C58">
        <w:trPr>
          <w:trHeight w:val="720"/>
        </w:trPr>
        <w:tc>
          <w:tcPr>
            <w:tcW w:w="2065" w:type="dxa"/>
            <w:vAlign w:val="center"/>
          </w:tcPr>
          <w:p w:rsidR="001E62F7" w:rsidRPr="002E2528" w:rsidRDefault="00F415FD" w:rsidP="007B2C58">
            <w:pPr>
              <w:jc w:val="center"/>
              <w:rPr>
                <w:sz w:val="22"/>
                <w:szCs w:val="22"/>
              </w:rPr>
            </w:pPr>
            <w:r>
              <w:rPr>
                <w:sz w:val="22"/>
                <w:szCs w:val="22"/>
              </w:rPr>
              <w:t>X</w:t>
            </w:r>
            <w:r w:rsidR="001E62F7" w:rsidRPr="002E2528">
              <w:rPr>
                <w:sz w:val="22"/>
                <w:szCs w:val="22"/>
              </w:rPr>
              <w:t>-axis</w:t>
            </w:r>
          </w:p>
        </w:tc>
        <w:tc>
          <w:tcPr>
            <w:tcW w:w="1815" w:type="dxa"/>
            <w:vAlign w:val="center"/>
          </w:tcPr>
          <w:p w:rsidR="001E62F7" w:rsidRPr="002E2528" w:rsidRDefault="001E62F7" w:rsidP="007B2C58">
            <w:pPr>
              <w:jc w:val="center"/>
              <w:rPr>
                <w:sz w:val="22"/>
                <w:szCs w:val="22"/>
              </w:rPr>
            </w:pPr>
            <w:r w:rsidRPr="002E2528">
              <w:rPr>
                <w:sz w:val="22"/>
                <w:szCs w:val="22"/>
              </w:rPr>
              <w:t>0.18</w:t>
            </w:r>
          </w:p>
        </w:tc>
        <w:tc>
          <w:tcPr>
            <w:tcW w:w="1944" w:type="dxa"/>
            <w:vAlign w:val="center"/>
          </w:tcPr>
          <w:p w:rsidR="001E62F7" w:rsidRPr="002E2528" w:rsidRDefault="001E62F7" w:rsidP="007B2C58">
            <w:pPr>
              <w:jc w:val="center"/>
              <w:rPr>
                <w:sz w:val="22"/>
                <w:szCs w:val="22"/>
              </w:rPr>
            </w:pPr>
            <w:r w:rsidRPr="002E2528">
              <w:rPr>
                <w:sz w:val="22"/>
                <w:szCs w:val="22"/>
              </w:rPr>
              <w:t>-</w:t>
            </w:r>
          </w:p>
        </w:tc>
        <w:tc>
          <w:tcPr>
            <w:tcW w:w="1850" w:type="dxa"/>
            <w:vAlign w:val="center"/>
          </w:tcPr>
          <w:p w:rsidR="001E62F7" w:rsidRPr="002E2528" w:rsidRDefault="001E62F7" w:rsidP="007B2C58">
            <w:pPr>
              <w:jc w:val="center"/>
              <w:rPr>
                <w:sz w:val="22"/>
                <w:szCs w:val="22"/>
              </w:rPr>
            </w:pPr>
            <w:r w:rsidRPr="002E2528">
              <w:rPr>
                <w:sz w:val="22"/>
                <w:szCs w:val="22"/>
              </w:rPr>
              <w:t>0.49</w:t>
            </w:r>
          </w:p>
        </w:tc>
        <w:tc>
          <w:tcPr>
            <w:tcW w:w="1666" w:type="dxa"/>
            <w:vAlign w:val="center"/>
          </w:tcPr>
          <w:p w:rsidR="001E62F7" w:rsidRPr="002E2528" w:rsidRDefault="001E62F7" w:rsidP="007B2C58">
            <w:pPr>
              <w:jc w:val="center"/>
              <w:rPr>
                <w:sz w:val="22"/>
                <w:szCs w:val="22"/>
              </w:rPr>
            </w:pPr>
            <w:r w:rsidRPr="002E2528">
              <w:rPr>
                <w:sz w:val="22"/>
                <w:szCs w:val="22"/>
              </w:rPr>
              <w:t>-</w:t>
            </w:r>
          </w:p>
        </w:tc>
      </w:tr>
      <w:tr w:rsidR="001E62F7" w:rsidTr="007B2C58">
        <w:trPr>
          <w:trHeight w:val="720"/>
        </w:trPr>
        <w:tc>
          <w:tcPr>
            <w:tcW w:w="2065" w:type="dxa"/>
            <w:vAlign w:val="center"/>
          </w:tcPr>
          <w:p w:rsidR="001E62F7" w:rsidRPr="002E2528" w:rsidRDefault="00F415FD" w:rsidP="007B2C58">
            <w:pPr>
              <w:jc w:val="center"/>
              <w:rPr>
                <w:sz w:val="22"/>
                <w:szCs w:val="22"/>
              </w:rPr>
            </w:pPr>
            <w:r>
              <w:rPr>
                <w:sz w:val="22"/>
                <w:szCs w:val="22"/>
              </w:rPr>
              <w:t>Y</w:t>
            </w:r>
            <w:r w:rsidR="001E62F7" w:rsidRPr="002E2528">
              <w:rPr>
                <w:sz w:val="22"/>
                <w:szCs w:val="22"/>
              </w:rPr>
              <w:t>-axis</w:t>
            </w:r>
          </w:p>
        </w:tc>
        <w:tc>
          <w:tcPr>
            <w:tcW w:w="1815" w:type="dxa"/>
            <w:vAlign w:val="center"/>
          </w:tcPr>
          <w:p w:rsidR="001E62F7" w:rsidRPr="002E2528" w:rsidRDefault="001E62F7" w:rsidP="007B2C58">
            <w:pPr>
              <w:jc w:val="center"/>
              <w:rPr>
                <w:sz w:val="22"/>
                <w:szCs w:val="22"/>
              </w:rPr>
            </w:pPr>
            <w:r w:rsidRPr="002E2528">
              <w:rPr>
                <w:sz w:val="22"/>
                <w:szCs w:val="22"/>
              </w:rPr>
              <w:t>-</w:t>
            </w:r>
          </w:p>
        </w:tc>
        <w:tc>
          <w:tcPr>
            <w:tcW w:w="1944" w:type="dxa"/>
            <w:vAlign w:val="center"/>
          </w:tcPr>
          <w:p w:rsidR="001E62F7" w:rsidRPr="002E2528" w:rsidRDefault="001E62F7" w:rsidP="007B2C58">
            <w:pPr>
              <w:jc w:val="center"/>
              <w:rPr>
                <w:sz w:val="22"/>
                <w:szCs w:val="22"/>
              </w:rPr>
            </w:pPr>
            <w:r w:rsidRPr="002E2528">
              <w:rPr>
                <w:sz w:val="22"/>
                <w:szCs w:val="22"/>
              </w:rPr>
              <w:t>0.13</w:t>
            </w:r>
          </w:p>
        </w:tc>
        <w:tc>
          <w:tcPr>
            <w:tcW w:w="1850" w:type="dxa"/>
            <w:vAlign w:val="center"/>
          </w:tcPr>
          <w:p w:rsidR="001E62F7" w:rsidRPr="002E2528" w:rsidRDefault="001E62F7" w:rsidP="007B2C58">
            <w:pPr>
              <w:jc w:val="center"/>
              <w:rPr>
                <w:sz w:val="22"/>
                <w:szCs w:val="22"/>
              </w:rPr>
            </w:pPr>
            <w:r w:rsidRPr="002E2528">
              <w:rPr>
                <w:sz w:val="22"/>
                <w:szCs w:val="22"/>
              </w:rPr>
              <w:t>-</w:t>
            </w:r>
          </w:p>
        </w:tc>
        <w:tc>
          <w:tcPr>
            <w:tcW w:w="1666" w:type="dxa"/>
            <w:vAlign w:val="center"/>
          </w:tcPr>
          <w:p w:rsidR="001E62F7" w:rsidRPr="002E2528" w:rsidRDefault="001E62F7" w:rsidP="007B2C58">
            <w:pPr>
              <w:jc w:val="center"/>
              <w:rPr>
                <w:sz w:val="22"/>
                <w:szCs w:val="22"/>
              </w:rPr>
            </w:pPr>
            <w:r w:rsidRPr="002E2528">
              <w:rPr>
                <w:sz w:val="22"/>
                <w:szCs w:val="22"/>
              </w:rPr>
              <w:t>0.51</w:t>
            </w:r>
          </w:p>
        </w:tc>
      </w:tr>
      <w:tr w:rsidR="001E62F7" w:rsidTr="007B2C58">
        <w:trPr>
          <w:trHeight w:val="858"/>
        </w:trPr>
        <w:tc>
          <w:tcPr>
            <w:tcW w:w="2065" w:type="dxa"/>
            <w:vAlign w:val="center"/>
          </w:tcPr>
          <w:p w:rsidR="007B2C58" w:rsidRDefault="00F415FD" w:rsidP="00F415FD">
            <w:pPr>
              <w:jc w:val="center"/>
              <w:rPr>
                <w:sz w:val="22"/>
                <w:szCs w:val="22"/>
              </w:rPr>
            </w:pPr>
            <w:r>
              <w:rPr>
                <w:sz w:val="22"/>
                <w:szCs w:val="22"/>
              </w:rPr>
              <w:t>X</w:t>
            </w:r>
            <w:r w:rsidR="001E62F7" w:rsidRPr="002E2528">
              <w:rPr>
                <w:sz w:val="22"/>
                <w:szCs w:val="22"/>
              </w:rPr>
              <w:t xml:space="preserve">- and </w:t>
            </w:r>
            <w:r>
              <w:rPr>
                <w:sz w:val="22"/>
                <w:szCs w:val="22"/>
              </w:rPr>
              <w:t>Y</w:t>
            </w:r>
            <w:r w:rsidR="001E62F7" w:rsidRPr="002E2528">
              <w:rPr>
                <w:sz w:val="22"/>
                <w:szCs w:val="22"/>
              </w:rPr>
              <w:t xml:space="preserve">-axes </w:t>
            </w:r>
          </w:p>
          <w:p w:rsidR="001E62F7" w:rsidRPr="002E2528" w:rsidRDefault="001E62F7" w:rsidP="007B2C58">
            <w:pPr>
              <w:jc w:val="center"/>
              <w:rPr>
                <w:sz w:val="22"/>
                <w:szCs w:val="22"/>
              </w:rPr>
            </w:pPr>
            <w:r w:rsidRPr="002E2528">
              <w:rPr>
                <w:sz w:val="22"/>
                <w:szCs w:val="22"/>
              </w:rPr>
              <w:t>(same direction)</w:t>
            </w:r>
          </w:p>
        </w:tc>
        <w:tc>
          <w:tcPr>
            <w:tcW w:w="1815" w:type="dxa"/>
            <w:vAlign w:val="center"/>
          </w:tcPr>
          <w:p w:rsidR="001E62F7" w:rsidRPr="002E2528" w:rsidRDefault="001E62F7" w:rsidP="007B2C58">
            <w:pPr>
              <w:jc w:val="center"/>
              <w:rPr>
                <w:sz w:val="22"/>
                <w:szCs w:val="22"/>
              </w:rPr>
            </w:pPr>
            <w:r w:rsidRPr="002E2528">
              <w:rPr>
                <w:sz w:val="22"/>
                <w:szCs w:val="22"/>
              </w:rPr>
              <w:t>0.32</w:t>
            </w:r>
          </w:p>
        </w:tc>
        <w:tc>
          <w:tcPr>
            <w:tcW w:w="1944" w:type="dxa"/>
            <w:vAlign w:val="center"/>
          </w:tcPr>
          <w:p w:rsidR="001E62F7" w:rsidRPr="002E2528" w:rsidRDefault="001E62F7" w:rsidP="007B2C58">
            <w:pPr>
              <w:jc w:val="center"/>
              <w:rPr>
                <w:sz w:val="22"/>
                <w:szCs w:val="22"/>
              </w:rPr>
            </w:pPr>
            <w:r w:rsidRPr="002E2528">
              <w:rPr>
                <w:sz w:val="22"/>
                <w:szCs w:val="22"/>
              </w:rPr>
              <w:t>0.66</w:t>
            </w:r>
          </w:p>
        </w:tc>
        <w:tc>
          <w:tcPr>
            <w:tcW w:w="1850" w:type="dxa"/>
            <w:vAlign w:val="center"/>
          </w:tcPr>
          <w:p w:rsidR="001E62F7" w:rsidRPr="002E2528" w:rsidRDefault="001E62F7" w:rsidP="007B2C58">
            <w:pPr>
              <w:jc w:val="center"/>
              <w:rPr>
                <w:sz w:val="22"/>
                <w:szCs w:val="22"/>
              </w:rPr>
            </w:pPr>
            <w:r w:rsidRPr="002E2528">
              <w:rPr>
                <w:sz w:val="22"/>
                <w:szCs w:val="22"/>
              </w:rPr>
              <w:t>0.18</w:t>
            </w:r>
          </w:p>
        </w:tc>
        <w:tc>
          <w:tcPr>
            <w:tcW w:w="1666" w:type="dxa"/>
            <w:vAlign w:val="center"/>
          </w:tcPr>
          <w:p w:rsidR="001E62F7" w:rsidRPr="002E2528" w:rsidRDefault="001E62F7" w:rsidP="007B2C58">
            <w:pPr>
              <w:jc w:val="center"/>
              <w:rPr>
                <w:sz w:val="22"/>
                <w:szCs w:val="22"/>
              </w:rPr>
            </w:pPr>
            <w:r w:rsidRPr="002E2528">
              <w:rPr>
                <w:sz w:val="22"/>
                <w:szCs w:val="22"/>
              </w:rPr>
              <w:t>0.38</w:t>
            </w:r>
          </w:p>
        </w:tc>
      </w:tr>
      <w:tr w:rsidR="001E62F7" w:rsidTr="007B2C58">
        <w:trPr>
          <w:trHeight w:val="864"/>
        </w:trPr>
        <w:tc>
          <w:tcPr>
            <w:tcW w:w="2065" w:type="dxa"/>
            <w:vAlign w:val="center"/>
          </w:tcPr>
          <w:p w:rsidR="001E62F7" w:rsidRPr="002E2528" w:rsidRDefault="00F415FD" w:rsidP="00F415FD">
            <w:pPr>
              <w:jc w:val="center"/>
              <w:rPr>
                <w:sz w:val="22"/>
                <w:szCs w:val="22"/>
              </w:rPr>
            </w:pPr>
            <w:r>
              <w:rPr>
                <w:sz w:val="22"/>
                <w:szCs w:val="22"/>
              </w:rPr>
              <w:t>X</w:t>
            </w:r>
            <w:r w:rsidR="001E62F7">
              <w:rPr>
                <w:sz w:val="22"/>
                <w:szCs w:val="22"/>
              </w:rPr>
              <w:t xml:space="preserve">- and </w:t>
            </w:r>
            <w:r>
              <w:rPr>
                <w:sz w:val="22"/>
                <w:szCs w:val="22"/>
              </w:rPr>
              <w:t>Y</w:t>
            </w:r>
            <w:r w:rsidR="001E62F7">
              <w:rPr>
                <w:sz w:val="22"/>
                <w:szCs w:val="22"/>
              </w:rPr>
              <w:t>-axes</w:t>
            </w:r>
            <w:r w:rsidR="007B2C58">
              <w:rPr>
                <w:sz w:val="22"/>
                <w:szCs w:val="22"/>
              </w:rPr>
              <w:t xml:space="preserve"> </w:t>
            </w:r>
            <w:r w:rsidR="001E62F7" w:rsidRPr="002E2528">
              <w:rPr>
                <w:sz w:val="22"/>
                <w:szCs w:val="22"/>
              </w:rPr>
              <w:t>(opposite</w:t>
            </w:r>
            <w:r w:rsidR="001E62F7">
              <w:rPr>
                <w:sz w:val="22"/>
                <w:szCs w:val="22"/>
              </w:rPr>
              <w:t xml:space="preserve"> </w:t>
            </w:r>
            <w:r w:rsidR="001E62F7" w:rsidRPr="002E2528">
              <w:rPr>
                <w:sz w:val="22"/>
                <w:szCs w:val="22"/>
              </w:rPr>
              <w:t>direction)</w:t>
            </w:r>
          </w:p>
        </w:tc>
        <w:tc>
          <w:tcPr>
            <w:tcW w:w="1815" w:type="dxa"/>
            <w:vAlign w:val="center"/>
          </w:tcPr>
          <w:p w:rsidR="001E62F7" w:rsidRPr="002E2528" w:rsidRDefault="001E62F7" w:rsidP="007B2C58">
            <w:pPr>
              <w:jc w:val="center"/>
              <w:rPr>
                <w:sz w:val="22"/>
                <w:szCs w:val="22"/>
              </w:rPr>
            </w:pPr>
            <w:r w:rsidRPr="002E2528">
              <w:rPr>
                <w:sz w:val="22"/>
                <w:szCs w:val="22"/>
              </w:rPr>
              <w:t>0.26</w:t>
            </w:r>
          </w:p>
        </w:tc>
        <w:tc>
          <w:tcPr>
            <w:tcW w:w="1944" w:type="dxa"/>
            <w:vAlign w:val="center"/>
          </w:tcPr>
          <w:p w:rsidR="001E62F7" w:rsidRPr="002E2528" w:rsidRDefault="001E62F7" w:rsidP="007B2C58">
            <w:pPr>
              <w:jc w:val="center"/>
              <w:rPr>
                <w:sz w:val="22"/>
                <w:szCs w:val="22"/>
              </w:rPr>
            </w:pPr>
            <w:r w:rsidRPr="002E2528">
              <w:rPr>
                <w:sz w:val="22"/>
                <w:szCs w:val="22"/>
              </w:rPr>
              <w:t>0.21</w:t>
            </w:r>
          </w:p>
        </w:tc>
        <w:tc>
          <w:tcPr>
            <w:tcW w:w="1850" w:type="dxa"/>
            <w:vAlign w:val="center"/>
          </w:tcPr>
          <w:p w:rsidR="001E62F7" w:rsidRPr="002E2528" w:rsidRDefault="001E62F7" w:rsidP="007B2C58">
            <w:pPr>
              <w:jc w:val="center"/>
              <w:rPr>
                <w:sz w:val="22"/>
                <w:szCs w:val="22"/>
              </w:rPr>
            </w:pPr>
            <w:r w:rsidRPr="002E2528">
              <w:rPr>
                <w:sz w:val="22"/>
                <w:szCs w:val="22"/>
              </w:rPr>
              <w:t>1.0</w:t>
            </w:r>
          </w:p>
        </w:tc>
        <w:tc>
          <w:tcPr>
            <w:tcW w:w="1666" w:type="dxa"/>
            <w:vAlign w:val="center"/>
          </w:tcPr>
          <w:p w:rsidR="001E62F7" w:rsidRPr="002E2528" w:rsidRDefault="001E62F7" w:rsidP="007B2C58">
            <w:pPr>
              <w:jc w:val="center"/>
              <w:rPr>
                <w:sz w:val="22"/>
                <w:szCs w:val="22"/>
              </w:rPr>
            </w:pPr>
            <w:r w:rsidRPr="002E2528">
              <w:rPr>
                <w:sz w:val="22"/>
                <w:szCs w:val="22"/>
              </w:rPr>
              <w:t>0.47</w:t>
            </w:r>
          </w:p>
        </w:tc>
      </w:tr>
      <w:tr w:rsidR="001E62F7" w:rsidTr="007B2C58">
        <w:trPr>
          <w:trHeight w:val="719"/>
        </w:trPr>
        <w:tc>
          <w:tcPr>
            <w:tcW w:w="2065" w:type="dxa"/>
            <w:vAlign w:val="center"/>
          </w:tcPr>
          <w:p w:rsidR="001E62F7" w:rsidRPr="002E2528" w:rsidRDefault="001E62F7" w:rsidP="007B2C58">
            <w:pPr>
              <w:jc w:val="center"/>
              <w:rPr>
                <w:sz w:val="22"/>
                <w:szCs w:val="22"/>
              </w:rPr>
            </w:pPr>
            <w:r>
              <w:rPr>
                <w:sz w:val="22"/>
                <w:szCs w:val="22"/>
              </w:rPr>
              <w:t>Average RMSE</w:t>
            </w:r>
          </w:p>
        </w:tc>
        <w:tc>
          <w:tcPr>
            <w:tcW w:w="1815" w:type="dxa"/>
            <w:vAlign w:val="center"/>
          </w:tcPr>
          <w:p w:rsidR="001E62F7" w:rsidRPr="00B52FAB" w:rsidRDefault="001E62F7" w:rsidP="007B2C58">
            <w:pPr>
              <w:jc w:val="center"/>
              <w:rPr>
                <w:b/>
                <w:bCs/>
                <w:sz w:val="22"/>
                <w:szCs w:val="22"/>
              </w:rPr>
            </w:pPr>
            <w:r w:rsidRPr="00B52FAB">
              <w:rPr>
                <w:b/>
                <w:bCs/>
                <w:sz w:val="22"/>
                <w:szCs w:val="22"/>
              </w:rPr>
              <w:t>0.25</w:t>
            </w:r>
          </w:p>
        </w:tc>
        <w:tc>
          <w:tcPr>
            <w:tcW w:w="1944" w:type="dxa"/>
            <w:vAlign w:val="center"/>
          </w:tcPr>
          <w:p w:rsidR="001E62F7" w:rsidRPr="00B52FAB" w:rsidRDefault="001E62F7" w:rsidP="007B2C58">
            <w:pPr>
              <w:jc w:val="center"/>
              <w:rPr>
                <w:b/>
                <w:bCs/>
                <w:sz w:val="22"/>
                <w:szCs w:val="22"/>
              </w:rPr>
            </w:pPr>
            <w:r w:rsidRPr="00B52FAB">
              <w:rPr>
                <w:b/>
                <w:bCs/>
                <w:sz w:val="22"/>
                <w:szCs w:val="22"/>
              </w:rPr>
              <w:t>0.33</w:t>
            </w:r>
          </w:p>
        </w:tc>
        <w:tc>
          <w:tcPr>
            <w:tcW w:w="1850" w:type="dxa"/>
            <w:vAlign w:val="center"/>
          </w:tcPr>
          <w:p w:rsidR="001E62F7" w:rsidRPr="00B52FAB" w:rsidRDefault="001E62F7" w:rsidP="007B2C58">
            <w:pPr>
              <w:jc w:val="center"/>
              <w:rPr>
                <w:b/>
                <w:bCs/>
                <w:sz w:val="22"/>
                <w:szCs w:val="22"/>
              </w:rPr>
            </w:pPr>
            <w:r w:rsidRPr="00B52FAB">
              <w:rPr>
                <w:b/>
                <w:bCs/>
                <w:sz w:val="22"/>
                <w:szCs w:val="22"/>
              </w:rPr>
              <w:t>0.56</w:t>
            </w:r>
          </w:p>
        </w:tc>
        <w:tc>
          <w:tcPr>
            <w:tcW w:w="1666" w:type="dxa"/>
            <w:vAlign w:val="center"/>
          </w:tcPr>
          <w:p w:rsidR="001E62F7" w:rsidRPr="00B52FAB" w:rsidRDefault="001E62F7" w:rsidP="007B2C58">
            <w:pPr>
              <w:jc w:val="center"/>
              <w:rPr>
                <w:b/>
                <w:bCs/>
                <w:sz w:val="22"/>
                <w:szCs w:val="22"/>
              </w:rPr>
            </w:pPr>
            <w:r w:rsidRPr="00B52FAB">
              <w:rPr>
                <w:b/>
                <w:bCs/>
                <w:sz w:val="22"/>
                <w:szCs w:val="22"/>
              </w:rPr>
              <w:t>0.45</w:t>
            </w:r>
          </w:p>
        </w:tc>
      </w:tr>
      <w:tr w:rsidR="001E62F7" w:rsidTr="007B2C58">
        <w:trPr>
          <w:trHeight w:val="719"/>
        </w:trPr>
        <w:tc>
          <w:tcPr>
            <w:tcW w:w="2065" w:type="dxa"/>
            <w:vAlign w:val="center"/>
          </w:tcPr>
          <w:p w:rsidR="001E62F7" w:rsidRDefault="001E62F7" w:rsidP="007B2C58">
            <w:pPr>
              <w:jc w:val="center"/>
              <w:rPr>
                <w:sz w:val="22"/>
                <w:szCs w:val="22"/>
              </w:rPr>
            </w:pPr>
            <w:r>
              <w:rPr>
                <w:sz w:val="22"/>
                <w:szCs w:val="22"/>
              </w:rPr>
              <w:t>Total RMSE</w:t>
            </w:r>
          </w:p>
        </w:tc>
        <w:tc>
          <w:tcPr>
            <w:tcW w:w="3759" w:type="dxa"/>
            <w:gridSpan w:val="2"/>
            <w:vAlign w:val="center"/>
          </w:tcPr>
          <w:p w:rsidR="001E62F7" w:rsidRPr="00B52FAB" w:rsidRDefault="001E62F7" w:rsidP="007B2C58">
            <w:pPr>
              <w:jc w:val="center"/>
              <w:rPr>
                <w:b/>
                <w:bCs/>
                <w:sz w:val="22"/>
                <w:szCs w:val="22"/>
              </w:rPr>
            </w:pPr>
            <w:r>
              <w:rPr>
                <w:b/>
                <w:bCs/>
                <w:sz w:val="22"/>
                <w:szCs w:val="22"/>
              </w:rPr>
              <w:t>0.29</w:t>
            </w:r>
          </w:p>
        </w:tc>
        <w:tc>
          <w:tcPr>
            <w:tcW w:w="3516" w:type="dxa"/>
            <w:gridSpan w:val="2"/>
            <w:vAlign w:val="center"/>
          </w:tcPr>
          <w:p w:rsidR="001E62F7" w:rsidRPr="00B52FAB" w:rsidRDefault="001E62F7" w:rsidP="007B2C58">
            <w:pPr>
              <w:jc w:val="center"/>
              <w:rPr>
                <w:b/>
                <w:bCs/>
                <w:sz w:val="22"/>
                <w:szCs w:val="22"/>
              </w:rPr>
            </w:pPr>
            <w:r>
              <w:rPr>
                <w:b/>
                <w:bCs/>
                <w:sz w:val="22"/>
                <w:szCs w:val="22"/>
              </w:rPr>
              <w:t>0.50</w:t>
            </w:r>
          </w:p>
        </w:tc>
      </w:tr>
    </w:tbl>
    <w:p w:rsidR="00792BB7" w:rsidRDefault="00792BB7" w:rsidP="009F0F97">
      <w:pPr>
        <w:pStyle w:val="Caption"/>
      </w:pPr>
    </w:p>
    <w:p w:rsidR="003E338E" w:rsidRDefault="001742E3" w:rsidP="009F0F97">
      <w:pPr>
        <w:pStyle w:val="Caption"/>
      </w:pPr>
      <w:bookmarkStart w:id="277" w:name="_Toc525904329"/>
      <w:r>
        <w:t xml:space="preserve">Table </w:t>
      </w:r>
      <w:r>
        <w:fldChar w:fldCharType="begin"/>
      </w:r>
      <w:r>
        <w:instrText xml:space="preserve"> STYLEREF 1 \s </w:instrText>
      </w:r>
      <w:r>
        <w:fldChar w:fldCharType="separate"/>
      </w:r>
      <w:r w:rsidR="00166892">
        <w:rPr>
          <w:cs/>
        </w:rPr>
        <w:t>‎</w:t>
      </w:r>
      <w:r w:rsidR="00166892">
        <w:t>4</w:t>
      </w:r>
      <w:r>
        <w:fldChar w:fldCharType="end"/>
      </w:r>
      <w:r>
        <w:t>.</w:t>
      </w:r>
      <w:r>
        <w:fldChar w:fldCharType="begin"/>
      </w:r>
      <w:r>
        <w:instrText xml:space="preserve"> SEQ Table \* ARABIC \s 1 </w:instrText>
      </w:r>
      <w:r>
        <w:fldChar w:fldCharType="separate"/>
      </w:r>
      <w:r w:rsidR="00166892">
        <w:t>1</w:t>
      </w:r>
      <w:r>
        <w:fldChar w:fldCharType="end"/>
      </w:r>
      <w:r>
        <w:t>:</w:t>
      </w:r>
      <w:r w:rsidR="003E338E">
        <w:t xml:space="preserve"> The calculated </w:t>
      </w:r>
      <w:r w:rsidR="00130786">
        <w:t>RMSE values for</w:t>
      </w:r>
      <w:r w:rsidR="00792BB7">
        <w:t xml:space="preserve"> each experiment</w:t>
      </w:r>
      <w:r w:rsidR="003E338E">
        <w:t>.</w:t>
      </w:r>
      <w:bookmarkEnd w:id="277"/>
    </w:p>
    <w:p w:rsidR="003E338E" w:rsidRDefault="003E338E" w:rsidP="005A7E8E"/>
    <w:p w:rsidR="005A7E8E" w:rsidRDefault="00111F70" w:rsidP="00130786">
      <w:r>
        <w:lastRenderedPageBreak/>
        <w:t xml:space="preserve">The average </w:t>
      </w:r>
      <w:r w:rsidR="005A7E8E">
        <w:t>RMSE</w:t>
      </w:r>
      <w:r>
        <w:t xml:space="preserve"> from the</w:t>
      </w:r>
      <w:r w:rsidR="00176EAF">
        <w:t xml:space="preserve"> rotations in</w:t>
      </w:r>
      <w:r w:rsidR="0082262A">
        <w:t xml:space="preserve"> the</w:t>
      </w:r>
      <w:r>
        <w:t xml:space="preserve"> Gold-standard-CAD images </w:t>
      </w:r>
      <w:r w:rsidR="007731E7">
        <w:t>is</w:t>
      </w:r>
      <w:r>
        <w:t xml:space="preserve"> considered as the </w:t>
      </w:r>
      <w:r w:rsidR="004E2550">
        <w:t>registration</w:t>
      </w:r>
      <w:r>
        <w:t xml:space="preserve"> error which emanate</w:t>
      </w:r>
      <w:r w:rsidR="007731E7">
        <w:t>s</w:t>
      </w:r>
      <w:r>
        <w:t xml:space="preserve"> from the</w:t>
      </w:r>
      <w:r w:rsidR="004E2550">
        <w:t xml:space="preserve"> accuracy of</w:t>
      </w:r>
      <w:r>
        <w:t xml:space="preserve"> </w:t>
      </w:r>
      <w:r w:rsidR="00176EAF">
        <w:t xml:space="preserve">the proposed </w:t>
      </w:r>
      <w:r>
        <w:t>algorithm</w:t>
      </w:r>
      <w:r w:rsidR="00176EAF">
        <w:t xml:space="preserve"> (section </w:t>
      </w:r>
      <w:r w:rsidR="00176EAF">
        <w:fldChar w:fldCharType="begin"/>
      </w:r>
      <w:r w:rsidR="00176EAF">
        <w:instrText xml:space="preserve"> REF _Ref523909263 \n \h </w:instrText>
      </w:r>
      <w:r w:rsidR="00176EAF">
        <w:fldChar w:fldCharType="separate"/>
      </w:r>
      <w:r w:rsidR="00166892">
        <w:rPr>
          <w:cs/>
        </w:rPr>
        <w:t>‎</w:t>
      </w:r>
      <w:r w:rsidR="00166892">
        <w:t>3.2</w:t>
      </w:r>
      <w:r w:rsidR="00176EAF">
        <w:fldChar w:fldCharType="end"/>
      </w:r>
      <w:r w:rsidR="00176EAF">
        <w:t>)</w:t>
      </w:r>
      <w:r>
        <w:t>.</w:t>
      </w:r>
      <w:r w:rsidR="004E2550">
        <w:t xml:space="preserve"> </w:t>
      </w:r>
      <w:r w:rsidR="007731E7">
        <w:t xml:space="preserve">Moreover, the error of the registration system (including </w:t>
      </w:r>
      <w:r w:rsidR="008E4248">
        <w:t xml:space="preserve">the </w:t>
      </w:r>
      <w:r w:rsidR="007731E7">
        <w:t xml:space="preserve">resolution of the capture device, </w:t>
      </w:r>
      <w:r w:rsidR="008E4248">
        <w:t xml:space="preserve">the </w:t>
      </w:r>
      <w:r w:rsidR="007731E7">
        <w:t>MR</w:t>
      </w:r>
      <w:r w:rsidR="008E4248">
        <w:t xml:space="preserve">-imaging artifacts, the </w:t>
      </w:r>
      <w:r w:rsidR="007731E7">
        <w:t xml:space="preserve">Z-frame printing artifacts; such as air bubbles, and the positioning frame) is calculated </w:t>
      </w:r>
      <w:r w:rsidR="00930293">
        <w:t xml:space="preserve">by subtraction the average RMSE </w:t>
      </w:r>
      <w:r w:rsidR="00130786">
        <w:t xml:space="preserve">of </w:t>
      </w:r>
      <w:r w:rsidR="00930293">
        <w:t>the</w:t>
      </w:r>
      <w:r w:rsidR="0082262A">
        <w:t xml:space="preserve"> calculated rotation of</w:t>
      </w:r>
      <w:r w:rsidR="00130786">
        <w:t xml:space="preserve"> the</w:t>
      </w:r>
      <w:r w:rsidR="00930293">
        <w:t xml:space="preserve"> MR-</w:t>
      </w:r>
      <w:r w:rsidR="00130786">
        <w:t>images from</w:t>
      </w:r>
      <w:r w:rsidR="00930293">
        <w:t xml:space="preserve"> the</w:t>
      </w:r>
      <w:r w:rsidR="00130786">
        <w:t xml:space="preserve"> RMSE of the</w:t>
      </w:r>
      <w:r w:rsidR="00930293">
        <w:t xml:space="preserve"> CAD-images.</w:t>
      </w:r>
      <w:r w:rsidR="00BC490F">
        <w:t xml:space="preserve"> In conclusion</w:t>
      </w:r>
      <w:r w:rsidR="00BB6762">
        <w:t xml:space="preserve">, the </w:t>
      </w:r>
      <w:r w:rsidR="00C2259A">
        <w:t>error of the alignment detection algorithm is equal to 0.25 degrees for the rotation around</w:t>
      </w:r>
      <w:r w:rsidR="00E67C50">
        <w:t xml:space="preserve"> the</w:t>
      </w:r>
      <w:r w:rsidR="00C2259A">
        <w:t xml:space="preserve"> x-axis, and 0.33 degrees for the rotation around</w:t>
      </w:r>
      <w:r w:rsidR="00054925">
        <w:t xml:space="preserve"> the</w:t>
      </w:r>
      <w:r w:rsidR="00C2259A">
        <w:t xml:space="preserve"> y-axis.</w:t>
      </w:r>
      <w:r w:rsidR="00A80189">
        <w:t xml:space="preserve"> The error of the </w:t>
      </w:r>
      <w:r w:rsidR="00951D17">
        <w:t>registration</w:t>
      </w:r>
      <w:r w:rsidR="00A80189">
        <w:t xml:space="preserve"> </w:t>
      </w:r>
      <w:r w:rsidR="00951D17">
        <w:t>approach without considering the</w:t>
      </w:r>
      <w:r w:rsidR="006D448F">
        <w:t xml:space="preserve"> error of the algorithm </w:t>
      </w:r>
      <w:r w:rsidR="00395FDD">
        <w:t>is equal to 0.31 degrees for</w:t>
      </w:r>
      <w:r w:rsidR="006D448F">
        <w:t xml:space="preserve"> the</w:t>
      </w:r>
      <w:r w:rsidR="00395FDD">
        <w:t xml:space="preserve"> rotation around</w:t>
      </w:r>
      <w:r w:rsidR="006D448F">
        <w:t xml:space="preserve"> the</w:t>
      </w:r>
      <w:r w:rsidR="00395FDD">
        <w:t xml:space="preserve"> x-axis, and 0.12 degrees around</w:t>
      </w:r>
      <w:r w:rsidR="006D448F">
        <w:t xml:space="preserve"> the</w:t>
      </w:r>
      <w:r w:rsidR="00395FDD">
        <w:t xml:space="preserve"> y-axis.</w:t>
      </w:r>
    </w:p>
    <w:p w:rsidR="00130786" w:rsidRDefault="00130786" w:rsidP="00386295">
      <w:r>
        <w:t>It can be concluded that the total</w:t>
      </w:r>
      <w:r w:rsidR="00A8753F">
        <w:t xml:space="preserve"> registration</w:t>
      </w:r>
      <w:r>
        <w:t xml:space="preserve"> error of the algorithm is 0.29 degrees</w:t>
      </w:r>
      <w:r w:rsidR="00A8753F">
        <w:t xml:space="preserve"> in the Gold-standard</w:t>
      </w:r>
      <w:r w:rsidR="00386295">
        <w:t>-CAD</w:t>
      </w:r>
      <w:r w:rsidR="00A8753F">
        <w:t xml:space="preserve"> test, </w:t>
      </w:r>
      <w:r w:rsidR="00386295">
        <w:t xml:space="preserve">and </w:t>
      </w:r>
      <w:r w:rsidR="00A8753F">
        <w:t>0.50</w:t>
      </w:r>
      <w:r w:rsidR="00CA7394">
        <w:t xml:space="preserve"> degrees</w:t>
      </w:r>
      <w:r w:rsidR="00386295">
        <w:t xml:space="preserve"> in the MRI test</w:t>
      </w:r>
      <w:r w:rsidR="00CA7394">
        <w:t>.</w:t>
      </w:r>
    </w:p>
    <w:p w:rsidR="00A967A7" w:rsidRPr="009A6841" w:rsidRDefault="00A967A7" w:rsidP="009A6841"/>
    <w:p w:rsidR="00802D60" w:rsidRPr="00802D60" w:rsidRDefault="00802D60" w:rsidP="00802D60">
      <w:pPr>
        <w:pStyle w:val="Heading2"/>
      </w:pPr>
      <w:bookmarkStart w:id="278" w:name="_Toc525918933"/>
      <w:r>
        <w:t>Phantom-targeting test</w:t>
      </w:r>
      <w:bookmarkEnd w:id="278"/>
    </w:p>
    <w:p w:rsidR="00F27578" w:rsidRDefault="001177CD" w:rsidP="00D12FCE">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w:t>
      </w:r>
      <w:r w:rsidR="008D5C1F">
        <w:t>approximately</w:t>
      </w:r>
      <w:r w:rsidR="00712834">
        <w:t xml:space="preserve"> at</w:t>
      </w:r>
      <w:r w:rsidR="008D5C1F">
        <w:t xml:space="preserve"> 10 </w:t>
      </w:r>
      <w:r w:rsidR="00F32314">
        <w:t xml:space="preserve">and 4.5 </w:t>
      </w:r>
      <w:r w:rsidR="00FF1E5A">
        <w:t>cm from the box opening</w:t>
      </w:r>
      <w:r w:rsidR="001A29D5">
        <w:t xml:space="preserve"> as the</w:t>
      </w:r>
      <w:r w:rsidR="00024244">
        <w:t xml:space="preserve"> target and </w:t>
      </w:r>
      <w:r w:rsidR="00712834">
        <w:t xml:space="preserve">the </w:t>
      </w:r>
      <w:r w:rsidR="00024244">
        <w:t>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t>
      </w:r>
      <w:r w:rsidR="00D12FCE">
        <w:t>is</w:t>
      </w:r>
      <w:r w:rsidR="00024244">
        <w:t xml:space="preserve">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2625B0">
        <w:t xml:space="preserve"> </w:t>
      </w:r>
      <w:r w:rsidR="004A7A88">
        <w:fldChar w:fldCharType="begin"/>
      </w:r>
      <w:r w:rsidR="004A7A88">
        <w:instrText xml:space="preserve"> REF _Ref525664702 \h </w:instrText>
      </w:r>
      <w:r w:rsidR="004A7A88">
        <w:fldChar w:fldCharType="separate"/>
      </w:r>
      <w:r w:rsidR="00166892">
        <w:t xml:space="preserve">Figure </w:t>
      </w:r>
      <w:r w:rsidR="00166892">
        <w:rPr>
          <w:noProof/>
          <w:cs/>
        </w:rPr>
        <w:t>‎</w:t>
      </w:r>
      <w:r w:rsidR="00166892">
        <w:rPr>
          <w:noProof/>
        </w:rPr>
        <w:t>4</w:t>
      </w:r>
      <w:r w:rsidR="00166892">
        <w:t>.</w:t>
      </w:r>
      <w:r w:rsidR="00166892">
        <w:rPr>
          <w:noProof/>
        </w:rPr>
        <w:t>7</w:t>
      </w:r>
      <w:r w:rsidR="004A7A88">
        <w:fldChar w:fldCharType="end"/>
      </w:r>
      <w:r w:rsidR="0001090C">
        <w:t xml:space="preserve"> </w:t>
      </w:r>
      <w:r w:rsidR="004A7E51">
        <w:t>(a) and (</w:t>
      </w:r>
      <w:r w:rsidR="00712834">
        <w:t>b)</w:t>
      </w:r>
      <w:r w:rsidR="004A7E51">
        <w:t xml:space="preserve"> show</w:t>
      </w:r>
      <w:r w:rsidR="0001090C">
        <w:t xml:space="preserve"> the setup of the phantom-targeting test.</w:t>
      </w:r>
    </w:p>
    <w:p w:rsidR="003B6DAB" w:rsidRDefault="00D7711F" w:rsidP="003B6DAB">
      <w:r>
        <w:t>The MR-</w:t>
      </w:r>
      <w:r w:rsidR="00A818CF">
        <w:t xml:space="preserve">image </w:t>
      </w:r>
      <w:r w:rsidR="004A7A88">
        <w:t>is</w:t>
      </w:r>
      <w:r w:rsidR="00A818CF">
        <w:t xml:space="preserve"> obtained from the marker</w:t>
      </w:r>
      <w:r w:rsidR="008D5C1F">
        <w:t xml:space="preserve"> and </w:t>
      </w:r>
      <w:r w:rsidR="00D414A9">
        <w:t>the phantom</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w:t>
      </w:r>
      <w:r w:rsidR="00A33253">
        <w:t xml:space="preserve"> </w:t>
      </w:r>
    </w:p>
    <w:p w:rsidR="00E35D15" w:rsidRDefault="003B6DAB" w:rsidP="004B5A23">
      <w:r>
        <w:t xml:space="preserve">From </w:t>
      </w:r>
      <w:r w:rsidR="00544F99">
        <w:t xml:space="preserve">the </w:t>
      </w:r>
      <w:r w:rsidR="00223947">
        <w:t>coronal</w:t>
      </w:r>
      <w:r w:rsidR="00D936C2">
        <w:t xml:space="preserve"> image, </w:t>
      </w:r>
      <w:r w:rsidR="008D5C1F">
        <w:t>a trajectory</w:t>
      </w:r>
      <w:r w:rsidR="00D936C2">
        <w:t xml:space="preserve"> </w:t>
      </w:r>
      <w:r w:rsidR="00A33253">
        <w:t>for</w:t>
      </w:r>
      <w:r w:rsidR="008D5C1F">
        <w:t xml:space="preserve"> the needle pathway relative to the</w:t>
      </w:r>
      <w:r w:rsidR="00D936C2">
        <w:t xml:space="preserve"> </w:t>
      </w:r>
      <w:r w:rsidR="008D5C1F">
        <w:t xml:space="preserve">target </w:t>
      </w:r>
      <w:r w:rsidR="00D936C2">
        <w:t>position</w:t>
      </w:r>
      <w:r w:rsidR="00A33253">
        <w:t xml:space="preserve"> is identified</w:t>
      </w:r>
      <w:r>
        <w:t>.</w:t>
      </w:r>
      <w:r w:rsidR="00330ACD">
        <w:t xml:space="preserve"> </w:t>
      </w:r>
      <w:r>
        <w:t>Therefore, t</w:t>
      </w:r>
      <w:r w:rsidR="00692BAE">
        <w:t>he</w:t>
      </w:r>
      <w:r w:rsidR="00D7711F">
        <w:t xml:space="preserve"> axial </w:t>
      </w:r>
      <w:r w:rsidR="00A818CF">
        <w:t xml:space="preserve">image of the Z-frame </w:t>
      </w:r>
      <w:r w:rsidR="00AE3FC0">
        <w:t>is</w:t>
      </w:r>
      <w:r w:rsidR="00A818CF">
        <w:t xml:space="preserve"> transferred to the navigation </w:t>
      </w:r>
      <w:r w:rsidR="00DB3925">
        <w:lastRenderedPageBreak/>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166892">
        <w:rPr>
          <w:cs/>
        </w:rPr>
        <w:t>‎</w:t>
      </w:r>
      <w:r w:rsidR="00166892">
        <w:t>3.2</w:t>
      </w:r>
      <w:r w:rsidR="00E1051D">
        <w:fldChar w:fldCharType="end"/>
      </w:r>
      <w:r w:rsidR="000A4DF2">
        <w:t>)</w:t>
      </w:r>
      <w:r w:rsidR="00E1051D">
        <w:t xml:space="preserve">, </w:t>
      </w:r>
      <w:r w:rsidR="00223947">
        <w:t>and</w:t>
      </w:r>
      <w:r w:rsidR="00E1051D">
        <w:t xml:space="preserve"> the </w:t>
      </w:r>
      <w:r w:rsidR="007867D1">
        <w:t>rotation</w:t>
      </w:r>
      <w:r w:rsidR="00692BAE">
        <w:t xml:space="preserve"> angles</w:t>
      </w:r>
      <w:r w:rsidR="00E1051D">
        <w:t xml:space="preserve"> of the marker</w:t>
      </w:r>
      <w:r w:rsidR="00E65F56">
        <w:t xml:space="preserve"> relative to the MRI plane is</w:t>
      </w:r>
      <w:r w:rsidR="007867D1">
        <w:t xml:space="preserve"> determined</w:t>
      </w:r>
      <w:r w:rsidR="002C4E6D">
        <w:t xml:space="preserve"> (Figure 4.8</w:t>
      </w:r>
      <w:r w:rsidR="002E66C5">
        <w:t xml:space="preserve"> (a)) </w:t>
      </w:r>
      <w:r w:rsidR="00A818CF">
        <w:t>.</w:t>
      </w:r>
      <w:r w:rsidR="000A4DF2">
        <w:t xml:space="preserve"> </w:t>
      </w:r>
      <w:r w:rsidR="00692BAE">
        <w:t>Accordingly, the marker is</w:t>
      </w:r>
      <w:r w:rsidR="00B94948">
        <w:t xml:space="preserve"> rotated</w:t>
      </w:r>
      <w:r w:rsidR="00692BAE">
        <w:t xml:space="preserve"> manually</w:t>
      </w:r>
      <w:r w:rsidR="00B94948">
        <w:t xml:space="preserve"> </w:t>
      </w:r>
      <w:r w:rsidR="002C4E6D">
        <w:t xml:space="preserve">using the rotary frame </w:t>
      </w:r>
      <w:r w:rsidR="00B94948">
        <w:t>according</w:t>
      </w:r>
      <w:r w:rsidR="00543D6E">
        <w:t xml:space="preserve"> to</w:t>
      </w:r>
      <w:r w:rsidR="000A4DF2">
        <w:t xml:space="preserve"> the computed</w:t>
      </w:r>
      <w:r w:rsidR="00B94948">
        <w:t xml:space="preserve"> angle</w:t>
      </w:r>
      <w:r w:rsidR="00692BAE">
        <w:t xml:space="preserve">s around </w:t>
      </w:r>
      <w:r w:rsidR="000A4DF2">
        <w:t>both</w:t>
      </w:r>
      <w:r w:rsidR="00692BAE">
        <w:t xml:space="preserve"> the</w:t>
      </w:r>
      <w:r w:rsidR="0041788F">
        <w:t xml:space="preserve"> x- and y-axes</w:t>
      </w:r>
      <w:r w:rsidR="004B5A23">
        <w:t xml:space="preserve"> to make </w:t>
      </w:r>
      <w:r w:rsidR="002C4E6D">
        <w:t>it</w:t>
      </w:r>
      <w:r w:rsidR="005C59D0">
        <w:t xml:space="preserve"> parallel to the MR-plane</w:t>
      </w:r>
      <w:r w:rsidR="0041788F">
        <w:t>.</w:t>
      </w:r>
      <w:r w:rsidR="007867D1">
        <w:t xml:space="preserve"> </w:t>
      </w:r>
      <w:r w:rsidR="00FD60B7">
        <w:t>Then</w:t>
      </w:r>
      <w:r w:rsidR="00E70520">
        <w:t>, the second</w:t>
      </w:r>
      <w:r w:rsidR="00FD60B7">
        <w:t xml:space="preserve"> image is obtained to confirm the parallelization of the marker to the image plane.</w:t>
      </w:r>
      <w:r w:rsidR="00D936C2">
        <w:t xml:space="preserve"> The</w:t>
      </w:r>
      <w:r w:rsidR="00E70520">
        <w:t xml:space="preserve"> confirmation image shows</w:t>
      </w:r>
      <w:r w:rsidR="004B5A23">
        <w:t xml:space="preserve"> that</w:t>
      </w:r>
      <w:r w:rsidR="00D936C2">
        <w:t xml:space="preserve"> the rotation</w:t>
      </w:r>
      <w:r w:rsidR="004B5A23">
        <w:t xml:space="preserve"> angles</w:t>
      </w:r>
      <w:r w:rsidR="00D936C2">
        <w:t xml:space="preserve"> around</w:t>
      </w:r>
      <w:r w:rsidR="00CD3F12">
        <w:t xml:space="preserve"> </w:t>
      </w:r>
      <w:r w:rsidR="00D936C2">
        <w:t>both</w:t>
      </w:r>
      <w:r w:rsidR="00CD3F12">
        <w:t xml:space="preserve"> the</w:t>
      </w:r>
      <w:r w:rsidR="00D936C2">
        <w:t xml:space="preserve"> axes</w:t>
      </w:r>
      <w:r w:rsidR="004B5A23">
        <w:t xml:space="preserve"> are</w:t>
      </w:r>
      <w:r w:rsidR="00D936C2">
        <w:t xml:space="preserve"> close to zero</w:t>
      </w:r>
      <w:r w:rsidR="004B5A23">
        <w:t xml:space="preserve"> (Figure 4.8</w:t>
      </w:r>
      <w:r w:rsidR="0077286F">
        <w:t xml:space="preserve"> (b)</w:t>
      </w:r>
      <w:r w:rsidR="00FC1367">
        <w:t>)</w:t>
      </w:r>
      <w:r w:rsidR="00D936C2">
        <w:t>.</w:t>
      </w:r>
      <w:r w:rsidR="0077286F">
        <w:t xml:space="preserve"> </w:t>
      </w:r>
      <w:r w:rsidR="009049AC">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rsidR="009049AC">
        <w:t>al marker is</w:t>
      </w:r>
      <w:r w:rsidR="00FF4B53">
        <w:t xml:space="preserve"> compared a</w:t>
      </w:r>
      <w:r w:rsidR="00E35D15">
        <w:t>gainst their physical distance, to calculate the required translational movement of the marker</w:t>
      </w:r>
      <w:r w:rsidR="004B5A23">
        <w:t xml:space="preserve"> (Figure 4.9</w:t>
      </w:r>
      <w:r w:rsidR="00391346">
        <w:t xml:space="preserve"> (a)</w:t>
      </w:r>
      <w:r w:rsidR="00A61009">
        <w:t>)</w:t>
      </w:r>
      <w:r w:rsidR="00E35D15">
        <w:t>.</w:t>
      </w:r>
      <w:r w:rsidR="009049AC">
        <w:t xml:space="preserve"> According to this calculation, </w:t>
      </w:r>
      <w:r w:rsidR="00B94EA6">
        <w:t xml:space="preserve">the </w:t>
      </w:r>
      <w:r w:rsidR="009049AC">
        <w:t xml:space="preserve">marker </w:t>
      </w:r>
      <w:r w:rsidR="00A61009">
        <w:t>is</w:t>
      </w:r>
      <w:r w:rsidR="009049AC">
        <w:t xml:space="preserve"> move</w:t>
      </w:r>
      <w:r w:rsidR="00A61009">
        <w:t>d</w:t>
      </w:r>
      <w:r w:rsidR="009049AC">
        <w:t xml:space="preserve"> +4 mm along </w:t>
      </w:r>
      <w:r w:rsidR="004B5A23">
        <w:t xml:space="preserve">the </w:t>
      </w:r>
      <w:r w:rsidR="009049AC">
        <w:t>x</w:t>
      </w:r>
      <w:r w:rsidR="00556AF5">
        <w:t>-</w:t>
      </w:r>
      <w:r w:rsidR="009049AC">
        <w:t>axis.</w:t>
      </w:r>
    </w:p>
    <w:p w:rsidR="001C2A64" w:rsidRDefault="00556AF5" w:rsidP="00BD3767">
      <w:r>
        <w:t>Subsequently</w:t>
      </w:r>
      <w:r w:rsidR="003A0115">
        <w:t>,</w:t>
      </w:r>
      <w:r w:rsidR="00DF6ADE">
        <w:t xml:space="preserve"> an </w:t>
      </w:r>
      <w:r w:rsidR="00DF6ADE" w:rsidRPr="00DF6ADE">
        <w:rPr>
          <w:rFonts w:cstheme="minorHAnsi"/>
        </w:rPr>
        <w:t>18-gauge</w:t>
      </w:r>
      <w:r w:rsidR="00CE66CC">
        <w:rPr>
          <w:rFonts w:cstheme="minorHAnsi"/>
        </w:rPr>
        <w:t>-</w:t>
      </w:r>
      <w:r w:rsidR="00383CC3">
        <w:rPr>
          <w:rFonts w:cstheme="minorHAnsi"/>
          <w:color w:val="000000"/>
        </w:rPr>
        <w:t>MRI-safe biopsy needle</w:t>
      </w:r>
      <w:r w:rsidR="00DF6ADE" w:rsidRPr="002C5941">
        <w:rPr>
          <w:rFonts w:cstheme="minorHAnsi"/>
          <w:color w:val="000000"/>
        </w:rPr>
        <w:t xml:space="preserve"> </w:t>
      </w:r>
      <w:r w:rsidR="00383CC3">
        <w:rPr>
          <w:rFonts w:cstheme="minorHAnsi"/>
          <w:color w:val="000000"/>
        </w:rPr>
        <w:t>(</w:t>
      </w:r>
      <w:r w:rsidR="00DF6ADE" w:rsidRPr="002C5941">
        <w:rPr>
          <w:rFonts w:cstheme="minorHAnsi"/>
          <w:color w:val="000000"/>
        </w:rPr>
        <w:t>KIM-18/15, length: 150 mm, INNOVATIVE TOMOGRAPHY PRODUCTS GMBH, Bochum, Germany</w:t>
      </w:r>
      <w:r w:rsidR="005E7AFF" w:rsidRPr="002C5941">
        <w:rPr>
          <w:rFonts w:cstheme="minorHAnsi"/>
        </w:rPr>
        <w:t>)</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Figure</w:t>
      </w:r>
      <w:r w:rsidR="004B5A23">
        <w:t xml:space="preserve"> 4.9</w:t>
      </w:r>
      <w:r w:rsidR="00E82B87">
        <w:t xml:space="preserve"> (b)</w:t>
      </w:r>
      <w:r w:rsidR="00E822EE">
        <w:t xml:space="preserve"> shows </w:t>
      </w:r>
      <w:r w:rsidR="00592227">
        <w:t xml:space="preserve">that the needle </w:t>
      </w:r>
      <w:r w:rsidR="00BD3767">
        <w:t xml:space="preserve">successfully </w:t>
      </w:r>
      <w:r w:rsidR="00592227">
        <w:t>reached the target</w:t>
      </w:r>
      <w:r w:rsidR="00BD3767">
        <w:t xml:space="preserve"> with 1mm offset</w:t>
      </w:r>
      <w:r w:rsidR="00592227">
        <w:t>.</w:t>
      </w:r>
      <w:r w:rsidR="00455D69">
        <w:t xml:space="preserve"> </w:t>
      </w:r>
    </w:p>
    <w:p w:rsidR="00FD6885" w:rsidRDefault="00F56ED2" w:rsidP="00BC4195">
      <w:r>
        <w:rPr>
          <w:noProof/>
        </w:rPr>
        <w:lastRenderedPageBreak/>
        <mc:AlternateContent>
          <mc:Choice Requires="wps">
            <w:drawing>
              <wp:anchor distT="0" distB="0" distL="114300" distR="114300" simplePos="0" relativeHeight="252081664" behindDoc="0" locked="0" layoutInCell="1" allowOverlap="1" wp14:anchorId="7B71FF9E" wp14:editId="5F685864">
                <wp:simplePos x="0" y="0"/>
                <wp:positionH relativeFrom="margin">
                  <wp:posOffset>53340</wp:posOffset>
                </wp:positionH>
                <wp:positionV relativeFrom="paragraph">
                  <wp:posOffset>3930650</wp:posOffset>
                </wp:positionV>
                <wp:extent cx="534035" cy="174625"/>
                <wp:effectExtent l="0" t="0" r="0" b="0"/>
                <wp:wrapTopAndBottom/>
                <wp:docPr id="1073742015" name="Text Box 1073742015"/>
                <wp:cNvGraphicFramePr/>
                <a:graphic xmlns:a="http://schemas.openxmlformats.org/drawingml/2006/main">
                  <a:graphicData uri="http://schemas.microsoft.com/office/word/2010/wordprocessingShape">
                    <wps:wsp>
                      <wps:cNvSpPr txBox="1"/>
                      <wps:spPr>
                        <a:xfrm>
                          <a:off x="0" y="0"/>
                          <a:ext cx="534035" cy="174625"/>
                        </a:xfrm>
                        <a:prstGeom prst="rect">
                          <a:avLst/>
                        </a:prstGeom>
                        <a:solidFill>
                          <a:prstClr val="white"/>
                        </a:solidFill>
                        <a:ln>
                          <a:noFill/>
                        </a:ln>
                      </wps:spPr>
                      <wps:txbx>
                        <w:txbxContent>
                          <w:p w:rsidR="00C43B2A" w:rsidRPr="00CF759E" w:rsidRDefault="00C43B2A" w:rsidP="009F0F97">
                            <w:pPr>
                              <w:pStyle w:val="Caption"/>
                              <w:bidi/>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1FF9E" id="Text Box 1073742015" o:spid="_x0000_s1215" type="#_x0000_t202" style="position:absolute;left:0;text-align:left;margin-left:4.2pt;margin-top:309.5pt;width:42.05pt;height:13.75pt;z-index:25208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" stroked="f">
                <v:textbox inset="0,0,0,0">
                  <w:txbxContent>
                    <w:p w:rsidR="00C43B2A" w:rsidRPr="00CF759E" w:rsidRDefault="00C43B2A" w:rsidP="009F0F97">
                      <w:pPr>
                        <w:pStyle w:val="Caption"/>
                        <w:bidi/>
                      </w:pPr>
                      <w:r>
                        <w:t>(</w:t>
                      </w:r>
                      <w:r w:rsidRPr="00CF759E">
                        <w:t>a</w:t>
                      </w:r>
                      <w:r>
                        <w:t>)</w:t>
                      </w:r>
                    </w:p>
                  </w:txbxContent>
                </v:textbox>
                <w10:wrap type="topAndBottom" anchorx="margin"/>
              </v:shape>
            </w:pict>
          </mc:Fallback>
        </mc:AlternateContent>
      </w:r>
      <w:r>
        <w:rPr>
          <w:noProof/>
        </w:rPr>
        <mc:AlternateContent>
          <mc:Choice Requires="wps">
            <w:drawing>
              <wp:anchor distT="0" distB="0" distL="114300" distR="114300" simplePos="0" relativeHeight="252083712" behindDoc="0" locked="0" layoutInCell="1" allowOverlap="1" wp14:anchorId="4113E83E" wp14:editId="33C16C4A">
                <wp:simplePos x="0" y="0"/>
                <wp:positionH relativeFrom="margin">
                  <wp:posOffset>-361654</wp:posOffset>
                </wp:positionH>
                <wp:positionV relativeFrom="paragraph">
                  <wp:posOffset>7221740</wp:posOffset>
                </wp:positionV>
                <wp:extent cx="893445" cy="174625"/>
                <wp:effectExtent l="0" t="0" r="1905" b="0"/>
                <wp:wrapTopAndBottom/>
                <wp:docPr id="1073742016" name="Text Box 107374201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C43B2A" w:rsidRPr="00CF759E" w:rsidRDefault="00C43B2A" w:rsidP="009F0F97">
                            <w:pPr>
                              <w:pStyle w:val="Caption"/>
                              <w:bidi/>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3E83E" id="Text Box 1073742016" o:spid="_x0000_s1216" type="#_x0000_t202" style="position:absolute;left:0;text-align:left;margin-left:-28.5pt;margin-top:568.65pt;width:70.35pt;height:13.75pt;z-index:25208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" stroked="f">
                <v:textbox inset="0,0,0,0">
                  <w:txbxContent>
                    <w:p w:rsidR="00C43B2A" w:rsidRPr="00CF759E" w:rsidRDefault="00C43B2A" w:rsidP="009F0F97">
                      <w:pPr>
                        <w:pStyle w:val="Caption"/>
                        <w:bidi/>
                      </w:pPr>
                      <w:r>
                        <w:t>(b)</w:t>
                      </w:r>
                    </w:p>
                  </w:txbxContent>
                </v:textbox>
                <w10:wrap type="topAndBottom" anchorx="margin"/>
              </v:shape>
            </w:pict>
          </mc:Fallback>
        </mc:AlternateContent>
      </w:r>
      <w:r>
        <w:rPr>
          <w:noProof/>
        </w:rPr>
        <mc:AlternateContent>
          <mc:Choice Requires="wps">
            <w:drawing>
              <wp:anchor distT="0" distB="0" distL="114300" distR="114300" simplePos="0" relativeHeight="252071424" behindDoc="0" locked="0" layoutInCell="1" allowOverlap="1" wp14:anchorId="1E641D97" wp14:editId="01CFE102">
                <wp:simplePos x="0" y="0"/>
                <wp:positionH relativeFrom="margin">
                  <wp:align>left</wp:align>
                </wp:positionH>
                <wp:positionV relativeFrom="paragraph">
                  <wp:posOffset>7698023</wp:posOffset>
                </wp:positionV>
                <wp:extent cx="5731510" cy="635"/>
                <wp:effectExtent l="0" t="0" r="254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C43B2A" w:rsidRPr="005E0C5C" w:rsidRDefault="00C43B2A" w:rsidP="009F0F97">
                            <w:pPr>
                              <w:pStyle w:val="Caption"/>
                            </w:pPr>
                            <w:bookmarkStart w:id="279" w:name="_Toc525895351"/>
                            <w:bookmarkStart w:id="280" w:name="_Ref525664702"/>
                            <w:r>
                              <w:t xml:space="preserve">Figure </w:t>
                            </w:r>
                            <w:r>
                              <w:fldChar w:fldCharType="begin"/>
                            </w:r>
                            <w:r>
                              <w:instrText xml:space="preserve"> STYLEREF 1 \s </w:instrText>
                            </w:r>
                            <w:r>
                              <w:fldChar w:fldCharType="separate"/>
                            </w:r>
                            <w:r w:rsidR="00166892">
                              <w:rPr>
                                <w:cs/>
                              </w:rPr>
                              <w:t>‎</w:t>
                            </w:r>
                            <w:r w:rsidR="00166892">
                              <w:t>4</w:t>
                            </w:r>
                            <w:r>
                              <w:fldChar w:fldCharType="end"/>
                            </w:r>
                            <w:r>
                              <w:t>.</w:t>
                            </w:r>
                            <w:r>
                              <w:fldChar w:fldCharType="begin"/>
                            </w:r>
                            <w:r>
                              <w:instrText xml:space="preserve"> SEQ Figure \* ARABIC \s 1 </w:instrText>
                            </w:r>
                            <w:r>
                              <w:fldChar w:fldCharType="separate"/>
                            </w:r>
                            <w:r w:rsidR="00166892">
                              <w:t>7</w:t>
                            </w:r>
                            <w:r>
                              <w:fldChar w:fldCharType="end"/>
                            </w:r>
                            <w:bookmarkEnd w:id="280"/>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79"/>
                            <w:r w:rsidRPr="004329F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41D97" id="Text Box 1073742032" o:spid="_x0000_s1217" type="#_x0000_t202" style="position:absolute;left:0;text-align:left;margin-left:0;margin-top:606.15pt;width:451.3pt;height:.05pt;z-index:252071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" stroked="f">
                <v:textbox style="mso-fit-shape-to-text:t" inset="0,0,0,0">
                  <w:txbxContent>
                    <w:p w:rsidR="00C43B2A" w:rsidRPr="005E0C5C" w:rsidRDefault="00C43B2A" w:rsidP="009F0F97">
                      <w:pPr>
                        <w:pStyle w:val="Caption"/>
                      </w:pPr>
                      <w:bookmarkStart w:id="281" w:name="_Toc525895351"/>
                      <w:bookmarkStart w:id="282" w:name="_Ref525664702"/>
                      <w:r>
                        <w:t xml:space="preserve">Figure </w:t>
                      </w:r>
                      <w:r>
                        <w:fldChar w:fldCharType="begin"/>
                      </w:r>
                      <w:r>
                        <w:instrText xml:space="preserve"> STYLEREF 1 \s </w:instrText>
                      </w:r>
                      <w:r>
                        <w:fldChar w:fldCharType="separate"/>
                      </w:r>
                      <w:r w:rsidR="00166892">
                        <w:rPr>
                          <w:cs/>
                        </w:rPr>
                        <w:t>‎</w:t>
                      </w:r>
                      <w:r w:rsidR="00166892">
                        <w:t>4</w:t>
                      </w:r>
                      <w:r>
                        <w:fldChar w:fldCharType="end"/>
                      </w:r>
                      <w:r>
                        <w:t>.</w:t>
                      </w:r>
                      <w:r>
                        <w:fldChar w:fldCharType="begin"/>
                      </w:r>
                      <w:r>
                        <w:instrText xml:space="preserve"> SEQ Figure \* ARABIC \s 1 </w:instrText>
                      </w:r>
                      <w:r>
                        <w:fldChar w:fldCharType="separate"/>
                      </w:r>
                      <w:r w:rsidR="00166892">
                        <w:t>7</w:t>
                      </w:r>
                      <w:r>
                        <w:fldChar w:fldCharType="end"/>
                      </w:r>
                      <w:bookmarkEnd w:id="282"/>
                      <w:r>
                        <w:t>: The setup of the phantom targeting test in</w:t>
                      </w:r>
                      <w:r w:rsidRPr="004329F7">
                        <w:t xml:space="preserve"> a 3T Skyra MRI system </w:t>
                      </w:r>
                      <w:r>
                        <w:t>(Siemens Healthineers, Germany). The rotary frame and the phantom are positioned on the patient table, and a body</w:t>
                      </w:r>
                      <w:r w:rsidRPr="004329F7">
                        <w:t xml:space="preserve"> coil</w:t>
                      </w:r>
                      <w:r>
                        <w:t xml:space="preserve"> covers them.</w:t>
                      </w:r>
                      <w:bookmarkEnd w:id="281"/>
                      <w:r w:rsidRPr="004329F7">
                        <w:t xml:space="preserve"> </w:t>
                      </w:r>
                    </w:p>
                  </w:txbxContent>
                </v:textbox>
                <w10:wrap type="topAndBottom" anchorx="margin"/>
              </v:shape>
            </w:pict>
          </mc:Fallback>
        </mc:AlternateContent>
      </w:r>
      <w:r>
        <w:rPr>
          <w:noProof/>
        </w:rPr>
        <w:drawing>
          <wp:anchor distT="0" distB="0" distL="114300" distR="114300" simplePos="0" relativeHeight="252069376" behindDoc="0" locked="0" layoutInCell="1" allowOverlap="1" wp14:anchorId="1EF7B137" wp14:editId="1F565A42">
            <wp:simplePos x="0" y="0"/>
            <wp:positionH relativeFrom="margin">
              <wp:align>center</wp:align>
            </wp:positionH>
            <wp:positionV relativeFrom="paragraph">
              <wp:posOffset>3554730</wp:posOffset>
            </wp:positionV>
            <wp:extent cx="3291840" cy="4440891"/>
            <wp:effectExtent l="0" t="2858" r="953" b="952"/>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7" cstate="print">
                      <a:extLst>
                        <a:ext uri="{28A0092B-C50C-407E-A947-70E740481C1C}">
                          <a14:useLocalDpi xmlns:a14="http://schemas.microsoft.com/office/drawing/2010/main" val="0"/>
                        </a:ext>
                      </a:extLst>
                    </a:blip>
                    <a:srcRect l="42342" t="27673" r="37560" b="36179"/>
                    <a:stretch/>
                  </pic:blipFill>
                  <pic:spPr bwMode="auto">
                    <a:xfrm rot="5400000">
                      <a:off x="0" y="0"/>
                      <a:ext cx="3291840" cy="4440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99072" behindDoc="1" locked="0" layoutInCell="1" allowOverlap="1" wp14:anchorId="4ED16733" wp14:editId="5270E578">
            <wp:simplePos x="0" y="0"/>
            <wp:positionH relativeFrom="margin">
              <wp:align>right</wp:align>
            </wp:positionH>
            <wp:positionV relativeFrom="paragraph">
              <wp:posOffset>82</wp:posOffset>
            </wp:positionV>
            <wp:extent cx="5669280" cy="3910965"/>
            <wp:effectExtent l="0" t="0" r="7620" b="0"/>
            <wp:wrapTight wrapText="bothSides">
              <wp:wrapPolygon edited="0">
                <wp:start x="0" y="0"/>
                <wp:lineTo x="0" y="21463"/>
                <wp:lineTo x="21556" y="21463"/>
                <wp:lineTo x="21556" y="0"/>
                <wp:lineTo x="0" y="0"/>
              </wp:wrapPolygon>
            </wp:wrapTight>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8" cstate="print">
                      <a:extLst>
                        <a:ext uri="{28A0092B-C50C-407E-A947-70E740481C1C}">
                          <a14:useLocalDpi xmlns:a14="http://schemas.microsoft.com/office/drawing/2010/main" val="0"/>
                        </a:ext>
                      </a:extLst>
                    </a:blip>
                    <a:srcRect b="8013"/>
                    <a:stretch/>
                  </pic:blipFill>
                  <pic:spPr bwMode="auto">
                    <a:xfrm>
                      <a:off x="0" y="0"/>
                      <a:ext cx="5669280" cy="391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BF0" w:rsidRPr="00182A9D" w:rsidRDefault="007A6BD4" w:rsidP="00D61A91">
      <w:r>
        <w:rPr>
          <w:noProof/>
        </w:rPr>
        <w:lastRenderedPageBreak/>
        <mc:AlternateContent>
          <mc:Choice Requires="wps">
            <w:drawing>
              <wp:anchor distT="0" distB="0" distL="114300" distR="114300" simplePos="0" relativeHeight="252101120" behindDoc="0" locked="0" layoutInCell="1" allowOverlap="1" wp14:anchorId="70A09701" wp14:editId="5BCDF02E">
                <wp:simplePos x="0" y="0"/>
                <wp:positionH relativeFrom="margin">
                  <wp:align>left</wp:align>
                </wp:positionH>
                <wp:positionV relativeFrom="paragraph">
                  <wp:posOffset>7768862</wp:posOffset>
                </wp:positionV>
                <wp:extent cx="5729605" cy="635"/>
                <wp:effectExtent l="0" t="0" r="4445" b="8255"/>
                <wp:wrapTopAndBottom/>
                <wp:docPr id="1073741920" name="Text Box 1073741920"/>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C43B2A" w:rsidRPr="00A12BBE" w:rsidRDefault="00C43B2A" w:rsidP="000F7B84">
                            <w:pPr>
                              <w:pStyle w:val="Caption"/>
                            </w:pPr>
                            <w:bookmarkStart w:id="283" w:name="_Toc525895353"/>
                            <w:r>
                              <w:t xml:space="preserve">Figure </w:t>
                            </w:r>
                            <w:r>
                              <w:fldChar w:fldCharType="begin"/>
                            </w:r>
                            <w:r>
                              <w:instrText xml:space="preserve"> STYLEREF 1 \s </w:instrText>
                            </w:r>
                            <w:r>
                              <w:fldChar w:fldCharType="separate"/>
                            </w:r>
                            <w:r w:rsidR="00166892">
                              <w:rPr>
                                <w:cs/>
                              </w:rPr>
                              <w:t>‎</w:t>
                            </w:r>
                            <w:r w:rsidR="00166892">
                              <w:t>4</w:t>
                            </w:r>
                            <w:r>
                              <w:fldChar w:fldCharType="end"/>
                            </w:r>
                            <w:r>
                              <w:t xml:space="preserve">.9: </w:t>
                            </w:r>
                            <w:bookmarkEnd w:id="283"/>
                            <w:r>
                              <w:t>The coronal view of the phantom and the Z-frame. (a) This image is used to calculate the required translational movements of the marker. (b) This image shows the needle pathway through the target after inserting the needle.</w:t>
                            </w:r>
                          </w:p>
                          <w:p w:rsidR="00C43B2A" w:rsidRPr="00D76AD8" w:rsidRDefault="00C43B2A" w:rsidP="007A6BD4">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A09701" id="Text Box 1073741920" o:spid="_x0000_s1218" type="#_x0000_t202" style="position:absolute;left:0;text-align:left;margin-left:0;margin-top:611.7pt;width:451.15pt;height:.05pt;z-index:2521011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" stroked="f">
                <v:textbox style="mso-fit-shape-to-text:t" inset="0,0,0,0">
                  <w:txbxContent>
                    <w:p w:rsidR="00C43B2A" w:rsidRPr="00A12BBE" w:rsidRDefault="00C43B2A" w:rsidP="000F7B84">
                      <w:pPr>
                        <w:pStyle w:val="Caption"/>
                      </w:pPr>
                      <w:bookmarkStart w:id="284" w:name="_Toc525895353"/>
                      <w:r>
                        <w:t xml:space="preserve">Figure </w:t>
                      </w:r>
                      <w:r>
                        <w:fldChar w:fldCharType="begin"/>
                      </w:r>
                      <w:r>
                        <w:instrText xml:space="preserve"> STYLEREF 1 \s </w:instrText>
                      </w:r>
                      <w:r>
                        <w:fldChar w:fldCharType="separate"/>
                      </w:r>
                      <w:r w:rsidR="00166892">
                        <w:rPr>
                          <w:cs/>
                        </w:rPr>
                        <w:t>‎</w:t>
                      </w:r>
                      <w:r w:rsidR="00166892">
                        <w:t>4</w:t>
                      </w:r>
                      <w:r>
                        <w:fldChar w:fldCharType="end"/>
                      </w:r>
                      <w:r>
                        <w:t xml:space="preserve">.9: </w:t>
                      </w:r>
                      <w:bookmarkEnd w:id="284"/>
                      <w:r>
                        <w:t>The coronal view of the phantom and the Z-frame. (a) This image is used to calculate the required translational movements of the marker. (b) This image shows the needle pathway through the target after inserting the needle.</w:t>
                      </w:r>
                    </w:p>
                    <w:p w:rsidR="00C43B2A" w:rsidRPr="00D76AD8" w:rsidRDefault="00C43B2A" w:rsidP="007A6BD4">
                      <w:pPr>
                        <w:pStyle w:val="Caption"/>
                      </w:pPr>
                    </w:p>
                  </w:txbxContent>
                </v:textbox>
                <w10:wrap type="topAndBottom" anchorx="margin"/>
              </v:shape>
            </w:pict>
          </mc:Fallback>
        </mc:AlternateContent>
      </w:r>
      <w:r>
        <w:rPr>
          <w:noProof/>
        </w:rPr>
        <mc:AlternateContent>
          <mc:Choice Requires="wps">
            <w:drawing>
              <wp:anchor distT="0" distB="0" distL="114300" distR="114300" simplePos="0" relativeHeight="252103168" behindDoc="0" locked="0" layoutInCell="1" allowOverlap="1" wp14:anchorId="520991A2" wp14:editId="5424D854">
                <wp:simplePos x="0" y="0"/>
                <wp:positionH relativeFrom="margin">
                  <wp:posOffset>-31717</wp:posOffset>
                </wp:positionH>
                <wp:positionV relativeFrom="paragraph">
                  <wp:posOffset>2982653</wp:posOffset>
                </wp:positionV>
                <wp:extent cx="5729605" cy="635"/>
                <wp:effectExtent l="0" t="0" r="4445" b="8255"/>
                <wp:wrapTopAndBottom/>
                <wp:docPr id="1073742019" name="Text Box 1073742019"/>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rsidR="00C43B2A" w:rsidRPr="00A12BBE" w:rsidRDefault="00C43B2A" w:rsidP="000F7B84">
                            <w:pPr>
                              <w:pStyle w:val="Caption"/>
                            </w:pPr>
                            <w:bookmarkStart w:id="285" w:name="_Toc525895352"/>
                            <w:r>
                              <w:t xml:space="preserve">Figure </w:t>
                            </w:r>
                            <w:r>
                              <w:fldChar w:fldCharType="begin"/>
                            </w:r>
                            <w:r>
                              <w:instrText xml:space="preserve"> STYLEREF 1 \s </w:instrText>
                            </w:r>
                            <w:r>
                              <w:fldChar w:fldCharType="separate"/>
                            </w:r>
                            <w:r w:rsidR="00166892">
                              <w:rPr>
                                <w:cs/>
                              </w:rPr>
                              <w:t>‎</w:t>
                            </w:r>
                            <w:r w:rsidR="00166892">
                              <w:t>4</w:t>
                            </w:r>
                            <w:r>
                              <w:fldChar w:fldCharType="end"/>
                            </w:r>
                            <w:r>
                              <w:t xml:space="preserve">.8: </w:t>
                            </w:r>
                            <w:bookmarkEnd w:id="285"/>
                            <w:r>
                              <w:t>2-D image of the Z-frame marker. (a) This image is applied to calculate the required rotation of the marker around both the x- and y-axes. According to this image, the marker has to rotate +6.04 degrees around the x-axis and +3.8 degrees around the y-axis to be parallal to the MR-plane. (b) The confirmatioon image after the rotation shows the angle between the marker and the image plane: -0.52 degrees around x-axis, and -0.62 degrees around the y-axis, which are the offset of the rotary fr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0991A2" id="Text Box 1073742019" o:spid="_x0000_s1219" type="#_x0000_t202" style="position:absolute;left:0;text-align:left;margin-left:-2.5pt;margin-top:234.85pt;width:451.15pt;height:.05pt;z-index:2521031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" stroked="f">
                <v:textbox style="mso-fit-shape-to-text:t" inset="0,0,0,0">
                  <w:txbxContent>
                    <w:p w:rsidR="00C43B2A" w:rsidRPr="00A12BBE" w:rsidRDefault="00C43B2A" w:rsidP="000F7B84">
                      <w:pPr>
                        <w:pStyle w:val="Caption"/>
                      </w:pPr>
                      <w:bookmarkStart w:id="286" w:name="_Toc525895352"/>
                      <w:r>
                        <w:t xml:space="preserve">Figure </w:t>
                      </w:r>
                      <w:r>
                        <w:fldChar w:fldCharType="begin"/>
                      </w:r>
                      <w:r>
                        <w:instrText xml:space="preserve"> STYLEREF 1 \s </w:instrText>
                      </w:r>
                      <w:r>
                        <w:fldChar w:fldCharType="separate"/>
                      </w:r>
                      <w:r w:rsidR="00166892">
                        <w:rPr>
                          <w:cs/>
                        </w:rPr>
                        <w:t>‎</w:t>
                      </w:r>
                      <w:r w:rsidR="00166892">
                        <w:t>4</w:t>
                      </w:r>
                      <w:r>
                        <w:fldChar w:fldCharType="end"/>
                      </w:r>
                      <w:r>
                        <w:t xml:space="preserve">.8: </w:t>
                      </w:r>
                      <w:bookmarkEnd w:id="286"/>
                      <w:r>
                        <w:t>2-D image of the Z-frame marker. (a) This image is applied to calculate the required rotation of the marker around both the x- and y-axes. According to this image, the marker has to rotate +6.04 degrees around the x-axis and +3.8 degrees around the y-axis to be parallal to the MR-plane. (b) The confirmatioon image after the rotation shows the angle between the marker and the image plane: -0.52 degrees around x-axis, and -0.62 degrees around the y-axis, which are the offset of the rotary frame.</w:t>
                      </w:r>
                    </w:p>
                  </w:txbxContent>
                </v:textbox>
                <w10:wrap type="topAndBottom" anchorx="margin"/>
              </v:shape>
            </w:pict>
          </mc:Fallback>
        </mc:AlternateContent>
      </w:r>
      <w:r w:rsidR="005902D8">
        <w:rPr>
          <w:noProof/>
        </w:rPr>
        <mc:AlternateContent>
          <mc:Choice Requires="wps">
            <w:drawing>
              <wp:anchor distT="0" distB="0" distL="114300" distR="114300" simplePos="0" relativeHeight="252098048" behindDoc="0" locked="0" layoutInCell="1" allowOverlap="1" wp14:anchorId="2BED426E" wp14:editId="481A5160">
                <wp:simplePos x="0" y="0"/>
                <wp:positionH relativeFrom="margin">
                  <wp:posOffset>4289235</wp:posOffset>
                </wp:positionH>
                <wp:positionV relativeFrom="paragraph">
                  <wp:posOffset>7432765</wp:posOffset>
                </wp:positionV>
                <wp:extent cx="546100" cy="174625"/>
                <wp:effectExtent l="0" t="0" r="6350" b="0"/>
                <wp:wrapTopAndBottom/>
                <wp:docPr id="1073742036" name="Text Box 107374203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D426E" id="Text Box 1073742036" o:spid="_x0000_s1220" type="#_x0000_t202" style="position:absolute;left:0;text-align:left;margin-left:337.75pt;margin-top:585.25pt;width:43pt;height:13.75pt;z-index:25209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" stroked="f">
                <v:textbox inset="0,0,0,0">
                  <w:txbxContent>
                    <w:p w:rsidR="00C43B2A" w:rsidRPr="00CF759E" w:rsidRDefault="00C43B2A" w:rsidP="009F0F97">
                      <w:pPr>
                        <w:pStyle w:val="Caption"/>
                      </w:pPr>
                      <w:r>
                        <w:t>(b)</w:t>
                      </w:r>
                    </w:p>
                  </w:txbxContent>
                </v:textbox>
                <w10:wrap type="topAndBottom" anchorx="margin"/>
              </v:shape>
            </w:pict>
          </mc:Fallback>
        </mc:AlternateContent>
      </w:r>
      <w:r w:rsidR="005902D8">
        <w:rPr>
          <w:noProof/>
        </w:rPr>
        <mc:AlternateContent>
          <mc:Choice Requires="wps">
            <w:drawing>
              <wp:anchor distT="0" distB="0" distL="114300" distR="114300" simplePos="0" relativeHeight="252096000" behindDoc="0" locked="0" layoutInCell="1" allowOverlap="1" wp14:anchorId="34B09A6E" wp14:editId="76213D88">
                <wp:simplePos x="0" y="0"/>
                <wp:positionH relativeFrom="margin">
                  <wp:posOffset>1116520</wp:posOffset>
                </wp:positionH>
                <wp:positionV relativeFrom="paragraph">
                  <wp:posOffset>7435751</wp:posOffset>
                </wp:positionV>
                <wp:extent cx="546100" cy="174625"/>
                <wp:effectExtent l="0" t="0" r="6350" b="0"/>
                <wp:wrapTopAndBottom/>
                <wp:docPr id="1073742035" name="Text Box 1073742035"/>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C43B2A" w:rsidRPr="00CF759E" w:rsidRDefault="00C43B2A" w:rsidP="009F0F97">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09A6E" id="Text Box 1073742035" o:spid="_x0000_s1221" type="#_x0000_t202" style="position:absolute;left:0;text-align:left;margin-left:87.9pt;margin-top:585.5pt;width:43pt;height:13.75pt;z-index:25209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" stroked="f">
                <v:textbox inset="0,0,0,0">
                  <w:txbxContent>
                    <w:p w:rsidR="00C43B2A" w:rsidRPr="00CF759E" w:rsidRDefault="00C43B2A" w:rsidP="009F0F97">
                      <w:pPr>
                        <w:pStyle w:val="Caption"/>
                      </w:pPr>
                      <w:r>
                        <w:t>(a)</w:t>
                      </w:r>
                    </w:p>
                  </w:txbxContent>
                </v:textbox>
                <w10:wrap type="topAndBottom" anchorx="margin"/>
              </v:shape>
            </w:pict>
          </mc:Fallback>
        </mc:AlternateContent>
      </w:r>
      <w:r w:rsidR="005902D8">
        <w:rPr>
          <w:noProof/>
        </w:rPr>
        <w:drawing>
          <wp:anchor distT="0" distB="0" distL="114300" distR="114300" simplePos="0" relativeHeight="252089856" behindDoc="0" locked="0" layoutInCell="1" allowOverlap="1" wp14:anchorId="744286DC" wp14:editId="373C9AE3">
            <wp:simplePos x="0" y="0"/>
            <wp:positionH relativeFrom="margin">
              <wp:posOffset>3026410</wp:posOffset>
            </wp:positionH>
            <wp:positionV relativeFrom="paragraph">
              <wp:posOffset>4499387</wp:posOffset>
            </wp:positionV>
            <wp:extent cx="2697480" cy="2926080"/>
            <wp:effectExtent l="0" t="0" r="7620" b="7620"/>
            <wp:wrapTopAndBottom/>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5" name="IMG_9512.JPG"/>
                    <pic:cNvPicPr/>
                  </pic:nvPicPr>
                  <pic:blipFill rotWithShape="1">
                    <a:blip r:embed="rId109" cstate="print">
                      <a:extLst>
                        <a:ext uri="{28A0092B-C50C-407E-A947-70E740481C1C}">
                          <a14:useLocalDpi xmlns:a14="http://schemas.microsoft.com/office/drawing/2010/main" val="0"/>
                        </a:ext>
                      </a:extLst>
                    </a:blip>
                    <a:srcRect l="35666" t="17721" r="14401" b="10085"/>
                    <a:stretch/>
                  </pic:blipFill>
                  <pic:spPr bwMode="auto">
                    <a:xfrm rot="10800000">
                      <a:off x="0" y="0"/>
                      <a:ext cx="269748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02D8">
        <w:rPr>
          <w:noProof/>
        </w:rPr>
        <w:drawing>
          <wp:anchor distT="0" distB="0" distL="114300" distR="114300" simplePos="0" relativeHeight="252073472" behindDoc="0" locked="0" layoutInCell="1" allowOverlap="1" wp14:anchorId="0048C1C1" wp14:editId="023DAB96">
            <wp:simplePos x="0" y="0"/>
            <wp:positionH relativeFrom="margin">
              <wp:posOffset>0</wp:posOffset>
            </wp:positionH>
            <wp:positionV relativeFrom="paragraph">
              <wp:posOffset>4501927</wp:posOffset>
            </wp:positionV>
            <wp:extent cx="2616835" cy="2926080"/>
            <wp:effectExtent l="0" t="0" r="0" b="762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8_1.PNG"/>
                    <pic:cNvPicPr/>
                  </pic:nvPicPr>
                  <pic:blipFill rotWithShape="1">
                    <a:blip r:embed="rId110">
                      <a:extLst>
                        <a:ext uri="{28A0092B-C50C-407E-A947-70E740481C1C}">
                          <a14:useLocalDpi xmlns:a14="http://schemas.microsoft.com/office/drawing/2010/main" val="0"/>
                        </a:ext>
                      </a:extLst>
                    </a:blip>
                    <a:srcRect t="1770" b="12860"/>
                    <a:stretch/>
                  </pic:blipFill>
                  <pic:spPr bwMode="auto">
                    <a:xfrm>
                      <a:off x="0" y="0"/>
                      <a:ext cx="2616835"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mc:AlternateContent>
          <mc:Choice Requires="wps">
            <w:drawing>
              <wp:anchor distT="0" distB="0" distL="114300" distR="114300" simplePos="0" relativeHeight="252093952" behindDoc="0" locked="0" layoutInCell="1" allowOverlap="1" wp14:anchorId="36A938B7" wp14:editId="14F18FAD">
                <wp:simplePos x="0" y="0"/>
                <wp:positionH relativeFrom="margin">
                  <wp:posOffset>4278564</wp:posOffset>
                </wp:positionH>
                <wp:positionV relativeFrom="paragraph">
                  <wp:posOffset>2660377</wp:posOffset>
                </wp:positionV>
                <wp:extent cx="546100" cy="174625"/>
                <wp:effectExtent l="0" t="0" r="6350" b="0"/>
                <wp:wrapTopAndBottom/>
                <wp:docPr id="1073742028" name="Text Box 1073742028"/>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C43B2A" w:rsidRPr="00CF759E" w:rsidRDefault="00C43B2A" w:rsidP="009F0F97">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38B7" id="Text Box 1073742028" o:spid="_x0000_s1222" type="#_x0000_t202" style="position:absolute;left:0;text-align:left;margin-left:336.9pt;margin-top:209.5pt;width:43pt;height:13.75pt;z-index:25209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" stroked="f">
                <v:textbox inset="0,0,0,0">
                  <w:txbxContent>
                    <w:p w:rsidR="00C43B2A" w:rsidRPr="00CF759E" w:rsidRDefault="00C43B2A" w:rsidP="009F0F97">
                      <w:pPr>
                        <w:pStyle w:val="Caption"/>
                      </w:pPr>
                      <w:r>
                        <w:t>(b)</w:t>
                      </w:r>
                    </w:p>
                  </w:txbxContent>
                </v:textbox>
                <w10:wrap type="topAndBottom" anchorx="margin"/>
              </v:shape>
            </w:pict>
          </mc:Fallback>
        </mc:AlternateContent>
      </w:r>
      <w:r w:rsidR="002B0A76">
        <w:rPr>
          <w:noProof/>
        </w:rPr>
        <mc:AlternateContent>
          <mc:Choice Requires="wps">
            <w:drawing>
              <wp:anchor distT="0" distB="0" distL="114300" distR="114300" simplePos="0" relativeHeight="252091904" behindDoc="0" locked="0" layoutInCell="1" allowOverlap="1" wp14:anchorId="12218AB6" wp14:editId="2BD317B3">
                <wp:simplePos x="0" y="0"/>
                <wp:positionH relativeFrom="margin">
                  <wp:posOffset>1234309</wp:posOffset>
                </wp:positionH>
                <wp:positionV relativeFrom="paragraph">
                  <wp:posOffset>2665425</wp:posOffset>
                </wp:positionV>
                <wp:extent cx="546100" cy="174625"/>
                <wp:effectExtent l="0" t="0" r="6350" b="0"/>
                <wp:wrapTopAndBottom/>
                <wp:docPr id="1073742026" name="Text Box 1073742026"/>
                <wp:cNvGraphicFramePr/>
                <a:graphic xmlns:a="http://schemas.openxmlformats.org/drawingml/2006/main">
                  <a:graphicData uri="http://schemas.microsoft.com/office/word/2010/wordprocessingShape">
                    <wps:wsp>
                      <wps:cNvSpPr txBox="1"/>
                      <wps:spPr>
                        <a:xfrm>
                          <a:off x="0" y="0"/>
                          <a:ext cx="546100" cy="174625"/>
                        </a:xfrm>
                        <a:prstGeom prst="rect">
                          <a:avLst/>
                        </a:prstGeom>
                        <a:solidFill>
                          <a:prstClr val="white"/>
                        </a:solidFill>
                        <a:ln>
                          <a:noFill/>
                        </a:ln>
                      </wps:spPr>
                      <wps:txbx>
                        <w:txbxContent>
                          <w:p w:rsidR="00C43B2A" w:rsidRPr="00CF759E" w:rsidRDefault="00C43B2A" w:rsidP="009F0F97">
                            <w:pPr>
                              <w:pStyle w:val="Caption"/>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18AB6" id="Text Box 1073742026" o:spid="_x0000_s1223" type="#_x0000_t202" style="position:absolute;left:0;text-align:left;margin-left:97.2pt;margin-top:209.9pt;width:43pt;height:13.75pt;z-index:25209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" stroked="f">
                <v:textbox inset="0,0,0,0">
                  <w:txbxContent>
                    <w:p w:rsidR="00C43B2A" w:rsidRPr="00CF759E" w:rsidRDefault="00C43B2A" w:rsidP="009F0F97">
                      <w:pPr>
                        <w:pStyle w:val="Caption"/>
                      </w:pPr>
                      <w:r>
                        <w:t>(a)</w:t>
                      </w:r>
                    </w:p>
                  </w:txbxContent>
                </v:textbox>
                <w10:wrap type="topAndBottom" anchorx="margin"/>
              </v:shape>
            </w:pict>
          </mc:Fallback>
        </mc:AlternateContent>
      </w:r>
      <w:r w:rsidR="002B0A76">
        <w:rPr>
          <w:noProof/>
        </w:rPr>
        <w:drawing>
          <wp:anchor distT="0" distB="0" distL="114300" distR="114300" simplePos="0" relativeHeight="252072448" behindDoc="0" locked="0" layoutInCell="1" allowOverlap="1" wp14:anchorId="069B9A91" wp14:editId="1A855A76">
            <wp:simplePos x="0" y="0"/>
            <wp:positionH relativeFrom="margin">
              <wp:align>left</wp:align>
            </wp:positionH>
            <wp:positionV relativeFrom="paragraph">
              <wp:posOffset>0</wp:posOffset>
            </wp:positionV>
            <wp:extent cx="2722929" cy="2560320"/>
            <wp:effectExtent l="0" t="0" r="1270" b="0"/>
            <wp:wrapTopAndBottom/>
            <wp:docPr id="1073741970" name="Picture 107374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70" name="12_1.PNG"/>
                    <pic:cNvPicPr/>
                  </pic:nvPicPr>
                  <pic:blipFill rotWithShape="1">
                    <a:blip r:embed="rId111">
                      <a:extLst>
                        <a:ext uri="{28A0092B-C50C-407E-A947-70E740481C1C}">
                          <a14:useLocalDpi xmlns:a14="http://schemas.microsoft.com/office/drawing/2010/main" val="0"/>
                        </a:ext>
                      </a:extLst>
                    </a:blip>
                    <a:srcRect l="24872" t="22720" r="29124" b="29967"/>
                    <a:stretch/>
                  </pic:blipFill>
                  <pic:spPr bwMode="auto">
                    <a:xfrm>
                      <a:off x="0" y="0"/>
                      <a:ext cx="2722929"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A76">
        <w:rPr>
          <w:noProof/>
        </w:rPr>
        <w:drawing>
          <wp:anchor distT="0" distB="0" distL="114300" distR="114300" simplePos="0" relativeHeight="252086784" behindDoc="0" locked="0" layoutInCell="1" allowOverlap="1" wp14:anchorId="08EC13AC" wp14:editId="63BB66CD">
            <wp:simplePos x="0" y="0"/>
            <wp:positionH relativeFrom="margin">
              <wp:align>right</wp:align>
            </wp:positionH>
            <wp:positionV relativeFrom="paragraph">
              <wp:posOffset>0</wp:posOffset>
            </wp:positionV>
            <wp:extent cx="2768600" cy="2560320"/>
            <wp:effectExtent l="0" t="0" r="0" b="0"/>
            <wp:wrapTopAndBottom/>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23" name="1st trajectory'.jpg"/>
                    <pic:cNvPicPr/>
                  </pic:nvPicPr>
                  <pic:blipFill rotWithShape="1">
                    <a:blip r:embed="rId112" cstate="print">
                      <a:extLst>
                        <a:ext uri="{28A0092B-C50C-407E-A947-70E740481C1C}">
                          <a14:useLocalDpi xmlns:a14="http://schemas.microsoft.com/office/drawing/2010/main" val="0"/>
                        </a:ext>
                      </a:extLst>
                    </a:blip>
                    <a:srcRect l="22289" t="29472" r="45872" b="30708"/>
                    <a:stretch/>
                  </pic:blipFill>
                  <pic:spPr bwMode="auto">
                    <a:xfrm>
                      <a:off x="0" y="0"/>
                      <a:ext cx="2768600"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1A91" w:rsidRPr="0060268D" w:rsidRDefault="00D61A91" w:rsidP="0058451B">
      <w:pPr>
        <w:pStyle w:val="Heading1"/>
        <w:rPr>
          <w:lang w:val="en-US"/>
        </w:rPr>
        <w:sectPr w:rsidR="00D61A91" w:rsidRPr="0060268D" w:rsidSect="004E6599">
          <w:pgSz w:w="11906" w:h="16838" w:code="9"/>
          <w:pgMar w:top="2160" w:right="1440" w:bottom="1440" w:left="1440" w:header="1152" w:footer="720" w:gutter="0"/>
          <w:cols w:space="720"/>
          <w:titlePg/>
          <w:docGrid w:linePitch="360"/>
        </w:sectPr>
      </w:pPr>
    </w:p>
    <w:p w:rsidR="000C2266" w:rsidRPr="00C75261" w:rsidRDefault="000C2266" w:rsidP="0058451B">
      <w:pPr>
        <w:pStyle w:val="Heading1"/>
      </w:pPr>
      <w:bookmarkStart w:id="287" w:name="_Toc525918934"/>
      <w:r w:rsidRPr="0052474B">
        <w:lastRenderedPageBreak/>
        <w:t>Conclusion</w:t>
      </w:r>
      <w:r w:rsidR="00DB2953">
        <w:t xml:space="preserve"> and o</w:t>
      </w:r>
      <w:r w:rsidR="001F452D">
        <w:t>utlook</w:t>
      </w:r>
      <w:bookmarkEnd w:id="287"/>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F17544">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166892">
        <w:rPr>
          <w:cs/>
        </w:rPr>
        <w:t>‎</w:t>
      </w:r>
      <w:r w:rsidR="00166892">
        <w:t>3.1.2</w:t>
      </w:r>
      <w:r w:rsidR="00F42548">
        <w:fldChar w:fldCharType="end"/>
      </w:r>
      <w:r w:rsidR="00F42548">
        <w:t>)</w:t>
      </w:r>
      <w:r>
        <w:t xml:space="preserve">. The new features for the Z-frame </w:t>
      </w:r>
      <w:r w:rsidR="005704C0">
        <w:t xml:space="preserve">marker </w:t>
      </w:r>
      <w:r w:rsidR="00E029F5">
        <w:t>were</w:t>
      </w:r>
      <w:r>
        <w:t xml:space="preserve"> designed to improve the accuracy and </w:t>
      </w:r>
      <w:r w:rsidR="005704C0">
        <w:t xml:space="preserve">the </w:t>
      </w:r>
      <w:r>
        <w:t>speed of the alignment procedure</w:t>
      </w:r>
      <w:r w:rsidR="00076B54">
        <w:t xml:space="preserve"> (</w:t>
      </w:r>
      <w:r w:rsidR="00E029F5">
        <w:t>section</w:t>
      </w:r>
      <w:r w:rsidR="00F17544">
        <w:t xml:space="preserve"> </w:t>
      </w:r>
      <w:r w:rsidR="00E029F5">
        <w:fldChar w:fldCharType="begin"/>
      </w:r>
      <w:r w:rsidR="00E029F5">
        <w:instrText xml:space="preserve"> REF _Ref523923978 \n \h </w:instrText>
      </w:r>
      <w:r w:rsidR="00E029F5">
        <w:fldChar w:fldCharType="separate"/>
      </w:r>
      <w:r w:rsidR="00166892">
        <w:rPr>
          <w:cs/>
        </w:rPr>
        <w:t>‎</w:t>
      </w:r>
      <w:r w:rsidR="00166892">
        <w:t>3.1.1</w:t>
      </w:r>
      <w:r w:rsidR="00E029F5">
        <w:fldChar w:fldCharType="end"/>
      </w:r>
      <w:r w:rsidR="00E029F5">
        <w:t>)</w:t>
      </w:r>
      <w:r>
        <w:t xml:space="preserve">. Moreover, the new image acquisition setup </w:t>
      </w:r>
      <w:r w:rsidR="00E029F5">
        <w:t>was</w:t>
      </w:r>
      <w:r w:rsidR="005704C0">
        <w:t xml:space="preserve"> introduced which enabled</w:t>
      </w:r>
      <w:r>
        <w:t xml:space="preserve">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166892">
        <w:rPr>
          <w:cs/>
        </w:rPr>
        <w:t>‎</w:t>
      </w:r>
      <w:r w:rsidR="00166892">
        <w:t>3.2.1</w:t>
      </w:r>
      <w:r w:rsidR="00076B54">
        <w:fldChar w:fldCharType="end"/>
      </w:r>
      <w:r w:rsidR="00076B54">
        <w:t>)</w:t>
      </w:r>
      <w:r>
        <w:t>.</w:t>
      </w:r>
    </w:p>
    <w:p w:rsidR="000D2A17" w:rsidRDefault="00B3048A" w:rsidP="00C21B18">
      <w:r>
        <w:t>A</w:t>
      </w:r>
      <w:r w:rsidR="00436B55">
        <w:t>n</w:t>
      </w:r>
      <w:r w:rsidR="0045102C">
        <w:t xml:space="preserve"> automated</w:t>
      </w:r>
      <w:r w:rsidR="00CB2106">
        <w:t xml:space="preserve"> and standalone </w:t>
      </w:r>
      <w:r w:rsidR="00436B55">
        <w:t>application, which interacts with the user</w:t>
      </w:r>
      <w:r w:rsidR="00E9285D">
        <w:t xml:space="preserve"> (section</w:t>
      </w:r>
      <w:r w:rsidR="00F17544">
        <w:t xml:space="preserve"> </w:t>
      </w:r>
      <w:r w:rsidR="00E9285D">
        <w:fldChar w:fldCharType="begin"/>
      </w:r>
      <w:r w:rsidR="00E9285D">
        <w:instrText xml:space="preserve"> REF _Ref523925375 \n \h </w:instrText>
      </w:r>
      <w:r w:rsidR="00E9285D">
        <w:fldChar w:fldCharType="separate"/>
      </w:r>
      <w:r w:rsidR="00166892">
        <w:rPr>
          <w:cs/>
        </w:rPr>
        <w:t>‎</w:t>
      </w:r>
      <w:r w:rsidR="0016689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FA2BC0">
        <w:t xml:space="preserve"> registration</w:t>
      </w:r>
      <w:r w:rsidR="00436B55">
        <w:t xml:space="preserve">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w:t>
      </w:r>
      <w:r w:rsidR="00C21B18">
        <w:t xml:space="preserve"> the</w:t>
      </w:r>
      <w:r w:rsidR="00BA2949">
        <w:t xml:space="preserve"> image processing</w:t>
      </w:r>
      <w:r w:rsidR="005704C0">
        <w:t xml:space="preserve"> (</w:t>
      </w:r>
      <w:r w:rsidR="005704C0" w:rsidRPr="00265938">
        <w:t>such as</w:t>
      </w:r>
      <w:r w:rsidR="005704C0">
        <w:t xml:space="preserve"> imaging artifacts) </w:t>
      </w:r>
      <w:r w:rsidR="00BA2949">
        <w:t xml:space="preserve">for </w:t>
      </w:r>
      <w:r w:rsidR="00C21B18">
        <w:t xml:space="preserve">the calculation of </w:t>
      </w:r>
      <w:r w:rsidR="00BA2949">
        <w:t>the</w:t>
      </w:r>
      <w:r w:rsidR="008519F4">
        <w:t xml:space="preserve"> </w:t>
      </w:r>
      <w:r w:rsidR="00E97ABF">
        <w:t>instrument alignment</w:t>
      </w:r>
      <w:r w:rsidR="00C21B18">
        <w:t xml:space="preserve"> according to the identified-target position</w:t>
      </w:r>
      <w:r w:rsidR="005704C0">
        <w:t>.</w:t>
      </w:r>
      <w:r w:rsidR="00BA2949">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CD1EBD">
        <w:t xml:space="preserve"> captured MR-</w:t>
      </w:r>
      <w:r w:rsidR="008F5081">
        <w:t>images due to its efficiency</w:t>
      </w:r>
      <w:r w:rsidR="00355DD2">
        <w:t xml:space="preserve"> in </w:t>
      </w:r>
      <w:r w:rsidR="008F6EE8">
        <w:t>suppressing</w:t>
      </w:r>
      <w:r w:rsidR="00355DD2">
        <w:t xml:space="preserve"> the noise and preserving the features of interest</w:t>
      </w:r>
      <w:r w:rsidR="00B727BA">
        <w:t>.</w:t>
      </w:r>
      <w:r w:rsidR="005704C0">
        <w:t xml:space="preserve"> Subsequently, the centers of each fiducial was</w:t>
      </w:r>
      <w:r w:rsidR="00330292">
        <w:t xml:space="preserve"> calculated based </w:t>
      </w:r>
      <w:r w:rsidR="001668D7">
        <w:t>on</w:t>
      </w:r>
      <w:r w:rsidR="00330292">
        <w:t xml:space="preserve"> the connected components in the image.</w:t>
      </w:r>
    </w:p>
    <w:p w:rsidR="004600BF" w:rsidRPr="00C53D78" w:rsidRDefault="00116243" w:rsidP="005116DC">
      <w:r>
        <w:t>For the automatic segmentation of the Z-</w:t>
      </w:r>
      <w:r w:rsidR="00FA2BC0">
        <w:t>frame</w:t>
      </w:r>
      <w:r>
        <w:t xml:space="preserve"> structures in the images, a Faster-RCNN algorithm </w:t>
      </w:r>
      <w:r w:rsidR="005116DC">
        <w:t>was</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1178D">
        <w:t xml:space="preserve">were </w:t>
      </w:r>
      <w:r w:rsidR="00C63BB6">
        <w:t>tested</w:t>
      </w:r>
      <w:r w:rsidR="00B7444C">
        <w:t xml:space="preserve">, while the </w:t>
      </w:r>
      <w:r w:rsidR="0062075D">
        <w:t>latter</w:t>
      </w:r>
      <w:r w:rsidR="00CB2106">
        <w:t xml:space="preserve"> method </w:t>
      </w:r>
      <w:r w:rsidR="00B1178D">
        <w:t xml:space="preserve">was </w:t>
      </w:r>
      <w:r w:rsidR="00CB2106">
        <w:t>implemented</w:t>
      </w:r>
      <w:r w:rsidR="0062075D">
        <w:t xml:space="preserve">, as it </w:t>
      </w:r>
      <w:r w:rsidR="00B1178D">
        <w:t>was</w:t>
      </w:r>
      <w:r w:rsidR="0062075D">
        <w:t xml:space="preserve"> the most accurate</w:t>
      </w:r>
      <w:r w:rsidR="005116DC">
        <w:t xml:space="preserve"> one</w:t>
      </w:r>
      <w:r w:rsidR="0062075D">
        <w:t xml:space="preserve"> in</w:t>
      </w:r>
      <w:r w:rsidR="00F818FD">
        <w:t xml:space="preserve"> the</w:t>
      </w:r>
      <w:r w:rsidR="00255E3A">
        <w:t xml:space="preserve"> </w:t>
      </w:r>
      <w:r w:rsidR="008D7187">
        <w:t>determination of the rotation</w:t>
      </w:r>
      <w:r w:rsidR="005116DC">
        <w:t xml:space="preserve"> angle</w:t>
      </w:r>
      <w:r w:rsidR="008D7187">
        <w:t xml:space="preserve"> </w:t>
      </w:r>
      <w:r w:rsidR="005116DC">
        <w:t xml:space="preserve">from </w:t>
      </w:r>
      <w:r w:rsidR="008D7187">
        <w:t>the</w:t>
      </w:r>
      <w:r w:rsidR="00CB2106">
        <w:t xml:space="preserve"> distorted</w:t>
      </w:r>
      <w:r w:rsidR="008D7187">
        <w:t xml:space="preserve"> images</w:t>
      </w:r>
      <w:r w:rsidR="00984D24">
        <w:t xml:space="preserve"> by noise</w:t>
      </w:r>
      <w:r w:rsidR="008D7187">
        <w:t>.</w:t>
      </w:r>
      <w:r w:rsidR="00286368">
        <w:t xml:space="preserve"> The approach also takes into consideration</w:t>
      </w:r>
      <w:r w:rsidR="006E4249">
        <w:t xml:space="preserve"> the change of the </w:t>
      </w:r>
      <w:r w:rsidR="006E4249">
        <w:lastRenderedPageBreak/>
        <w:t>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of the Z-</w:t>
      </w:r>
      <w:r w:rsidR="009463E5">
        <w:t>f</w:t>
      </w:r>
      <w:r w:rsidR="00DD34D9">
        <w:t>r</w:t>
      </w:r>
      <w:r w:rsidR="009463E5">
        <w:t>ame</w:t>
      </w:r>
      <w:r w:rsidR="00DD34D9">
        <w:t xml:space="preserve"> to </w:t>
      </w:r>
      <w:r w:rsidR="004600BF">
        <w:t xml:space="preserve">align the </w:t>
      </w:r>
      <w:r w:rsidR="00F65E1A">
        <w:t>interventional</w:t>
      </w:r>
      <w:r w:rsidR="004600BF">
        <w:t xml:space="preserve"> tool</w:t>
      </w:r>
      <w:r w:rsidR="009463E5">
        <w:t>s</w:t>
      </w:r>
      <w:r w:rsidR="004600BF">
        <w:t xml:space="preserve">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w:t>
      </w:r>
      <w:r w:rsidR="009463E5">
        <w:t xml:space="preserve">both the </w:t>
      </w:r>
      <w:r w:rsidR="0088313D">
        <w:t>x</w:t>
      </w:r>
      <w:r w:rsidR="00216365">
        <w:t>-</w:t>
      </w:r>
      <w:r w:rsidR="0088313D">
        <w:t xml:space="preserve"> and y-</w:t>
      </w:r>
      <w:r w:rsidR="0028017C">
        <w:t>ax</w:t>
      </w:r>
      <w:r w:rsidR="00433E2A">
        <w:t>e</w:t>
      </w:r>
      <w:r w:rsidR="00293B62">
        <w:t>s</w:t>
      </w:r>
      <w:r w:rsidR="007D6D66">
        <w:t>.</w:t>
      </w:r>
      <w:r w:rsidR="00F22BF8">
        <w:t xml:space="preserve"> </w:t>
      </w:r>
    </w:p>
    <w:p w:rsidR="003F22C7" w:rsidRDefault="00444E72" w:rsidP="00111739">
      <w:r>
        <w:t>For the assessment of the accuracy of the</w:t>
      </w:r>
      <w:r w:rsidR="002D4B45">
        <w:t xml:space="preserve"> registration </w:t>
      </w:r>
      <w:r w:rsidR="00E93CE5">
        <w:t>method, an MR</w:t>
      </w:r>
      <w:r>
        <w:t>-compatible rota</w:t>
      </w:r>
      <w:r w:rsidR="002D4B45">
        <w:t>ry frame was</w:t>
      </w:r>
      <w:r>
        <w:t xml:space="preserve"> designed</w:t>
      </w:r>
      <w:r w:rsidR="00DD6EEB">
        <w:t>,</w:t>
      </w:r>
      <w:r>
        <w:t xml:space="preserve"> which </w:t>
      </w:r>
      <w:r w:rsidR="00111739">
        <w:t>was able to</w:t>
      </w:r>
      <w:r>
        <w:t xml:space="preserve"> rotate the marker around two axes</w:t>
      </w:r>
      <w:r w:rsidR="002D4B45">
        <w:t xml:space="preserve"> during the inside MRI-tunnel experiments</w:t>
      </w:r>
      <w:r>
        <w:t>.</w:t>
      </w:r>
      <w:r w:rsidR="00AD2C76">
        <w:t xml:space="preserve"> </w:t>
      </w:r>
      <w:r w:rsidR="00AD2C76" w:rsidRPr="009463E5">
        <w:t>Therefore, t</w:t>
      </w:r>
      <w:r w:rsidR="003C02B4" w:rsidRPr="009463E5">
        <w:t xml:space="preserve">he </w:t>
      </w:r>
      <w:r w:rsidR="00B86CEF" w:rsidRPr="009463E5">
        <w:t>detection alignment</w:t>
      </w:r>
      <w:r w:rsidR="00F50B23" w:rsidRPr="009463E5">
        <w:t xml:space="preserve"> algorithm</w:t>
      </w:r>
      <w:r w:rsidR="00EC0E84">
        <w:t xml:space="preserve"> and the registration method</w:t>
      </w:r>
      <w:r w:rsidR="00F50B23" w:rsidRPr="009463E5">
        <w:t xml:space="preserve"> </w:t>
      </w:r>
      <w:r w:rsidR="00EC0E84">
        <w:t>were</w:t>
      </w:r>
      <w:r w:rsidR="00F50B23" w:rsidRPr="009463E5">
        <w:t xml:space="preserve"> tested in</w:t>
      </w:r>
      <w:r w:rsidR="003C02B4" w:rsidRPr="009463E5">
        <w:t xml:space="preserve"> </w:t>
      </w:r>
      <w:r w:rsidR="009463E5" w:rsidRPr="009463E5">
        <w:t>several</w:t>
      </w:r>
      <w:r w:rsidR="00F50B23" w:rsidRPr="009463E5">
        <w:t xml:space="preserve"> different </w:t>
      </w:r>
      <w:r w:rsidR="009463E5" w:rsidRPr="009463E5">
        <w:t>experiments</w:t>
      </w:r>
      <w:r w:rsidR="003C02B4" w:rsidRPr="009463E5">
        <w:t xml:space="preserve">, </w:t>
      </w:r>
      <w:r w:rsidR="00F50B23" w:rsidRPr="009463E5">
        <w:t xml:space="preserve">and the results </w:t>
      </w:r>
      <w:r w:rsidR="00EC0E84">
        <w:t>were</w:t>
      </w:r>
      <w:r w:rsidR="00F50B23" w:rsidRPr="009463E5">
        <w:t xml:space="preserve"> applied for the </w:t>
      </w:r>
      <w:r w:rsidR="005A2281">
        <w:t>calculation</w:t>
      </w:r>
      <w:r w:rsidR="00F50B23" w:rsidRPr="009463E5">
        <w:t xml:space="preserve"> of the error</w:t>
      </w:r>
      <w:r w:rsidR="003C02B4" w:rsidRPr="009463E5">
        <w:t>.</w:t>
      </w:r>
      <w:r w:rsidR="00ED086C">
        <w:t xml:space="preserve"> </w:t>
      </w:r>
    </w:p>
    <w:p w:rsidR="00110ABA" w:rsidRDefault="00944FFF" w:rsidP="00944FFF">
      <w:r>
        <w:t>However, for the improvement of this approach</w:t>
      </w:r>
      <w:r w:rsidR="00FD3F90">
        <w:t xml:space="preserve"> in the future</w:t>
      </w:r>
      <w:r w:rsidR="00FE5A52">
        <w:t xml:space="preserve">, several aspects </w:t>
      </w:r>
      <w:r w:rsidR="00885377">
        <w:t>shall</w:t>
      </w:r>
      <w:r w:rsidR="00FE5A52">
        <w:t xml:space="preserve"> be </w:t>
      </w:r>
      <w:r>
        <w:t>considered</w:t>
      </w:r>
      <w:r w:rsidR="00915591">
        <w:t>:</w:t>
      </w:r>
    </w:p>
    <w:p w:rsidR="00F137F1" w:rsidRDefault="000F6B22" w:rsidP="00C55838">
      <w:pPr>
        <w:pStyle w:val="ListParagraph"/>
        <w:numPr>
          <w:ilvl w:val="0"/>
          <w:numId w:val="3"/>
        </w:numPr>
      </w:pPr>
      <w:r>
        <w:t>Automatic computation of the t</w:t>
      </w:r>
      <w:r w:rsidR="00915591">
        <w:t>ranslation</w:t>
      </w:r>
      <w:r>
        <w:t>al</w:t>
      </w:r>
      <w:r w:rsidR="00915591">
        <w:t xml:space="preserve"> </w:t>
      </w:r>
      <w:r>
        <w:t>alignment</w:t>
      </w:r>
      <w:r w:rsidR="00915591">
        <w:t xml:space="preserve"> of the Z-</w:t>
      </w:r>
      <w:r>
        <w:t>frame</w:t>
      </w:r>
      <w:r w:rsidR="005D7BAA">
        <w:t xml:space="preserve"> marker</w:t>
      </w:r>
      <w:r w:rsidR="00915591">
        <w:t xml:space="preserve"> regarding to the target position</w:t>
      </w:r>
      <w:r w:rsidR="00444E72">
        <w:t>.</w:t>
      </w:r>
      <w:r w:rsidR="00114684">
        <w:t xml:space="preserve"> The </w:t>
      </w:r>
      <w:r w:rsidR="004704BA">
        <w:t xml:space="preserve">translation </w:t>
      </w:r>
      <w:r w:rsidR="00363137">
        <w:t xml:space="preserve">of the marker </w:t>
      </w:r>
      <w:r w:rsidR="00114684">
        <w:t xml:space="preserve">can be calculated based on the MR-image which visualize the </w:t>
      </w:r>
      <w:r w:rsidR="004704BA">
        <w:t>target</w:t>
      </w:r>
      <w:r w:rsidR="00114684">
        <w:t xml:space="preserve"> and at least two of the seven fiducials. Therefore, a translation </w:t>
      </w:r>
      <w:r w:rsidR="00AE6004">
        <w:t>vector</w:t>
      </w:r>
      <w:r w:rsidR="00114684">
        <w:t xml:space="preserve"> </w:t>
      </w:r>
      <w:r w:rsidR="00363137">
        <w:t>can be</w:t>
      </w:r>
      <w:r w:rsidR="00114684">
        <w:t xml:space="preserve"> calculated</w:t>
      </w:r>
      <w:r w:rsidR="00363137">
        <w:t xml:space="preserve"> by</w:t>
      </w:r>
      <w:r w:rsidR="00114684">
        <w:t xml:space="preserve"> </w:t>
      </w:r>
      <w:r w:rsidR="00363137">
        <w:t>applying</w:t>
      </w:r>
      <w:r w:rsidR="00114684">
        <w:t xml:space="preserve"> the</w:t>
      </w:r>
      <w:r w:rsidR="00F11B20">
        <w:t xml:space="preserve"> estimated </w:t>
      </w:r>
      <w:r w:rsidR="00114684">
        <w:t xml:space="preserve">coordinates of the fiducials from the alignment matrix in section </w:t>
      </w:r>
      <w:r w:rsidR="00114684">
        <w:fldChar w:fldCharType="begin"/>
      </w:r>
      <w:r w:rsidR="00114684">
        <w:instrText xml:space="preserve"> REF _Ref523909263 \n \h </w:instrText>
      </w:r>
      <w:r w:rsidR="00114684">
        <w:fldChar w:fldCharType="separate"/>
      </w:r>
      <w:r w:rsidR="00166892">
        <w:rPr>
          <w:cs/>
        </w:rPr>
        <w:t>‎</w:t>
      </w:r>
      <w:r w:rsidR="00166892">
        <w:t>3.2</w:t>
      </w:r>
      <w:r w:rsidR="00114684">
        <w:fldChar w:fldCharType="end"/>
      </w:r>
      <w:r w:rsidR="00114684">
        <w:t>.</w:t>
      </w:r>
    </w:p>
    <w:p w:rsidR="002071FD" w:rsidRDefault="00915591" w:rsidP="00C55838">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w:t>
      </w:r>
      <w:r w:rsidR="001059C6">
        <w:t>a machine learning technique</w:t>
      </w:r>
      <w:r w:rsidR="00A45292">
        <w:t>.</w:t>
      </w:r>
      <w:r w:rsidR="00667B6F">
        <w:t xml:space="preserve"> </w:t>
      </w:r>
    </w:p>
    <w:p w:rsidR="00C90488" w:rsidRDefault="00DD5B8F" w:rsidP="0038199C">
      <w:pPr>
        <w:pStyle w:val="ListParagraph"/>
        <w:numPr>
          <w:ilvl w:val="0"/>
          <w:numId w:val="3"/>
        </w:numPr>
      </w:pPr>
      <w:r>
        <w:t xml:space="preserve">For the </w:t>
      </w:r>
      <w:r w:rsidR="00DF4D86">
        <w:t xml:space="preserve">image acquisition setup (section </w:t>
      </w:r>
      <w:r w:rsidR="00DF4D86">
        <w:fldChar w:fldCharType="begin"/>
      </w:r>
      <w:r w:rsidR="00DF4D86">
        <w:instrText xml:space="preserve"> REF _Ref521070693 \n \h </w:instrText>
      </w:r>
      <w:r w:rsidR="00DF4D86">
        <w:fldChar w:fldCharType="separate"/>
      </w:r>
      <w:r w:rsidR="00166892">
        <w:rPr>
          <w:cs/>
        </w:rPr>
        <w:t>‎</w:t>
      </w:r>
      <w:r w:rsidR="00166892">
        <w:t>3.2.1</w:t>
      </w:r>
      <w:r w:rsidR="00DF4D86">
        <w:fldChar w:fldCharType="end"/>
      </w:r>
      <w:r w:rsidR="00DF4D86">
        <w:t xml:space="preserve">), a new capture device with a higher quality has to be </w:t>
      </w:r>
      <w:r w:rsidR="00A45292">
        <w:t>implemented</w:t>
      </w:r>
      <w:r w:rsidR="00DF4D86">
        <w:t>, in order to improve the resolution of the captured-MR images.</w:t>
      </w:r>
    </w:p>
    <w:p w:rsidR="00AA37CF" w:rsidRDefault="00C90488" w:rsidP="0038199C">
      <w:pPr>
        <w:pStyle w:val="ListParagraph"/>
        <w:numPr>
          <w:ilvl w:val="0"/>
          <w:numId w:val="3"/>
        </w:numPr>
      </w:pPr>
      <w:r>
        <w:t xml:space="preserve">A study has to be conducted on the localization accuracy of the </w:t>
      </w:r>
      <w:r w:rsidR="00AA37CF">
        <w:t>fiducial marker</w:t>
      </w:r>
      <w:r w:rsidR="00A45292">
        <w:t>s</w:t>
      </w:r>
      <w:r w:rsidR="00AA37CF">
        <w:t xml:space="preserve"> when </w:t>
      </w:r>
      <w:r w:rsidR="00A45292">
        <w:t>the Z-frame is placed</w:t>
      </w:r>
      <w:r w:rsidR="00AA37CF">
        <w:t xml:space="preserve"> far from the iso-center of the magnet.</w:t>
      </w:r>
    </w:p>
    <w:p w:rsidR="00111739" w:rsidRDefault="00B8144C" w:rsidP="008A1E95">
      <w:pPr>
        <w:pStyle w:val="ListParagraph"/>
        <w:numPr>
          <w:ilvl w:val="0"/>
          <w:numId w:val="3"/>
        </w:numPr>
      </w:pPr>
      <w:r>
        <w:t>An analysis on</w:t>
      </w:r>
      <w:r w:rsidR="00AA37CF">
        <w:t xml:space="preserve"> the accuracy of the algorithm has to be conducted which takes into account the tissue motion during the registration procedure which leads to the displacement of the identified target. </w:t>
      </w:r>
    </w:p>
    <w:p w:rsidR="00751956" w:rsidRDefault="002071FD" w:rsidP="006D2832">
      <w:r>
        <w:t xml:space="preserve">The result from the phantom-targeting test indicates that the proposed registration method is a reliable and an accurate method to align the needle to an MR-identified target successfully, with registration error equals to 1.5 mm and the processing time between 15 to </w:t>
      </w:r>
      <w:r>
        <w:lastRenderedPageBreak/>
        <w:t xml:space="preserve">20 seconds. </w:t>
      </w:r>
      <w:r w:rsidR="008A1E95">
        <w:t>Moreover,</w:t>
      </w:r>
      <w:r>
        <w:t xml:space="preserve"> </w:t>
      </w:r>
      <w:r w:rsidR="008A1E95">
        <w:t>t</w:t>
      </w:r>
      <w:r w:rsidR="00BF778F">
        <w:t>his</w:t>
      </w:r>
      <w:r>
        <w:t xml:space="preserve"> technique </w:t>
      </w:r>
      <w:r w:rsidR="00BF778F">
        <w:t>removes the need for an</w:t>
      </w:r>
      <w:r>
        <w:t xml:space="preserve"> additional interface for connecting the MRI scanner and the navigation software with each other. This method does not require a direct line-of-sight clearance, so that the presence of the clinician inside the MRI-tunnel will not affect the registration accuracy.</w:t>
      </w:r>
      <w:r w:rsidR="00846392">
        <w:t xml:space="preserve"> </w:t>
      </w:r>
      <w:r w:rsidR="00751956">
        <w:t>Therefore, this</w:t>
      </w:r>
      <w:r w:rsidR="00975808">
        <w:t xml:space="preserve"> technique</w:t>
      </w:r>
      <w:r w:rsidR="00751956">
        <w:t xml:space="preserve"> </w:t>
      </w:r>
      <w:r w:rsidR="006D2832">
        <w:t>can contribute to</w:t>
      </w:r>
      <w:r w:rsidR="00751956">
        <w:t xml:space="preserve"> a faster and more precise guiding of the MRI-based interventions.</w:t>
      </w:r>
      <w:r w:rsidR="00846392">
        <w:t xml:space="preserve"> </w:t>
      </w:r>
    </w:p>
    <w:p w:rsidR="00751956" w:rsidRDefault="00751956" w:rsidP="00BF778F"/>
    <w:p w:rsidR="00111739" w:rsidRDefault="00111739" w:rsidP="000317EB">
      <w:pPr>
        <w:pStyle w:val="ListParagraph"/>
        <w:ind w:left="360"/>
      </w:pPr>
    </w:p>
    <w:p w:rsidR="00DF4D86" w:rsidRDefault="00DF4D86" w:rsidP="00111739">
      <w:pPr>
        <w:pStyle w:val="ListParagraph"/>
        <w:ind w:left="360"/>
      </w:pP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4E6599">
          <w:pgSz w:w="11906" w:h="16838" w:code="9"/>
          <w:pgMar w:top="2160" w:right="1440" w:bottom="1440" w:left="1440" w:header="1152" w:footer="720" w:gutter="0"/>
          <w:cols w:space="720"/>
          <w:titlePg/>
          <w:docGrid w:linePitch="360"/>
        </w:sectPr>
      </w:pPr>
    </w:p>
    <w:p w:rsidR="00B06000" w:rsidRDefault="00B06000" w:rsidP="00B06000">
      <w:pPr>
        <w:pStyle w:val="Heading1"/>
      </w:pPr>
      <w:bookmarkStart w:id="288" w:name="_Toc525918935"/>
      <w:r>
        <w:lastRenderedPageBreak/>
        <w:t>Appendix</w:t>
      </w:r>
      <w:bookmarkEnd w:id="288"/>
    </w:p>
    <w:p w:rsidR="00D92520" w:rsidRDefault="007861FB" w:rsidP="00DF0F50">
      <w:r w:rsidRPr="003F3093">
        <w:t>A</w:t>
      </w:r>
      <w:r w:rsidR="00655B13">
        <w:t xml:space="preserve">ll the codes and the functions </w:t>
      </w:r>
      <w:r w:rsidRPr="003F3093">
        <w:t>of the implemented</w:t>
      </w:r>
      <w:r w:rsidR="00655B13">
        <w:t xml:space="preserve"> automated alignment detection </w:t>
      </w:r>
      <w:r w:rsidR="008A0CF9">
        <w:t xml:space="preserve">application </w:t>
      </w:r>
      <w:r w:rsidR="007E15F0">
        <w:t xml:space="preserve">are enclosed </w:t>
      </w:r>
      <w:r w:rsidR="00DF0F50">
        <w:t>in</w:t>
      </w:r>
      <w:r w:rsidR="007E15F0">
        <w:t xml:space="preserve"> a </w:t>
      </w:r>
      <w:r w:rsidR="00655B13">
        <w:t>D</w:t>
      </w:r>
      <w:r w:rsidR="007E15F0">
        <w:t>VD</w:t>
      </w:r>
      <w:r w:rsidR="00655B13">
        <w:t>.</w:t>
      </w:r>
      <w:r w:rsidR="003F3093">
        <w:t xml:space="preserve"> </w:t>
      </w:r>
      <w:r w:rsidR="007E15F0">
        <w:t>In this chapter only the most important functions are presented.</w:t>
      </w:r>
    </w:p>
    <w:p w:rsidR="00DF0F50" w:rsidRDefault="00DF0F50" w:rsidP="00DF0F50"/>
    <w:p w:rsidR="00DF0F50" w:rsidRPr="00B715A5" w:rsidRDefault="00EB360F" w:rsidP="00DF0F50">
      <w:pPr>
        <w:rPr>
          <w:b/>
          <w:bCs/>
        </w:rPr>
      </w:pPr>
      <w:r w:rsidRPr="00B715A5">
        <w:rPr>
          <w:b/>
          <w:bCs/>
        </w:rPr>
        <w:t>Anisotropic Diffusion filtering:</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niter - number of iterations.</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xml:space="preserve">%         kappa - conduction coefficient. </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lambda - max value of .2 for stability</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option - 1 Perona Malik diffusion equation No 1</w:t>
      </w:r>
    </w:p>
    <w:p w:rsidR="00962738" w:rsidRPr="00B715A5" w:rsidRDefault="00EB360F" w:rsidP="00962738">
      <w:pPr>
        <w:autoSpaceDE w:val="0"/>
        <w:autoSpaceDN w:val="0"/>
        <w:adjustRightInd w:val="0"/>
        <w:spacing w:after="0" w:line="240" w:lineRule="auto"/>
        <w:jc w:val="left"/>
        <w:rPr>
          <w:rFonts w:ascii="Courier New" w:hAnsi="Courier New" w:cs="Courier New"/>
          <w:color w:val="228B22"/>
          <w:sz w:val="16"/>
          <w:szCs w:val="16"/>
        </w:rPr>
      </w:pPr>
      <w:r w:rsidRPr="00B715A5">
        <w:rPr>
          <w:rFonts w:ascii="Courier New" w:hAnsi="Courier New" w:cs="Courier New"/>
          <w:color w:val="228B22"/>
          <w:sz w:val="16"/>
          <w:szCs w:val="16"/>
        </w:rPr>
        <w:t>%                  2 Perona Malik diffusion equation No 2</w:t>
      </w:r>
    </w:p>
    <w:p w:rsidR="00EB360F" w:rsidRPr="004900E4" w:rsidRDefault="00EB360F" w:rsidP="00EB360F">
      <w:pPr>
        <w:autoSpaceDE w:val="0"/>
        <w:autoSpaceDN w:val="0"/>
        <w:adjustRightInd w:val="0"/>
        <w:spacing w:after="0" w:line="240" w:lineRule="auto"/>
        <w:jc w:val="left"/>
        <w:rPr>
          <w:rFonts w:ascii="Courier New" w:hAnsi="Courier New" w:cs="Courier New"/>
          <w:sz w:val="16"/>
          <w:szCs w:val="16"/>
        </w:rPr>
      </w:pP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niter=3;</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kappa=80</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lambda=0.20</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option=2</w:t>
      </w:r>
    </w:p>
    <w:p w:rsidR="00EB360F" w:rsidRPr="00B715A5" w:rsidRDefault="00EB360F" w:rsidP="00962738">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 xml:space="preserve"> </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diff = y;</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diff= im2bw(diff,0.5);</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diff=double(diff);</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rows,cols] = size(diff);</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FF"/>
          <w:sz w:val="16"/>
          <w:szCs w:val="16"/>
        </w:rPr>
        <w:t>for</w:t>
      </w:r>
      <w:r w:rsidRPr="00B715A5">
        <w:rPr>
          <w:rFonts w:ascii="Courier New" w:hAnsi="Courier New" w:cs="Courier New"/>
          <w:color w:val="000000"/>
          <w:sz w:val="16"/>
          <w:szCs w:val="16"/>
        </w:rPr>
        <w:t xml:space="preserve"> i = </w:t>
      </w:r>
      <w:r w:rsidR="008A7676" w:rsidRPr="00B715A5">
        <w:rPr>
          <w:rFonts w:ascii="Courier New" w:hAnsi="Courier New" w:cs="Courier New"/>
          <w:color w:val="000000"/>
          <w:sz w:val="16"/>
          <w:szCs w:val="16"/>
        </w:rPr>
        <w:t>1: niter</w:t>
      </w:r>
      <w:r w:rsidR="00494955">
        <w:rPr>
          <w:rFonts w:ascii="Courier New" w:hAnsi="Courier New" w:cs="Courier New"/>
          <w:color w:val="000000"/>
          <w:sz w:val="16"/>
          <w:szCs w:val="16"/>
        </w:rPr>
        <w:t>;</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w:t>
      </w:r>
    </w:p>
    <w:p w:rsidR="00EB360F" w:rsidRPr="00B715A5" w:rsidRDefault="00EB360F" w:rsidP="008A7676">
      <w:pPr>
        <w:autoSpaceDE w:val="0"/>
        <w:autoSpaceDN w:val="0"/>
        <w:adjustRightInd w:val="0"/>
        <w:spacing w:after="0" w:line="240" w:lineRule="auto"/>
        <w:jc w:val="left"/>
        <w:rPr>
          <w:rFonts w:ascii="Courier New" w:hAnsi="Courier New" w:cs="Courier New"/>
          <w:color w:val="228B22"/>
          <w:sz w:val="16"/>
          <w:szCs w:val="16"/>
        </w:rPr>
      </w:pPr>
      <w:r w:rsidRPr="00B715A5">
        <w:rPr>
          <w:rFonts w:ascii="Courier New" w:hAnsi="Courier New" w:cs="Courier New"/>
          <w:color w:val="228B22"/>
          <w:sz w:val="16"/>
          <w:szCs w:val="16"/>
        </w:rPr>
        <w:t>% Construct diffl which is the same as diff but</w:t>
      </w:r>
      <w:r w:rsidR="008A7676" w:rsidRPr="00B715A5">
        <w:rPr>
          <w:rFonts w:ascii="Courier New" w:hAnsi="Courier New" w:cs="Courier New"/>
          <w:sz w:val="16"/>
          <w:szCs w:val="16"/>
        </w:rPr>
        <w:t xml:space="preserve"> </w:t>
      </w:r>
      <w:r w:rsidRPr="00B715A5">
        <w:rPr>
          <w:rFonts w:ascii="Courier New" w:hAnsi="Courier New" w:cs="Courier New"/>
          <w:color w:val="228B22"/>
          <w:sz w:val="16"/>
          <w:szCs w:val="16"/>
        </w:rPr>
        <w:t>has an extra padding of zeros around it.</w:t>
      </w:r>
    </w:p>
    <w:p w:rsidR="00962738" w:rsidRPr="00B715A5" w:rsidRDefault="00962738" w:rsidP="008A7676">
      <w:pPr>
        <w:autoSpaceDE w:val="0"/>
        <w:autoSpaceDN w:val="0"/>
        <w:adjustRightInd w:val="0"/>
        <w:spacing w:after="0" w:line="240" w:lineRule="auto"/>
        <w:jc w:val="left"/>
        <w:rPr>
          <w:rFonts w:ascii="Courier New" w:hAnsi="Courier New" w:cs="Courier New"/>
          <w:sz w:val="16"/>
          <w:szCs w:val="16"/>
        </w:rPr>
      </w:pP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diffl = </w:t>
      </w:r>
      <w:r w:rsidR="008A7676" w:rsidRPr="00B715A5">
        <w:rPr>
          <w:rFonts w:ascii="Courier New" w:hAnsi="Courier New" w:cs="Courier New"/>
          <w:color w:val="000000"/>
          <w:sz w:val="16"/>
          <w:szCs w:val="16"/>
        </w:rPr>
        <w:t>zeros (</w:t>
      </w:r>
      <w:r w:rsidRPr="00B715A5">
        <w:rPr>
          <w:rFonts w:ascii="Courier New" w:hAnsi="Courier New" w:cs="Courier New"/>
          <w:color w:val="000000"/>
          <w:sz w:val="16"/>
          <w:szCs w:val="16"/>
        </w:rPr>
        <w:t>rows+2, cols+2);</w:t>
      </w:r>
    </w:p>
    <w:p w:rsidR="00EB360F" w:rsidRPr="00B715A5" w:rsidRDefault="008A7676"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diffl (2: rows</w:t>
      </w:r>
      <w:r w:rsidR="00EB360F" w:rsidRPr="00B715A5">
        <w:rPr>
          <w:rFonts w:ascii="Courier New" w:hAnsi="Courier New" w:cs="Courier New"/>
          <w:color w:val="000000"/>
          <w:sz w:val="16"/>
          <w:szCs w:val="16"/>
        </w:rPr>
        <w:t xml:space="preserve">+1, </w:t>
      </w:r>
      <w:r w:rsidRPr="00B715A5">
        <w:rPr>
          <w:rFonts w:ascii="Courier New" w:hAnsi="Courier New" w:cs="Courier New"/>
          <w:color w:val="000000"/>
          <w:sz w:val="16"/>
          <w:szCs w:val="16"/>
        </w:rPr>
        <w:t>2: cols</w:t>
      </w:r>
      <w:r w:rsidR="00EB360F" w:rsidRPr="00B715A5">
        <w:rPr>
          <w:rFonts w:ascii="Courier New" w:hAnsi="Courier New" w:cs="Courier New"/>
          <w:color w:val="000000"/>
          <w:sz w:val="16"/>
          <w:szCs w:val="16"/>
        </w:rPr>
        <w:t>+1) = diff;</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w:t>
      </w:r>
    </w:p>
    <w:p w:rsidR="00EB360F" w:rsidRPr="00B715A5" w:rsidRDefault="00EB360F" w:rsidP="00EB360F">
      <w:pPr>
        <w:autoSpaceDE w:val="0"/>
        <w:autoSpaceDN w:val="0"/>
        <w:adjustRightInd w:val="0"/>
        <w:spacing w:after="0" w:line="240" w:lineRule="auto"/>
        <w:jc w:val="left"/>
        <w:rPr>
          <w:rFonts w:ascii="Courier New" w:hAnsi="Courier New" w:cs="Courier New"/>
          <w:color w:val="228B22"/>
          <w:sz w:val="16"/>
          <w:szCs w:val="16"/>
        </w:rPr>
      </w:pPr>
      <w:r w:rsidRPr="00B715A5">
        <w:rPr>
          <w:rFonts w:ascii="Courier New" w:hAnsi="Courier New" w:cs="Courier New"/>
          <w:color w:val="228B22"/>
          <w:sz w:val="16"/>
          <w:szCs w:val="16"/>
        </w:rPr>
        <w:t>% North, South, East and West differences</w:t>
      </w:r>
    </w:p>
    <w:p w:rsidR="00962738" w:rsidRPr="00B715A5" w:rsidRDefault="00962738" w:rsidP="00EB360F">
      <w:pPr>
        <w:autoSpaceDE w:val="0"/>
        <w:autoSpaceDN w:val="0"/>
        <w:adjustRightInd w:val="0"/>
        <w:spacing w:after="0" w:line="240" w:lineRule="auto"/>
        <w:jc w:val="left"/>
        <w:rPr>
          <w:rFonts w:ascii="Courier New" w:hAnsi="Courier New" w:cs="Courier New"/>
          <w:sz w:val="16"/>
          <w:szCs w:val="16"/>
        </w:rPr>
      </w:pP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deltaN = diffl(</w:t>
      </w:r>
      <w:r w:rsidR="00AF6FC1" w:rsidRPr="00B715A5">
        <w:rPr>
          <w:rFonts w:ascii="Courier New" w:hAnsi="Courier New" w:cs="Courier New"/>
          <w:color w:val="000000"/>
          <w:sz w:val="16"/>
          <w:szCs w:val="16"/>
        </w:rPr>
        <w:t>1: rows</w:t>
      </w:r>
      <w:r w:rsidRPr="00B715A5">
        <w:rPr>
          <w:rFonts w:ascii="Courier New" w:hAnsi="Courier New" w:cs="Courier New"/>
          <w:color w:val="000000"/>
          <w:sz w:val="16"/>
          <w:szCs w:val="16"/>
        </w:rPr>
        <w:t>,2:cols+1)   - diff;</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deltaS = diffl(</w:t>
      </w:r>
      <w:r w:rsidR="00AF6FC1" w:rsidRPr="00B715A5">
        <w:rPr>
          <w:rFonts w:ascii="Courier New" w:hAnsi="Courier New" w:cs="Courier New"/>
          <w:color w:val="000000"/>
          <w:sz w:val="16"/>
          <w:szCs w:val="16"/>
        </w:rPr>
        <w:t>3: rows</w:t>
      </w:r>
      <w:r w:rsidRPr="00B715A5">
        <w:rPr>
          <w:rFonts w:ascii="Courier New" w:hAnsi="Courier New" w:cs="Courier New"/>
          <w:color w:val="000000"/>
          <w:sz w:val="16"/>
          <w:szCs w:val="16"/>
        </w:rPr>
        <w:t>+2,2:cols+1) - diff;</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deltaE = diffl(</w:t>
      </w:r>
      <w:r w:rsidR="00AF6FC1" w:rsidRPr="00B715A5">
        <w:rPr>
          <w:rFonts w:ascii="Courier New" w:hAnsi="Courier New" w:cs="Courier New"/>
          <w:color w:val="000000"/>
          <w:sz w:val="16"/>
          <w:szCs w:val="16"/>
        </w:rPr>
        <w:t>2: rows</w:t>
      </w:r>
      <w:r w:rsidRPr="00B715A5">
        <w:rPr>
          <w:rFonts w:ascii="Courier New" w:hAnsi="Courier New" w:cs="Courier New"/>
          <w:color w:val="000000"/>
          <w:sz w:val="16"/>
          <w:szCs w:val="16"/>
        </w:rPr>
        <w:t>+1,3:cols+2) - diff;</w:t>
      </w:r>
    </w:p>
    <w:p w:rsidR="00EB360F" w:rsidRPr="00B715A5" w:rsidRDefault="00EB360F" w:rsidP="00EB360F">
      <w:pPr>
        <w:autoSpaceDE w:val="0"/>
        <w:autoSpaceDN w:val="0"/>
        <w:adjustRightInd w:val="0"/>
        <w:spacing w:after="0" w:line="240" w:lineRule="auto"/>
        <w:jc w:val="left"/>
        <w:rPr>
          <w:rFonts w:ascii="Courier New" w:hAnsi="Courier New" w:cs="Courier New"/>
          <w:color w:val="000000"/>
          <w:sz w:val="16"/>
          <w:szCs w:val="16"/>
        </w:rPr>
      </w:pPr>
      <w:r w:rsidRPr="00B715A5">
        <w:rPr>
          <w:rFonts w:ascii="Courier New" w:hAnsi="Courier New" w:cs="Courier New"/>
          <w:color w:val="000000"/>
          <w:sz w:val="16"/>
          <w:szCs w:val="16"/>
        </w:rPr>
        <w:t xml:space="preserve">  deltaW = diffl(</w:t>
      </w:r>
      <w:r w:rsidR="00AF6FC1" w:rsidRPr="00B715A5">
        <w:rPr>
          <w:rFonts w:ascii="Courier New" w:hAnsi="Courier New" w:cs="Courier New"/>
          <w:color w:val="000000"/>
          <w:sz w:val="16"/>
          <w:szCs w:val="16"/>
        </w:rPr>
        <w:t>2: rows</w:t>
      </w:r>
      <w:r w:rsidRPr="00B715A5">
        <w:rPr>
          <w:rFonts w:ascii="Courier New" w:hAnsi="Courier New" w:cs="Courier New"/>
          <w:color w:val="000000"/>
          <w:sz w:val="16"/>
          <w:szCs w:val="16"/>
        </w:rPr>
        <w:t>+1,1:cols)   - diff;</w:t>
      </w:r>
    </w:p>
    <w:p w:rsidR="00AF6FC1" w:rsidRPr="00B715A5" w:rsidRDefault="00AF6FC1" w:rsidP="00EB360F">
      <w:pPr>
        <w:autoSpaceDE w:val="0"/>
        <w:autoSpaceDN w:val="0"/>
        <w:adjustRightInd w:val="0"/>
        <w:spacing w:after="0" w:line="240" w:lineRule="auto"/>
        <w:jc w:val="left"/>
        <w:rPr>
          <w:rFonts w:ascii="Courier New" w:hAnsi="Courier New" w:cs="Courier New"/>
          <w:sz w:val="16"/>
          <w:szCs w:val="16"/>
        </w:rPr>
      </w:pP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Conduction</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228B22"/>
          <w:sz w:val="16"/>
          <w:szCs w:val="16"/>
        </w:rPr>
        <w:t xml:space="preserve"> </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w:t>
      </w:r>
      <w:r w:rsidRPr="00B715A5">
        <w:rPr>
          <w:rFonts w:ascii="Courier New" w:hAnsi="Courier New" w:cs="Courier New"/>
          <w:color w:val="0000FF"/>
          <w:sz w:val="16"/>
          <w:szCs w:val="16"/>
        </w:rPr>
        <w:t>if</w:t>
      </w:r>
      <w:r w:rsidRPr="00B715A5">
        <w:rPr>
          <w:rFonts w:ascii="Courier New" w:hAnsi="Courier New" w:cs="Courier New"/>
          <w:color w:val="000000"/>
          <w:sz w:val="16"/>
          <w:szCs w:val="16"/>
        </w:rPr>
        <w:t xml:space="preserve"> option == 1</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cN = exp(-(deltaN/kappa</w:t>
      </w:r>
      <w:r w:rsidR="00C82AEA" w:rsidRPr="00B715A5">
        <w:rPr>
          <w:rFonts w:ascii="Courier New" w:hAnsi="Courier New" w:cs="Courier New"/>
          <w:color w:val="000000"/>
          <w:sz w:val="16"/>
          <w:szCs w:val="16"/>
        </w:rPr>
        <w:t>). ^</w:t>
      </w:r>
      <w:r w:rsidRPr="00B715A5">
        <w:rPr>
          <w:rFonts w:ascii="Courier New" w:hAnsi="Courier New" w:cs="Courier New"/>
          <w:color w:val="000000"/>
          <w:sz w:val="16"/>
          <w:szCs w:val="16"/>
        </w:rPr>
        <w:t>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cS = exp(-(deltaS/kappa</w:t>
      </w:r>
      <w:r w:rsidR="00C82AEA" w:rsidRPr="00B715A5">
        <w:rPr>
          <w:rFonts w:ascii="Courier New" w:hAnsi="Courier New" w:cs="Courier New"/>
          <w:color w:val="000000"/>
          <w:sz w:val="16"/>
          <w:szCs w:val="16"/>
        </w:rPr>
        <w:t>). ^</w:t>
      </w:r>
      <w:r w:rsidRPr="00B715A5">
        <w:rPr>
          <w:rFonts w:ascii="Courier New" w:hAnsi="Courier New" w:cs="Courier New"/>
          <w:color w:val="000000"/>
          <w:sz w:val="16"/>
          <w:szCs w:val="16"/>
        </w:rPr>
        <w:t>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cE = exp(-(deltaE/kappa</w:t>
      </w:r>
      <w:r w:rsidR="00C82AEA" w:rsidRPr="00B715A5">
        <w:rPr>
          <w:rFonts w:ascii="Courier New" w:hAnsi="Courier New" w:cs="Courier New"/>
          <w:color w:val="000000"/>
          <w:sz w:val="16"/>
          <w:szCs w:val="16"/>
        </w:rPr>
        <w:t>). ^</w:t>
      </w:r>
      <w:r w:rsidRPr="00B715A5">
        <w:rPr>
          <w:rFonts w:ascii="Courier New" w:hAnsi="Courier New" w:cs="Courier New"/>
          <w:color w:val="000000"/>
          <w:sz w:val="16"/>
          <w:szCs w:val="16"/>
        </w:rPr>
        <w:t>2);</w:t>
      </w:r>
    </w:p>
    <w:p w:rsidR="00EB360F" w:rsidRPr="004900E4"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rPr>
        <w:t xml:space="preserve">    cW = exp(-(deltaW/kappa</w:t>
      </w:r>
      <w:r w:rsidR="00C82AEA" w:rsidRPr="00B715A5">
        <w:rPr>
          <w:rFonts w:ascii="Courier New" w:hAnsi="Courier New" w:cs="Courier New"/>
          <w:color w:val="000000"/>
          <w:sz w:val="16"/>
          <w:szCs w:val="16"/>
        </w:rPr>
        <w:t xml:space="preserve">). </w:t>
      </w:r>
      <w:r w:rsidR="00C82AEA" w:rsidRPr="004900E4">
        <w:rPr>
          <w:rFonts w:ascii="Courier New" w:hAnsi="Courier New" w:cs="Courier New"/>
          <w:color w:val="000000"/>
          <w:sz w:val="16"/>
          <w:szCs w:val="16"/>
          <w:lang w:val="de-DE"/>
        </w:rPr>
        <w:t>^</w:t>
      </w:r>
      <w:r w:rsidRPr="004900E4">
        <w:rPr>
          <w:rFonts w:ascii="Courier New" w:hAnsi="Courier New" w:cs="Courier New"/>
          <w:color w:val="000000"/>
          <w:sz w:val="16"/>
          <w:szCs w:val="16"/>
          <w:lang w:val="de-DE"/>
        </w:rPr>
        <w:t>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4900E4">
        <w:rPr>
          <w:rFonts w:ascii="Courier New" w:hAnsi="Courier New" w:cs="Courier New"/>
          <w:color w:val="000000"/>
          <w:sz w:val="16"/>
          <w:szCs w:val="16"/>
          <w:lang w:val="de-DE"/>
        </w:rPr>
        <w:t xml:space="preserve">  </w:t>
      </w:r>
      <w:r w:rsidRPr="00B715A5">
        <w:rPr>
          <w:rFonts w:ascii="Courier New" w:hAnsi="Courier New" w:cs="Courier New"/>
          <w:color w:val="0000FF"/>
          <w:sz w:val="16"/>
          <w:szCs w:val="16"/>
          <w:lang w:val="de-DE"/>
        </w:rPr>
        <w:t>elseif</w:t>
      </w:r>
      <w:r w:rsidRPr="00B715A5">
        <w:rPr>
          <w:rFonts w:ascii="Courier New" w:hAnsi="Courier New" w:cs="Courier New"/>
          <w:color w:val="000000"/>
          <w:sz w:val="16"/>
          <w:szCs w:val="16"/>
          <w:lang w:val="de-DE"/>
        </w:rPr>
        <w:t xml:space="preserve"> option == 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 xml:space="preserve">    cN = 1./(1 + (deltaN/kappa).^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 xml:space="preserve">    cS = 1./(1 + (deltaS/kappa).^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lang w:val="de-DE"/>
        </w:rPr>
      </w:pPr>
      <w:r w:rsidRPr="00B715A5">
        <w:rPr>
          <w:rFonts w:ascii="Courier New" w:hAnsi="Courier New" w:cs="Courier New"/>
          <w:color w:val="000000"/>
          <w:sz w:val="16"/>
          <w:szCs w:val="16"/>
          <w:lang w:val="de-DE"/>
        </w:rPr>
        <w:t xml:space="preserve">    cE = 1./(1 + (deltaE/kappa).^2);</w:t>
      </w:r>
    </w:p>
    <w:p w:rsidR="00EB360F" w:rsidRPr="00B715A5" w:rsidRDefault="00962738"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lang w:val="de-DE"/>
        </w:rPr>
        <w:t xml:space="preserve">   </w:t>
      </w:r>
      <w:r w:rsidR="00EB360F" w:rsidRPr="00B715A5">
        <w:rPr>
          <w:rFonts w:ascii="Courier New" w:hAnsi="Courier New" w:cs="Courier New"/>
          <w:color w:val="000000"/>
          <w:sz w:val="16"/>
          <w:szCs w:val="16"/>
        </w:rPr>
        <w:t>cW = 1./(1 + (deltaW/kappa).^2);</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w:t>
      </w:r>
      <w:r w:rsidRPr="00B715A5">
        <w:rPr>
          <w:rFonts w:ascii="Courier New" w:hAnsi="Courier New" w:cs="Courier New"/>
          <w:color w:val="0000FF"/>
          <w:sz w:val="16"/>
          <w:szCs w:val="16"/>
        </w:rPr>
        <w:t>end</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FF"/>
          <w:sz w:val="16"/>
          <w:szCs w:val="16"/>
        </w:rPr>
        <w:t xml:space="preserve"> </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diff = diff + lambda*(cN.*deltaN + cS.*deltaS + cE.*deltaE + cW.*deltaW);</w:t>
      </w:r>
    </w:p>
    <w:p w:rsidR="00EB360F" w:rsidRPr="00B715A5" w:rsidRDefault="00EB360F" w:rsidP="00962738">
      <w:pPr>
        <w:autoSpaceDE w:val="0"/>
        <w:autoSpaceDN w:val="0"/>
        <w:adjustRightInd w:val="0"/>
        <w:spacing w:after="0" w:line="240" w:lineRule="auto"/>
        <w:jc w:val="left"/>
        <w:rPr>
          <w:rFonts w:ascii="Courier New" w:hAnsi="Courier New" w:cs="Courier New"/>
          <w:sz w:val="16"/>
          <w:szCs w:val="16"/>
        </w:rPr>
      </w:pP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s</w:t>
      </w:r>
      <w:r w:rsidR="00816819" w:rsidRPr="00B715A5">
        <w:rPr>
          <w:rFonts w:ascii="Courier New" w:hAnsi="Courier New" w:cs="Courier New"/>
          <w:color w:val="000000"/>
          <w:sz w:val="16"/>
          <w:szCs w:val="16"/>
        </w:rPr>
        <w:t>ubplot(ceil(sqrt(niter), ceil</w:t>
      </w:r>
      <w:r w:rsidRPr="00B715A5">
        <w:rPr>
          <w:rFonts w:ascii="Courier New" w:hAnsi="Courier New" w:cs="Courier New"/>
          <w:color w:val="000000"/>
          <w:sz w:val="16"/>
          <w:szCs w:val="16"/>
        </w:rPr>
        <w:t>(sqrt(niter)), i)</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00"/>
          <w:sz w:val="16"/>
          <w:szCs w:val="16"/>
        </w:rPr>
        <w:t xml:space="preserve"> imagesc(diff), colormap(gray), axis </w:t>
      </w:r>
      <w:r w:rsidRPr="00B715A5">
        <w:rPr>
          <w:rFonts w:ascii="Courier New" w:hAnsi="Courier New" w:cs="Courier New"/>
          <w:color w:val="A020F0"/>
          <w:sz w:val="16"/>
          <w:szCs w:val="16"/>
        </w:rPr>
        <w:t>image</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A020F0"/>
          <w:sz w:val="16"/>
          <w:szCs w:val="16"/>
        </w:rPr>
        <w:t xml:space="preserve"> </w:t>
      </w:r>
    </w:p>
    <w:p w:rsidR="00EB360F" w:rsidRPr="00B715A5" w:rsidRDefault="00EB360F" w:rsidP="00EB360F">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FF"/>
          <w:sz w:val="16"/>
          <w:szCs w:val="16"/>
        </w:rPr>
        <w:t>end</w:t>
      </w:r>
    </w:p>
    <w:p w:rsidR="005D47A4" w:rsidRPr="00DF0F50" w:rsidRDefault="00EB360F" w:rsidP="00DF0F50">
      <w:pPr>
        <w:autoSpaceDE w:val="0"/>
        <w:autoSpaceDN w:val="0"/>
        <w:adjustRightInd w:val="0"/>
        <w:spacing w:after="0" w:line="240" w:lineRule="auto"/>
        <w:jc w:val="left"/>
        <w:rPr>
          <w:rFonts w:ascii="Courier New" w:hAnsi="Courier New" w:cs="Courier New"/>
          <w:sz w:val="16"/>
          <w:szCs w:val="16"/>
        </w:rPr>
      </w:pPr>
      <w:r w:rsidRPr="00B715A5">
        <w:rPr>
          <w:rFonts w:ascii="Courier New" w:hAnsi="Courier New" w:cs="Courier New"/>
          <w:color w:val="0000FF"/>
          <w:sz w:val="16"/>
          <w:szCs w:val="16"/>
        </w:rPr>
        <w:t xml:space="preserve"> </w:t>
      </w:r>
    </w:p>
    <w:p w:rsidR="00BD6E67" w:rsidRPr="00BD6E67" w:rsidRDefault="00BD6E67" w:rsidP="005D47A4">
      <w:pPr>
        <w:autoSpaceDE w:val="0"/>
        <w:autoSpaceDN w:val="0"/>
        <w:adjustRightInd w:val="0"/>
        <w:spacing w:after="0" w:line="240" w:lineRule="auto"/>
        <w:jc w:val="left"/>
        <w:rPr>
          <w:rFonts w:cstheme="minorHAnsi"/>
          <w:b/>
          <w:bCs/>
          <w:color w:val="000000"/>
        </w:rPr>
      </w:pPr>
      <w:r w:rsidRPr="00BD6E67">
        <w:rPr>
          <w:rFonts w:cstheme="minorHAnsi"/>
          <w:b/>
          <w:bCs/>
          <w:color w:val="000000"/>
        </w:rPr>
        <w:lastRenderedPageBreak/>
        <w:t>Centroids detection and ordering them along the U-shape of the marker</w:t>
      </w:r>
    </w:p>
    <w:p w:rsidR="00BD6E67" w:rsidRDefault="00BD6E67" w:rsidP="005D47A4">
      <w:pPr>
        <w:autoSpaceDE w:val="0"/>
        <w:autoSpaceDN w:val="0"/>
        <w:adjustRightInd w:val="0"/>
        <w:spacing w:after="0" w:line="240" w:lineRule="auto"/>
        <w:jc w:val="left"/>
        <w:rPr>
          <w:rFonts w:ascii="Courier New" w:hAnsi="Courier New" w:cs="Courier New"/>
          <w:color w:val="000000"/>
          <w:sz w:val="20"/>
          <w:szCs w:val="20"/>
        </w:rPr>
      </w:pPr>
    </w:p>
    <w:p w:rsidR="005D47A4" w:rsidRPr="00DC46DB" w:rsidRDefault="005D47A4" w:rsidP="00494955">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s = regionprops(</w:t>
      </w:r>
      <w:r w:rsidR="00494955" w:rsidRPr="00DC46DB">
        <w:rPr>
          <w:rFonts w:ascii="Courier New" w:hAnsi="Courier New" w:cs="Courier New"/>
          <w:color w:val="000000"/>
          <w:sz w:val="16"/>
          <w:szCs w:val="16"/>
        </w:rPr>
        <w:t>Image</w:t>
      </w:r>
      <w:r w:rsidRPr="00DC46DB">
        <w:rPr>
          <w:rFonts w:ascii="Courier New" w:hAnsi="Courier New" w:cs="Courier New"/>
          <w:color w:val="000000"/>
          <w:sz w:val="16"/>
          <w:szCs w:val="16"/>
        </w:rPr>
        <w:t>,</w:t>
      </w:r>
      <w:r w:rsidRPr="00DC46DB">
        <w:rPr>
          <w:rFonts w:ascii="Courier New" w:hAnsi="Courier New" w:cs="Courier New"/>
          <w:color w:val="A020F0"/>
          <w:sz w:val="16"/>
          <w:szCs w:val="16"/>
        </w:rPr>
        <w:t>'Centroid'</w:t>
      </w:r>
      <w:r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centroids = cat(1, s. Centroi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centroids = round(centroids);</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figure</w:t>
      </w:r>
    </w:p>
    <w:p w:rsidR="005D47A4" w:rsidRPr="00DC46DB" w:rsidRDefault="00494955"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imshow(Image</w:t>
      </w:r>
      <w:r w:rsidR="005D47A4"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hold </w:t>
      </w:r>
      <w:r w:rsidRPr="00DC46DB">
        <w:rPr>
          <w:rFonts w:ascii="Courier New" w:hAnsi="Courier New" w:cs="Courier New"/>
          <w:color w:val="A020F0"/>
          <w:sz w:val="16"/>
          <w:szCs w:val="16"/>
        </w:rPr>
        <w:t>on</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plot(centroids(:,1),centroids(:,2),</w:t>
      </w:r>
      <w:r w:rsidRPr="00DC46DB">
        <w:rPr>
          <w:rFonts w:ascii="Courier New" w:hAnsi="Courier New" w:cs="Courier New"/>
          <w:color w:val="A020F0"/>
          <w:sz w:val="16"/>
          <w:szCs w:val="16"/>
        </w:rPr>
        <w:t>'b*'</w:t>
      </w:r>
      <w:r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m n]=size(centroids)</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m~=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n=0</w:t>
      </w:r>
    </w:p>
    <w:p w:rsidR="005D47A4" w:rsidRPr="00DC46DB" w:rsidRDefault="005D47A4" w:rsidP="005D47A4">
      <w:pPr>
        <w:autoSpaceDE w:val="0"/>
        <w:autoSpaceDN w:val="0"/>
        <w:adjustRightInd w:val="0"/>
        <w:spacing w:after="0" w:line="240" w:lineRule="auto"/>
        <w:jc w:val="left"/>
        <w:rPr>
          <w:rFonts w:ascii="Courier New" w:hAnsi="Courier New" w:cs="Courier New"/>
          <w:color w:val="0000FF"/>
          <w:sz w:val="16"/>
          <w:szCs w:val="16"/>
        </w:rPr>
      </w:pPr>
      <w:r w:rsidRPr="00DC46DB">
        <w:rPr>
          <w:rFonts w:ascii="Courier New" w:hAnsi="Courier New" w:cs="Courier New"/>
          <w:color w:val="0000FF"/>
          <w:sz w:val="16"/>
          <w:szCs w:val="16"/>
        </w:rPr>
        <w:t>end</w:t>
      </w:r>
    </w:p>
    <w:p w:rsidR="00494955" w:rsidRPr="00DC46DB" w:rsidRDefault="00494955"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ordering the 7 points</w:t>
      </w: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calculating the euclidean distance</w:t>
      </w:r>
    </w:p>
    <w:p w:rsidR="00494955" w:rsidRPr="00DC46DB" w:rsidRDefault="00494955"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for</w:t>
      </w:r>
      <w:r w:rsidR="00BA24E3">
        <w:rPr>
          <w:rFonts w:ascii="Courier New" w:hAnsi="Courier New" w:cs="Courier New"/>
          <w:color w:val="000000"/>
          <w:sz w:val="16"/>
          <w:szCs w:val="16"/>
        </w:rPr>
        <w:t xml:space="preserve"> i=1:7</w:t>
      </w:r>
    </w:p>
    <w:p w:rsidR="005D47A4" w:rsidRPr="00DC46DB" w:rsidRDefault="005D47A4" w:rsidP="00B84C79">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for</w:t>
      </w:r>
      <w:r w:rsidRPr="00DC46DB">
        <w:rPr>
          <w:rFonts w:ascii="Courier New" w:hAnsi="Courier New" w:cs="Courier New"/>
          <w:color w:val="000000"/>
          <w:sz w:val="16"/>
          <w:szCs w:val="16"/>
        </w:rPr>
        <w:t xml:space="preserve"> j=1: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d=centroids(i,:)-centroids(j,:)</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c(i,j)=norm(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n=max(c)</w:t>
      </w:r>
    </w:p>
    <w:p w:rsidR="005D47A4" w:rsidRPr="00DC46DB" w:rsidRDefault="005D47A4" w:rsidP="005D47A4">
      <w:pPr>
        <w:autoSpaceDE w:val="0"/>
        <w:autoSpaceDN w:val="0"/>
        <w:adjustRightInd w:val="0"/>
        <w:spacing w:after="0" w:line="240" w:lineRule="auto"/>
        <w:jc w:val="left"/>
        <w:rPr>
          <w:rFonts w:ascii="Courier New" w:hAnsi="Courier New" w:cs="Courier New"/>
          <w:color w:val="000000"/>
          <w:sz w:val="16"/>
          <w:szCs w:val="16"/>
        </w:rPr>
      </w:pPr>
      <w:r w:rsidRPr="00DC46DB">
        <w:rPr>
          <w:rFonts w:ascii="Courier New" w:hAnsi="Courier New" w:cs="Courier New"/>
          <w:color w:val="000000"/>
          <w:sz w:val="16"/>
          <w:szCs w:val="16"/>
        </w:rPr>
        <w:t>[row,col]=find(c==max(c))</w:t>
      </w:r>
    </w:p>
    <w:p w:rsidR="00494955" w:rsidRPr="00DC46DB" w:rsidRDefault="00494955"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494955">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xml:space="preserve">% </w:t>
      </w:r>
      <w:r w:rsidR="00494955" w:rsidRPr="00DC46DB">
        <w:rPr>
          <w:rFonts w:ascii="Courier New" w:hAnsi="Courier New" w:cs="Courier New"/>
          <w:color w:val="228B22"/>
          <w:sz w:val="16"/>
          <w:szCs w:val="16"/>
        </w:rPr>
        <w:t>Finding the points with</w:t>
      </w:r>
      <w:r w:rsidR="006A64EA" w:rsidRPr="00DC46DB">
        <w:rPr>
          <w:rFonts w:ascii="Courier New" w:hAnsi="Courier New" w:cs="Courier New"/>
          <w:color w:val="228B22"/>
          <w:sz w:val="16"/>
          <w:szCs w:val="16"/>
        </w:rPr>
        <w:t xml:space="preserve"> the</w:t>
      </w:r>
      <w:r w:rsidR="00494955" w:rsidRPr="00DC46DB">
        <w:rPr>
          <w:rFonts w:ascii="Courier New" w:hAnsi="Courier New" w:cs="Courier New"/>
          <w:color w:val="228B22"/>
          <w:sz w:val="16"/>
          <w:szCs w:val="16"/>
        </w:rPr>
        <w:t xml:space="preserve"> maximum distance</w:t>
      </w:r>
    </w:p>
    <w:p w:rsidR="00494955" w:rsidRPr="00DC46DB" w:rsidRDefault="00494955"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m=sort(n,</w:t>
      </w:r>
      <w:r w:rsidRPr="00DC46DB">
        <w:rPr>
          <w:rFonts w:ascii="Courier New" w:hAnsi="Courier New" w:cs="Courier New"/>
          <w:color w:val="A020F0"/>
          <w:sz w:val="16"/>
          <w:szCs w:val="16"/>
        </w:rPr>
        <w:t>'descend'</w:t>
      </w:r>
      <w:r w:rsidRPr="00DC46DB">
        <w:rPr>
          <w:rFonts w:ascii="Courier New" w:hAnsi="Courier New" w:cs="Courier New"/>
          <w:color w:val="000000"/>
          <w:sz w:val="16"/>
          <w:szCs w:val="16"/>
        </w:rPr>
        <w:t xml:space="preserve">) </w:t>
      </w:r>
      <w:r w:rsidRPr="00DC46DB">
        <w:rPr>
          <w:rFonts w:ascii="Courier New" w:hAnsi="Courier New" w:cs="Courier New"/>
          <w:color w:val="228B22"/>
          <w:sz w:val="16"/>
          <w:szCs w:val="16"/>
        </w:rPr>
        <w:t>% sorted from max to min</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m= unique(m)        </w:t>
      </w:r>
      <w:r w:rsidRPr="00DC46DB">
        <w:rPr>
          <w:rFonts w:ascii="Courier New" w:hAnsi="Courier New" w:cs="Courier New"/>
          <w:color w:val="228B22"/>
          <w:sz w:val="16"/>
          <w:szCs w:val="16"/>
        </w:rPr>
        <w:t xml:space="preserve">% removal of duplicate valu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m=sort(m,</w:t>
      </w:r>
      <w:r w:rsidRPr="00DC46DB">
        <w:rPr>
          <w:rFonts w:ascii="Courier New" w:hAnsi="Courier New" w:cs="Courier New"/>
          <w:color w:val="A020F0"/>
          <w:sz w:val="16"/>
          <w:szCs w:val="16"/>
        </w:rPr>
        <w:t>'descend'</w:t>
      </w:r>
      <w:r w:rsidR="006A64EA" w:rsidRPr="00DC46DB">
        <w:rPr>
          <w:rFonts w:ascii="Courier New" w:hAnsi="Courier New" w:cs="Courier New"/>
          <w:color w:val="000000"/>
          <w:sz w:val="16"/>
          <w:szCs w:val="16"/>
        </w:rPr>
        <w:t xml:space="preserve">) </w:t>
      </w:r>
      <w:r w:rsidRPr="00DC46DB">
        <w:rPr>
          <w:rFonts w:ascii="Courier New" w:hAnsi="Courier New" w:cs="Courier New"/>
          <w:color w:val="228B22"/>
          <w:sz w:val="16"/>
          <w:szCs w:val="16"/>
        </w:rPr>
        <w:t>% sorted from max to min</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H1,O1] = find(c==m(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H2,O2] = find(c==m(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H=[H1(1);H1(2);H2(1);H2(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H=sort(H,</w:t>
      </w:r>
      <w:r w:rsidRPr="00DC46DB">
        <w:rPr>
          <w:rFonts w:ascii="Courier New" w:hAnsi="Courier New" w:cs="Courier New"/>
          <w:color w:val="A020F0"/>
          <w:sz w:val="16"/>
          <w:szCs w:val="16"/>
        </w:rPr>
        <w:t>'ascend'</w:t>
      </w:r>
      <w:r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1=centroids(H(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3=centroids(H(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5=centroids(H(3),:)</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7=centroids(H(4),:)</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abs(U5(1)-U7(1))&lt;7 &amp; U5(2)&gt;U7(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U7=centroids(H(3),:)</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U5=centroids(H(4),:)</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abs(U1(1)-U3(1))&lt;6 &amp; U1(2)&gt;U3(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U3=centroids(H(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1=centroids(H(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U1;U3;U5;U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6A64EA" w:rsidP="006A64EA">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xml:space="preserve">% determination if U1 has two neighbors, then </w:t>
      </w:r>
      <w:r w:rsidR="005D47A4" w:rsidRPr="00DC46DB">
        <w:rPr>
          <w:rFonts w:ascii="Courier New" w:hAnsi="Courier New" w:cs="Courier New"/>
          <w:color w:val="228B22"/>
          <w:sz w:val="16"/>
          <w:szCs w:val="16"/>
        </w:rPr>
        <w:t xml:space="preserve">two shapes </w:t>
      </w:r>
      <w:r w:rsidRPr="00DC46DB">
        <w:rPr>
          <w:rFonts w:ascii="Courier New" w:hAnsi="Courier New" w:cs="Courier New"/>
          <w:color w:val="228B22"/>
          <w:sz w:val="16"/>
          <w:szCs w:val="16"/>
        </w:rPr>
        <w:t>for the</w:t>
      </w:r>
      <w:r w:rsidR="005D47A4" w:rsidRPr="00DC46DB">
        <w:rPr>
          <w:rFonts w:ascii="Courier New" w:hAnsi="Courier New" w:cs="Courier New"/>
          <w:color w:val="228B22"/>
          <w:sz w:val="16"/>
          <w:szCs w:val="16"/>
        </w:rPr>
        <w:t xml:space="preserve"> z-frame are possible</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i=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y=[0 0;0 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while</w:t>
      </w:r>
      <w:r w:rsidRPr="00DC46DB">
        <w:rPr>
          <w:rFonts w:ascii="Courier New" w:hAnsi="Courier New" w:cs="Courier New"/>
          <w:color w:val="000000"/>
          <w:sz w:val="16"/>
          <w:szCs w:val="16"/>
        </w:rPr>
        <w:t xml:space="preserve"> y(1,:)==0 &amp; i&lt;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centroids(i,1)&gt;U1(1,1) &amp; centroids(i,1)&lt;U5(1,1)&amp; centroids(i,2)&gt;=U1(1,2)&amp; centroids(i,2)&lt;=U5(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1,:)=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gt;U1(1,1) &amp; centroids(i,1)&lt;U5(1,1)&amp; centroids(i,2)&gt;=U5(1,2)&amp; centroids(i,2)&lt;=U1(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1,:)=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lt;U1(1,1) &amp; centroids(i,1)&gt;U5(1,1)&amp; centroids(i,2)&gt;=U1(1,2)&amp; centroids(i,2)&lt;=U5(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1,:)=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lt;U1(1,1) &amp; centroids(i,1)&gt;U5(1,1)&amp; centroids(i,2)&gt;=U5(1,2)&amp; centroids(i,2)&lt;=U1(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lastRenderedPageBreak/>
        <w:t xml:space="preserve">   y(1,:)=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w:t>
      </w: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1,:)=[0 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i=i+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i=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while</w:t>
      </w:r>
      <w:r w:rsidRPr="00DC46DB">
        <w:rPr>
          <w:rFonts w:ascii="Courier New" w:hAnsi="Courier New" w:cs="Courier New"/>
          <w:color w:val="000000"/>
          <w:sz w:val="16"/>
          <w:szCs w:val="16"/>
        </w:rPr>
        <w:t xml:space="preserve"> y(2,:)==0 &amp; i&lt;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centroids(i,1)&gt;=U1(1,1) &amp; centroids(i,1)&lt;=U3(1,1)&amp; centroids(i,2)&gt;U1(1,2)&amp; centroids(i,2)&lt;U3(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2,:)=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gt;=U1(1,1) &amp;&amp; centroids(i,1)&lt;=U3(1,1)&amp; centroids(i,2)&gt;U3(1,2)&amp; centroids(i,2)&lt;U1(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2,:)=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lt;=U1(1,1) &amp; centroids(i,1)&gt;=U3(1,1)&amp; centroids(i,2)&gt;U1(1,2)&amp; centroids(i,2)&lt;U3(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2,:)=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centroids(i,1)&lt;=U1(1,1) &amp; centroids(i,1)&gt;=U3(1,1)&amp; centroids(i,2)&gt;U3(1,2)&amp; centroids(i,2)&lt;U1(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2,:)=centroids(i,:)</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w:t>
      </w: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y(2,:)=[0 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i+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y(1,:)~=0 &amp; y(2,:)~=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lse</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find the rotation</w:t>
      </w:r>
      <w:r w:rsidR="008D3438" w:rsidRPr="00DC46DB">
        <w:rPr>
          <w:rFonts w:ascii="Courier New" w:hAnsi="Courier New" w:cs="Courier New"/>
          <w:color w:val="228B22"/>
          <w:sz w:val="16"/>
          <w:szCs w:val="16"/>
        </w:rPr>
        <w:t xml:space="preserve"> direction</w:t>
      </w:r>
      <w:r w:rsidRPr="00DC46DB">
        <w:rPr>
          <w:rFonts w:ascii="Courier New" w:hAnsi="Courier New" w:cs="Courier New"/>
          <w:color w:val="228B22"/>
          <w:sz w:val="16"/>
          <w:szCs w:val="16"/>
        </w:rPr>
        <w:t xml:space="preserve"> </w:t>
      </w:r>
      <w:r w:rsidR="008D3438" w:rsidRPr="00DC46DB">
        <w:rPr>
          <w:rFonts w:ascii="Courier New" w:hAnsi="Courier New" w:cs="Courier New"/>
          <w:color w:val="228B22"/>
          <w:sz w:val="16"/>
          <w:szCs w:val="16"/>
        </w:rPr>
        <w:t>(clockwise</w:t>
      </w:r>
      <w:r w:rsidRPr="00DC46DB">
        <w:rPr>
          <w:rFonts w:ascii="Courier New" w:hAnsi="Courier New" w:cs="Courier New"/>
          <w:color w:val="228B22"/>
          <w:sz w:val="16"/>
          <w:szCs w:val="16"/>
        </w:rPr>
        <w:t xml:space="preserve"> or not</w:t>
      </w:r>
      <w:r w:rsidR="008D3438" w:rsidRPr="00DC46DB">
        <w:rPr>
          <w:rFonts w:ascii="Courier New" w:hAnsi="Courier New" w:cs="Courier New"/>
          <w:color w:val="228B22"/>
          <w:sz w:val="16"/>
          <w:szCs w:val="16"/>
        </w:rPr>
        <w:t>)</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lang w:val="de-DE"/>
        </w:rPr>
      </w:pPr>
      <w:r w:rsidRPr="00DC46DB">
        <w:rPr>
          <w:rFonts w:ascii="Courier New" w:hAnsi="Courier New" w:cs="Courier New"/>
          <w:color w:val="000000"/>
          <w:sz w:val="16"/>
          <w:szCs w:val="16"/>
          <w:lang w:val="de-DE"/>
        </w:rPr>
        <w:t>d35=U3-U5</w:t>
      </w:r>
      <w:r w:rsidR="008062C6" w:rsidRPr="00DC46DB">
        <w:rPr>
          <w:rFonts w:ascii="Courier New" w:hAnsi="Courier New" w:cs="Courier New"/>
          <w:color w:val="000000"/>
          <w:sz w:val="16"/>
          <w:szCs w:val="16"/>
          <w:lang w:val="de-DE"/>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lang w:val="de-DE"/>
        </w:rPr>
      </w:pPr>
      <w:r w:rsidRPr="00DC46DB">
        <w:rPr>
          <w:rFonts w:ascii="Courier New" w:hAnsi="Courier New" w:cs="Courier New"/>
          <w:color w:val="000000"/>
          <w:sz w:val="16"/>
          <w:szCs w:val="16"/>
          <w:lang w:val="de-DE"/>
        </w:rPr>
        <w:t>normd35=d35/norm(d35)</w:t>
      </w:r>
      <w:r w:rsidR="008062C6" w:rsidRPr="00DC46DB">
        <w:rPr>
          <w:rFonts w:ascii="Courier New" w:hAnsi="Courier New" w:cs="Courier New"/>
          <w:color w:val="000000"/>
          <w:sz w:val="16"/>
          <w:szCs w:val="16"/>
          <w:lang w:val="de-DE"/>
        </w:rPr>
        <w:t>;</w:t>
      </w:r>
      <w:r w:rsidRPr="00DC46DB">
        <w:rPr>
          <w:rFonts w:ascii="Courier New" w:hAnsi="Courier New" w:cs="Courier New"/>
          <w:color w:val="000000"/>
          <w:sz w:val="16"/>
          <w:szCs w:val="16"/>
          <w:lang w:val="de-DE"/>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color w:val="000000"/>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normd35(2)&lt;0</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228B22"/>
          <w:sz w:val="16"/>
          <w:szCs w:val="16"/>
        </w:rPr>
        <w:t>% U3 is down and U5 is up</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downpoint=U3;</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t==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gt;=U3(1) &amp; centroids(:,1)&lt;=U7(1) &amp; centroids(:,2)&gt;U3(2) &amp; centroids(:,2)&lt;U7(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sempty(innerpoin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lt;=U3(1) &amp; centroids(:,1)&gt;=U7(1) &amp; centroids(:,2)&gt;U3(2) &amp; centroids(:,2)&lt;U7(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t==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gt;U1(1) &amp; centroids(:,1)&lt;U3(1) &amp; centroids(:,2)&gt;=U3(2) &amp; centroids(:,2)&lt;=U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sempty(innerpoin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gt;U1(1) &amp; centroids(:,1)&lt;U3(1) &amp; centroids(:,2)&lt;=U3(2) &amp; centroids(:,2)&gt;=U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color w:val="0000FF"/>
          <w:sz w:val="16"/>
          <w:szCs w:val="16"/>
        </w:rPr>
      </w:pPr>
      <w:r w:rsidRPr="00DC46DB">
        <w:rPr>
          <w:rFonts w:ascii="Courier New" w:hAnsi="Courier New" w:cs="Courier New"/>
          <w:color w:val="0000FF"/>
          <w:sz w:val="16"/>
          <w:szCs w:val="16"/>
        </w:rPr>
        <w:t>else</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228B22"/>
          <w:sz w:val="16"/>
          <w:szCs w:val="16"/>
        </w:rPr>
        <w:t>% U5 is down</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downpoint=U5;</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t==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centroids(:,1)&gt;=U5(1) &amp; centroids(:,1)&lt;=U7(1) &amp; centroids(:,2)&gt;U5(2) &amp; centroids(:,2)&lt;U7(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sempty(innerpoin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lt;=U5(1) &amp; centroids(:,1)&gt;=U7(1) &amp; centroids(:,2)&gt;U5(2) &amp; centroids(:,2)&lt;U7(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lseif</w:t>
      </w:r>
      <w:r w:rsidRPr="00DC46DB">
        <w:rPr>
          <w:rFonts w:ascii="Courier New" w:hAnsi="Courier New" w:cs="Courier New"/>
          <w:color w:val="000000"/>
          <w:sz w:val="16"/>
          <w:szCs w:val="16"/>
        </w:rPr>
        <w:t xml:space="preserve"> t==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lastRenderedPageBreak/>
        <w:t xml:space="preserve">          innerpoint=centroids(find(centroids(:,1)&gt;U1(1) &amp; centroids(:,1)&lt;U5(1) &amp; centroids(:,2)&gt;U5(2) &amp; centroids(:,2)&lt;U1(2)))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sempty(innerpoin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innerpoint=centroids(find(centroids(:,1)&gt;U1(1) &amp; centroids(:,1)&lt;U5(1) &amp; centroids(:,2)&lt;=U5(2) &amp; centroids(:,2)&gt;=U1(2)))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angle calculation</w:t>
      </w:r>
    </w:p>
    <w:p w:rsidR="008062C6" w:rsidRPr="00DC46DB" w:rsidRDefault="008062C6"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j=2.9</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center=U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U7_orianted=U7</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8062C6">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I</w:t>
      </w:r>
      <w:r w:rsidR="008062C6" w:rsidRPr="00DC46DB">
        <w:rPr>
          <w:rFonts w:ascii="Courier New" w:hAnsi="Courier New" w:cs="Courier New"/>
          <w:color w:val="228B22"/>
          <w:sz w:val="16"/>
          <w:szCs w:val="16"/>
        </w:rPr>
        <w:t>t</w:t>
      </w:r>
      <w:r w:rsidRPr="00DC46DB">
        <w:rPr>
          <w:rFonts w:ascii="Courier New" w:hAnsi="Courier New" w:cs="Courier New"/>
          <w:color w:val="228B22"/>
          <w:sz w:val="16"/>
          <w:szCs w:val="16"/>
        </w:rPr>
        <w:t xml:space="preserve"> calculate</w:t>
      </w:r>
      <w:r w:rsidR="008062C6" w:rsidRPr="00DC46DB">
        <w:rPr>
          <w:rFonts w:ascii="Courier New" w:hAnsi="Courier New" w:cs="Courier New"/>
          <w:color w:val="228B22"/>
          <w:sz w:val="16"/>
          <w:szCs w:val="16"/>
        </w:rPr>
        <w:t>s</w:t>
      </w:r>
      <w:r w:rsidRPr="00DC46DB">
        <w:rPr>
          <w:rFonts w:ascii="Courier New" w:hAnsi="Courier New" w:cs="Courier New"/>
          <w:color w:val="228B22"/>
          <w:sz w:val="16"/>
          <w:szCs w:val="16"/>
        </w:rPr>
        <w:t xml:space="preserve"> the angle between the lines U1 and the diagonal of the square</w:t>
      </w:r>
      <w:r w:rsidR="008062C6" w:rsidRPr="00DC46DB">
        <w:rPr>
          <w:rFonts w:ascii="Courier New" w:hAnsi="Courier New" w:cs="Courier New"/>
          <w:sz w:val="16"/>
          <w:szCs w:val="16"/>
        </w:rPr>
        <w:t xml:space="preserve"> </w:t>
      </w:r>
      <w:r w:rsidRPr="00DC46DB">
        <w:rPr>
          <w:rFonts w:ascii="Courier New" w:hAnsi="Courier New" w:cs="Courier New"/>
          <w:color w:val="228B22"/>
          <w:sz w:val="16"/>
          <w:szCs w:val="16"/>
        </w:rPr>
        <w:t>(</w:t>
      </w:r>
      <w:r w:rsidR="008062C6" w:rsidRPr="00DC46DB">
        <w:rPr>
          <w:rFonts w:ascii="Courier New" w:hAnsi="Courier New" w:cs="Courier New"/>
          <w:color w:val="228B22"/>
          <w:sz w:val="16"/>
          <w:szCs w:val="16"/>
        </w:rPr>
        <w:t>the line between U1 and U7.</w:t>
      </w:r>
    </w:p>
    <w:p w:rsidR="005D47A4" w:rsidRPr="00DC46DB" w:rsidRDefault="005D47A4" w:rsidP="008062C6">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228B22"/>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t==1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heta=abs(atan((downpoint(1)-U1(1))/(downpoint(2)-U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nnerpoint~=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heta=theta+1.5708</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t== 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heta=abs(atan((downpoint(1)-U1(1))/(downpoint(2)-U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nnerpoint~=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heta=theta+3.14159</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if</w:t>
      </w:r>
      <w:r w:rsidRPr="00DC46DB">
        <w:rPr>
          <w:rFonts w:ascii="Courier New" w:hAnsi="Courier New" w:cs="Courier New"/>
          <w:color w:val="000000"/>
          <w:sz w:val="16"/>
          <w:szCs w:val="16"/>
        </w:rPr>
        <w:t xml:space="preserve"> isempty(innerpoin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theta=theta+4.71239</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DC46DB">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r w:rsidRPr="00DC46DB">
        <w:rPr>
          <w:rFonts w:ascii="Courier New" w:hAnsi="Courier New" w:cs="Courier New"/>
          <w:color w:val="0000FF"/>
          <w:sz w:val="16"/>
          <w:szCs w:val="16"/>
        </w:rPr>
        <w:t>end</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 xml:space="preserve"> </w:t>
      </w:r>
    </w:p>
    <w:p w:rsidR="005D47A4" w:rsidRPr="00DC46DB" w:rsidRDefault="00B73675" w:rsidP="00B73675">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Calculation of the rotation matrix</w:t>
      </w:r>
    </w:p>
    <w:p w:rsidR="00B73675" w:rsidRPr="00DC46DB" w:rsidRDefault="00B73675" w:rsidP="00B73675">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orianted_centroids=centroids-center</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R = [cos(theta) -sin(theta); sin(theta) cos(theta)];</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orianted_centroids</w:t>
      </w:r>
      <w:r w:rsidR="00B73675" w:rsidRPr="00DC46DB">
        <w:rPr>
          <w:rFonts w:ascii="Courier New" w:hAnsi="Courier New" w:cs="Courier New"/>
          <w:color w:val="000000"/>
          <w:sz w:val="16"/>
          <w:szCs w:val="16"/>
        </w:rPr>
        <w:t xml:space="preserve"> =orianted_centroids* R        </w:t>
      </w:r>
      <w:r w:rsidRPr="00DC46DB">
        <w:rPr>
          <w:rFonts w:ascii="Courier New" w:hAnsi="Courier New" w:cs="Courier New"/>
          <w:color w:val="000000"/>
          <w:sz w:val="16"/>
          <w:szCs w:val="16"/>
        </w:rPr>
        <w:t xml:space="preserve">  </w:t>
      </w:r>
      <w:r w:rsidRPr="00DC46DB">
        <w:rPr>
          <w:rFonts w:ascii="Courier New" w:hAnsi="Courier New" w:cs="Courier New"/>
          <w:color w:val="228B22"/>
          <w:sz w:val="16"/>
          <w:szCs w:val="16"/>
        </w:rPr>
        <w:t>% apply the rotation about the origin</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orianted_centroids=orianted_centroids+center</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labels = {</w:t>
      </w:r>
      <w:r w:rsidRPr="00DC46DB">
        <w:rPr>
          <w:rFonts w:ascii="Courier New" w:hAnsi="Courier New" w:cs="Courier New"/>
          <w:color w:val="A020F0"/>
          <w:sz w:val="16"/>
          <w:szCs w:val="16"/>
        </w:rPr>
        <w:t>'P1'</w:t>
      </w:r>
      <w:r w:rsidRPr="00DC46DB">
        <w:rPr>
          <w:rFonts w:ascii="Courier New" w:hAnsi="Courier New" w:cs="Courier New"/>
          <w:color w:val="000000"/>
          <w:sz w:val="16"/>
          <w:szCs w:val="16"/>
        </w:rPr>
        <w:t>,</w:t>
      </w:r>
      <w:r w:rsidRPr="00DC46DB">
        <w:rPr>
          <w:rFonts w:ascii="Courier New" w:hAnsi="Courier New" w:cs="Courier New"/>
          <w:color w:val="A020F0"/>
          <w:sz w:val="16"/>
          <w:szCs w:val="16"/>
        </w:rPr>
        <w:t>'P2'</w:t>
      </w:r>
      <w:r w:rsidRPr="00DC46DB">
        <w:rPr>
          <w:rFonts w:ascii="Courier New" w:hAnsi="Courier New" w:cs="Courier New"/>
          <w:color w:val="000000"/>
          <w:sz w:val="16"/>
          <w:szCs w:val="16"/>
        </w:rPr>
        <w:t>,</w:t>
      </w:r>
      <w:r w:rsidRPr="00DC46DB">
        <w:rPr>
          <w:rFonts w:ascii="Courier New" w:hAnsi="Courier New" w:cs="Courier New"/>
          <w:color w:val="A020F0"/>
          <w:sz w:val="16"/>
          <w:szCs w:val="16"/>
        </w:rPr>
        <w:t>'P3'</w:t>
      </w:r>
      <w:r w:rsidRPr="00DC46DB">
        <w:rPr>
          <w:rFonts w:ascii="Courier New" w:hAnsi="Courier New" w:cs="Courier New"/>
          <w:color w:val="000000"/>
          <w:sz w:val="16"/>
          <w:szCs w:val="16"/>
        </w:rPr>
        <w:t>,</w:t>
      </w:r>
      <w:r w:rsidRPr="00DC46DB">
        <w:rPr>
          <w:rFonts w:ascii="Courier New" w:hAnsi="Courier New" w:cs="Courier New"/>
          <w:color w:val="A020F0"/>
          <w:sz w:val="16"/>
          <w:szCs w:val="16"/>
        </w:rPr>
        <w:t>'P4'</w:t>
      </w:r>
      <w:r w:rsidRPr="00DC46DB">
        <w:rPr>
          <w:rFonts w:ascii="Courier New" w:hAnsi="Courier New" w:cs="Courier New"/>
          <w:color w:val="000000"/>
          <w:sz w:val="16"/>
          <w:szCs w:val="16"/>
        </w:rPr>
        <w:t>,</w:t>
      </w:r>
      <w:r w:rsidRPr="00DC46DB">
        <w:rPr>
          <w:rFonts w:ascii="Courier New" w:hAnsi="Courier New" w:cs="Courier New"/>
          <w:color w:val="A020F0"/>
          <w:sz w:val="16"/>
          <w:szCs w:val="16"/>
        </w:rPr>
        <w:t>'P5'</w:t>
      </w:r>
      <w:r w:rsidRPr="00DC46DB">
        <w:rPr>
          <w:rFonts w:ascii="Courier New" w:hAnsi="Courier New" w:cs="Courier New"/>
          <w:color w:val="000000"/>
          <w:sz w:val="16"/>
          <w:szCs w:val="16"/>
        </w:rPr>
        <w:t>,</w:t>
      </w:r>
      <w:r w:rsidRPr="00DC46DB">
        <w:rPr>
          <w:rFonts w:ascii="Courier New" w:hAnsi="Courier New" w:cs="Courier New"/>
          <w:color w:val="A020F0"/>
          <w:sz w:val="16"/>
          <w:szCs w:val="16"/>
        </w:rPr>
        <w:t>'P6'</w:t>
      </w:r>
      <w:r w:rsidRPr="00DC46DB">
        <w:rPr>
          <w:rFonts w:ascii="Courier New" w:hAnsi="Courier New" w:cs="Courier New"/>
          <w:color w:val="000000"/>
          <w:sz w:val="16"/>
          <w:szCs w:val="16"/>
        </w:rPr>
        <w:t>,</w:t>
      </w:r>
      <w:r w:rsidRPr="00DC46DB">
        <w:rPr>
          <w:rFonts w:ascii="Courier New" w:hAnsi="Courier New" w:cs="Courier New"/>
          <w:color w:val="A020F0"/>
          <w:sz w:val="16"/>
          <w:szCs w:val="16"/>
        </w:rPr>
        <w:t>'P7'</w:t>
      </w:r>
      <w:r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plot(orianted_centroids(:,1),orianted_centroids(:,2), </w:t>
      </w:r>
      <w:r w:rsidRPr="00DC46DB">
        <w:rPr>
          <w:rFonts w:ascii="Courier New" w:hAnsi="Courier New" w:cs="Courier New"/>
          <w:color w:val="A020F0"/>
          <w:sz w:val="16"/>
          <w:szCs w:val="16"/>
        </w:rPr>
        <w:t>'b*'</w:t>
      </w:r>
      <w:r w:rsidRPr="00DC46DB">
        <w:rPr>
          <w:rFonts w:ascii="Courier New" w:hAnsi="Courier New" w:cs="Courier New"/>
          <w:color w:val="000000"/>
          <w:sz w:val="16"/>
          <w:szCs w:val="16"/>
        </w:rPr>
        <w: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axis([-100 80 100 35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text(orianted_centroids(:,1),orianted_centroids(:,2),labels,</w:t>
      </w:r>
      <w:r w:rsidRPr="00DC46DB">
        <w:rPr>
          <w:rFonts w:ascii="Courier New" w:hAnsi="Courier New" w:cs="Courier New"/>
          <w:color w:val="A020F0"/>
          <w:sz w:val="16"/>
          <w:szCs w:val="16"/>
        </w:rPr>
        <w:t>'VerticalAlignment'</w:t>
      </w:r>
      <w:r w:rsidRPr="00DC46DB">
        <w:rPr>
          <w:rFonts w:ascii="Courier New" w:hAnsi="Courier New" w:cs="Courier New"/>
          <w:color w:val="000000"/>
          <w:sz w:val="16"/>
          <w:szCs w:val="16"/>
        </w:rPr>
        <w:t>,</w:t>
      </w:r>
      <w:r w:rsidRPr="00DC46DB">
        <w:rPr>
          <w:rFonts w:ascii="Courier New" w:hAnsi="Courier New" w:cs="Courier New"/>
          <w:color w:val="A020F0"/>
          <w:sz w:val="16"/>
          <w:szCs w:val="16"/>
        </w:rPr>
        <w:t>'bottom'</w:t>
      </w:r>
      <w:r w:rsidRPr="00DC46DB">
        <w:rPr>
          <w:rFonts w:ascii="Courier New" w:hAnsi="Courier New" w:cs="Courier New"/>
          <w:color w:val="000000"/>
          <w:sz w:val="16"/>
          <w:szCs w:val="16"/>
        </w:rPr>
        <w:t>,</w:t>
      </w:r>
      <w:r w:rsidRPr="00DC46DB">
        <w:rPr>
          <w:rFonts w:ascii="Courier New" w:hAnsi="Courier New" w:cs="Courier New"/>
          <w:color w:val="A020F0"/>
          <w:sz w:val="16"/>
          <w:szCs w:val="16"/>
        </w:rPr>
        <w:t>'HorizontalAlignment'</w:t>
      </w:r>
      <w:r w:rsidRPr="00DC46DB">
        <w:rPr>
          <w:rFonts w:ascii="Courier New" w:hAnsi="Courier New" w:cs="Courier New"/>
          <w:color w:val="000000"/>
          <w:sz w:val="16"/>
          <w:szCs w:val="16"/>
        </w:rPr>
        <w:t>,</w:t>
      </w:r>
      <w:r w:rsidRPr="00DC46DB">
        <w:rPr>
          <w:rFonts w:ascii="Courier New" w:hAnsi="Courier New" w:cs="Courier New"/>
          <w:color w:val="A020F0"/>
          <w:sz w:val="16"/>
          <w:szCs w:val="16"/>
        </w:rPr>
        <w:t>'left'</w:t>
      </w:r>
      <w:r w:rsidRPr="00DC46DB">
        <w:rPr>
          <w:rFonts w:ascii="Courier New" w:hAnsi="Courier New" w:cs="Courier New"/>
          <w:color w:val="000000"/>
          <w:sz w:val="16"/>
          <w:szCs w:val="16"/>
        </w:rPr>
        <w:t>)</w:t>
      </w:r>
    </w:p>
    <w:p w:rsidR="005D47A4" w:rsidRPr="00DC46DB" w:rsidRDefault="005D47A4" w:rsidP="00B73675">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B73675">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xml:space="preserve">%% </w:t>
      </w:r>
      <w:r w:rsidR="00B73675" w:rsidRPr="00DC46DB">
        <w:rPr>
          <w:rFonts w:ascii="Courier New" w:hAnsi="Courier New" w:cs="Courier New"/>
          <w:color w:val="228B22"/>
          <w:sz w:val="16"/>
          <w:szCs w:val="16"/>
        </w:rPr>
        <w:t>Alignment m</w:t>
      </w:r>
      <w:r w:rsidRPr="00DC46DB">
        <w:rPr>
          <w:rFonts w:ascii="Courier New" w:hAnsi="Courier New" w:cs="Courier New"/>
          <w:color w:val="228B22"/>
          <w:sz w:val="16"/>
          <w:szCs w:val="16"/>
        </w:rPr>
        <w:t>atrix calculation</w:t>
      </w:r>
    </w:p>
    <w:p w:rsidR="00B73675" w:rsidRPr="00DC46DB" w:rsidRDefault="00B73675" w:rsidP="00B73675">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P(1:7,1:2) = 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centsort = sortrows(orianted_centroids) </w:t>
      </w:r>
      <w:r w:rsidRPr="00DC46DB">
        <w:rPr>
          <w:rFonts w:ascii="Courier New" w:hAnsi="Courier New" w:cs="Courier New"/>
          <w:color w:val="228B22"/>
          <w:sz w:val="16"/>
          <w:szCs w:val="16"/>
        </w:rPr>
        <w:t>%Sort by</w:t>
      </w:r>
      <w:r w:rsidR="008D1F10" w:rsidRPr="00DC46DB">
        <w:rPr>
          <w:rFonts w:ascii="Courier New" w:hAnsi="Courier New" w:cs="Courier New"/>
          <w:color w:val="228B22"/>
          <w:sz w:val="16"/>
          <w:szCs w:val="16"/>
        </w:rPr>
        <w:t xml:space="preserve"> the</w:t>
      </w:r>
      <w:r w:rsidRPr="00DC46DB">
        <w:rPr>
          <w:rFonts w:ascii="Courier New" w:hAnsi="Courier New" w:cs="Courier New"/>
          <w:color w:val="228B22"/>
          <w:sz w:val="16"/>
          <w:szCs w:val="16"/>
        </w:rPr>
        <w:t xml:space="preserve"> first row (x-position)</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P(1:3,1:2) = sortrows(centsort(1:3,1:2),2); </w:t>
      </w:r>
      <w:r w:rsidRPr="00DC46DB">
        <w:rPr>
          <w:rFonts w:ascii="Courier New" w:hAnsi="Courier New" w:cs="Courier New"/>
          <w:color w:val="228B22"/>
          <w:sz w:val="16"/>
          <w:szCs w:val="16"/>
        </w:rPr>
        <w:t>%First three points are most left</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P(4,1:2) = centsort(4,1:2); </w:t>
      </w:r>
      <w:r w:rsidRPr="00DC46DB">
        <w:rPr>
          <w:rFonts w:ascii="Courier New" w:hAnsi="Courier New" w:cs="Courier New"/>
          <w:color w:val="228B22"/>
          <w:sz w:val="16"/>
          <w:szCs w:val="16"/>
        </w:rPr>
        <w:t>%Fourth point is in the middle (along the x-axis)</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P(5:7,1:2) = flipud(sortrows(centsort(5:7,1:2),2)); </w:t>
      </w:r>
      <w:r w:rsidRPr="00DC46DB">
        <w:rPr>
          <w:rFonts w:ascii="Courier New" w:hAnsi="Courier New" w:cs="Courier New"/>
          <w:color w:val="228B22"/>
          <w:sz w:val="16"/>
          <w:szCs w:val="16"/>
        </w:rPr>
        <w:t>%Fir</w:t>
      </w:r>
      <w:r w:rsidR="008D1F10" w:rsidRPr="00DC46DB">
        <w:rPr>
          <w:rFonts w:ascii="Courier New" w:hAnsi="Courier New" w:cs="Courier New"/>
          <w:color w:val="228B22"/>
          <w:sz w:val="16"/>
          <w:szCs w:val="16"/>
        </w:rPr>
        <w:t>st three points are most right</w:t>
      </w:r>
    </w:p>
    <w:p w:rsidR="005D47A4" w:rsidRPr="00DC46DB" w:rsidRDefault="005D47A4" w:rsidP="00515996">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 xml:space="preserve">        </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f(1:6)=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FF"/>
          <w:sz w:val="16"/>
          <w:szCs w:val="16"/>
        </w:rPr>
        <w:t>for</w:t>
      </w:r>
      <w:r w:rsidRPr="00DC46DB">
        <w:rPr>
          <w:rFonts w:ascii="Courier New" w:hAnsi="Courier New" w:cs="Courier New"/>
          <w:color w:val="000000"/>
          <w:sz w:val="16"/>
          <w:szCs w:val="16"/>
        </w:rPr>
        <w:t xml:space="preserve"> i=[2,4,6]</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f_i= norm(P(i+1,:)-P(i,:))/ norm(P(i+1,:)-P(i-1,:))</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f(i)=f_i;</w:t>
      </w:r>
    </w:p>
    <w:p w:rsidR="005D47A4" w:rsidRPr="00DC46DB" w:rsidRDefault="005D47A4" w:rsidP="005D47A4">
      <w:pPr>
        <w:autoSpaceDE w:val="0"/>
        <w:autoSpaceDN w:val="0"/>
        <w:adjustRightInd w:val="0"/>
        <w:spacing w:after="0" w:line="240" w:lineRule="auto"/>
        <w:jc w:val="left"/>
        <w:rPr>
          <w:rFonts w:ascii="Courier New" w:hAnsi="Courier New" w:cs="Courier New"/>
          <w:color w:val="0000FF"/>
          <w:sz w:val="16"/>
          <w:szCs w:val="16"/>
        </w:rPr>
      </w:pPr>
      <w:r w:rsidRPr="00DC46DB">
        <w:rPr>
          <w:rFonts w:ascii="Courier New" w:hAnsi="Courier New" w:cs="Courier New"/>
          <w:color w:val="0000FF"/>
          <w:sz w:val="16"/>
          <w:szCs w:val="16"/>
        </w:rPr>
        <w:t>end</w:t>
      </w:r>
    </w:p>
    <w:p w:rsidR="00731112" w:rsidRPr="00DC46DB" w:rsidRDefault="00731112"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color w:val="228B22"/>
          <w:sz w:val="16"/>
          <w:szCs w:val="16"/>
        </w:rPr>
      </w:pPr>
      <w:r w:rsidRPr="00DC46DB">
        <w:rPr>
          <w:rFonts w:ascii="Courier New" w:hAnsi="Courier New" w:cs="Courier New"/>
          <w:color w:val="228B22"/>
          <w:sz w:val="16"/>
          <w:szCs w:val="16"/>
        </w:rPr>
        <w:t>% estimation of The three corresponding points in the frame coordinate system</w:t>
      </w:r>
    </w:p>
    <w:p w:rsidR="00731112" w:rsidRPr="00DC46DB" w:rsidRDefault="00731112" w:rsidP="005D47A4">
      <w:pPr>
        <w:autoSpaceDE w:val="0"/>
        <w:autoSpaceDN w:val="0"/>
        <w:adjustRightInd w:val="0"/>
        <w:spacing w:after="0" w:line="240" w:lineRule="auto"/>
        <w:jc w:val="left"/>
        <w:rPr>
          <w:rFonts w:ascii="Courier New" w:hAnsi="Courier New" w:cs="Courier New"/>
          <w:sz w:val="16"/>
          <w:szCs w:val="16"/>
        </w:rPr>
      </w:pP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lx=4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ly=4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lz=40;</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a=lx * [-1/2 1/2-f(4) 1/2];</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b=ly *[1/2-f(2) 1/2 -1/2+f(6)];</w:t>
      </w:r>
    </w:p>
    <w:p w:rsidR="005D47A4" w:rsidRPr="00DC46DB" w:rsidRDefault="005D47A4" w:rsidP="005D47A4">
      <w:pPr>
        <w:autoSpaceDE w:val="0"/>
        <w:autoSpaceDN w:val="0"/>
        <w:adjustRightInd w:val="0"/>
        <w:spacing w:after="0" w:line="240" w:lineRule="auto"/>
        <w:jc w:val="left"/>
        <w:rPr>
          <w:rFonts w:ascii="Courier New" w:hAnsi="Courier New" w:cs="Courier New"/>
          <w:sz w:val="16"/>
          <w:szCs w:val="16"/>
        </w:rPr>
      </w:pPr>
      <w:r w:rsidRPr="00DC46DB">
        <w:rPr>
          <w:rFonts w:ascii="Courier New" w:hAnsi="Courier New" w:cs="Courier New"/>
          <w:color w:val="000000"/>
          <w:sz w:val="16"/>
          <w:szCs w:val="16"/>
        </w:rPr>
        <w:t>c=lz *[-1/2+f(2) -1/2+f(4) -1/2+f(6)];</w:t>
      </w:r>
    </w:p>
    <w:p w:rsidR="00CF1B8F" w:rsidRPr="00515996" w:rsidRDefault="005D47A4" w:rsidP="002733D1">
      <w:pPr>
        <w:autoSpaceDE w:val="0"/>
        <w:autoSpaceDN w:val="0"/>
        <w:adjustRightInd w:val="0"/>
        <w:spacing w:after="0" w:line="240" w:lineRule="auto"/>
        <w:jc w:val="left"/>
        <w:rPr>
          <w:rFonts w:ascii="Courier New" w:hAnsi="Courier New" w:cs="Courier New"/>
          <w:sz w:val="16"/>
          <w:szCs w:val="16"/>
        </w:rPr>
        <w:sectPr w:rsidR="00CF1B8F" w:rsidRPr="00515996" w:rsidSect="008E06ED">
          <w:pgSz w:w="11906" w:h="16838" w:code="9"/>
          <w:pgMar w:top="2160" w:right="1440" w:bottom="1440" w:left="1440" w:header="1152" w:footer="720" w:gutter="0"/>
          <w:cols w:space="720"/>
          <w:titlePg/>
          <w:docGrid w:linePitch="360"/>
        </w:sectPr>
      </w:pPr>
      <w:r w:rsidRPr="00DC46DB">
        <w:rPr>
          <w:rFonts w:ascii="Courier New" w:hAnsi="Courier New" w:cs="Courier New"/>
          <w:color w:val="000000"/>
          <w:sz w:val="16"/>
          <w:szCs w:val="16"/>
        </w:rPr>
        <w:t>pf=[a;b;c]</w:t>
      </w:r>
      <w:r w:rsidR="0085503B" w:rsidRPr="00DC46DB">
        <w:rPr>
          <w:rFonts w:ascii="Courier New" w:hAnsi="Courier New" w:cs="Courier New"/>
          <w:color w:val="000000"/>
          <w:sz w:val="16"/>
          <w:szCs w:val="16"/>
        </w:rPr>
        <w:t>;</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1E62F7" w:rsidRPr="001E62F7" w:rsidRDefault="00227772" w:rsidP="001E62F7">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CB5FEF">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89" w:name="_CTVBIBLIOGRAPHY1"/>
          <w:bookmarkStart w:id="290" w:name="_Toc525918936"/>
          <w:bookmarkEnd w:id="289"/>
          <w:r w:rsidR="001E62F7" w:rsidRPr="001E62F7">
            <w:rPr>
              <w:lang w:val="en-US"/>
            </w:rPr>
            <w:t>References</w:t>
          </w:r>
          <w:bookmarkEnd w:id="290"/>
        </w:p>
        <w:p w:rsidR="001E62F7" w:rsidRDefault="001E62F7" w:rsidP="001E62F7">
          <w:pPr>
            <w:pStyle w:val="CitaviBibliographyEntry"/>
          </w:pPr>
          <w:r>
            <w:t>[1]</w:t>
          </w:r>
          <w:r>
            <w:tab/>
          </w:r>
          <w:bookmarkStart w:id="291" w:name="_CTVL00191e1cd3d676e400db6bd56e32b9ad001"/>
          <w:r>
            <w:t>J. Cepek</w:t>
          </w:r>
          <w:bookmarkEnd w:id="291"/>
          <w:r w:rsidRPr="001E62F7">
            <w:rPr>
              <w:i/>
            </w:rPr>
            <w:t xml:space="preserve"> et al., </w:t>
          </w:r>
          <w:r w:rsidRPr="001E62F7">
            <w:t xml:space="preserve">“A system for MRI-guided transperineal delivery of needles to the prostate for focal therapy,” (eng), </w:t>
          </w:r>
          <w:r w:rsidRPr="001E62F7">
            <w:rPr>
              <w:i/>
            </w:rPr>
            <w:t>Medical physics</w:t>
          </w:r>
          <w:r w:rsidRPr="001E62F7">
            <w:t>, vol. 40, no. 1, p. 12304, 2013.</w:t>
          </w:r>
        </w:p>
        <w:p w:rsidR="001E62F7" w:rsidRDefault="001E62F7" w:rsidP="001E62F7">
          <w:pPr>
            <w:pStyle w:val="CitaviBibliographyEntry"/>
          </w:pPr>
          <w:r>
            <w:t>[2]</w:t>
          </w:r>
          <w:r>
            <w:tab/>
          </w:r>
          <w:bookmarkStart w:id="292" w:name="_CTVL001319bcbf1da0041cb9ae648f5ec238656"/>
          <w:r>
            <w:t xml:space="preserve">H. Su, G. Li, D. C. Rucker, R. J. Webster Iii, and G. S. Fischer, “A Concentric Tube Continuum Robot with Piezoelectric Actuation for MRI-Guided Closed-Loop Targeting,” (eng), </w:t>
          </w:r>
          <w:bookmarkEnd w:id="292"/>
          <w:r w:rsidRPr="001E62F7">
            <w:rPr>
              <w:i/>
            </w:rPr>
            <w:t>Annals of biomedical engineering</w:t>
          </w:r>
          <w:r w:rsidRPr="001E62F7">
            <w:t>, vol. 44, no. 10, pp. 2863–2873, 2016.</w:t>
          </w:r>
        </w:p>
        <w:p w:rsidR="001E62F7" w:rsidRDefault="001E62F7" w:rsidP="001E62F7">
          <w:pPr>
            <w:pStyle w:val="CitaviBibliographyEntry"/>
          </w:pPr>
          <w:r>
            <w:t>[3]</w:t>
          </w:r>
          <w:r>
            <w:tab/>
          </w:r>
          <w:bookmarkStart w:id="293" w:name="_CTVL00187525ef593b647418973d62abd60c5fd"/>
          <w:r>
            <w:t xml:space="preserve">J. Cepek, B. A. Chronik, and A. Fenster, “The effects of magnetic field distortion on the accuracy of passive device localization frames in MR imaging,” (eng), </w:t>
          </w:r>
          <w:bookmarkEnd w:id="293"/>
          <w:r w:rsidRPr="001E62F7">
            <w:rPr>
              <w:i/>
            </w:rPr>
            <w:t>Medical physics</w:t>
          </w:r>
          <w:r w:rsidRPr="001E62F7">
            <w:t>, vol. 41, no. 5, p. 52301, 2014.</w:t>
          </w:r>
        </w:p>
        <w:p w:rsidR="001E62F7" w:rsidRDefault="001E62F7" w:rsidP="001E62F7">
          <w:pPr>
            <w:pStyle w:val="CitaviBibliographyEntry"/>
          </w:pPr>
          <w:r>
            <w:t>[4]</w:t>
          </w:r>
          <w:r>
            <w:tab/>
          </w:r>
          <w:bookmarkStart w:id="294" w:name="_CTVL0012088161dcbf64d238b9cabd678f5c3e9"/>
          <w:r>
            <w:t xml:space="preserve">J. Cepek, B. A. Chronik, and A. Fenster, “Errors in Device Localization in MRI Using Z-Frames,” in </w:t>
          </w:r>
          <w:bookmarkEnd w:id="294"/>
          <w:r w:rsidRPr="001E62F7">
            <w:rPr>
              <w:i/>
            </w:rPr>
            <w:t>Lecture Notes in Computer Science, Medical Image Computing and Computer-Assisted Intervention – MICCAI 2013</w:t>
          </w:r>
          <w:r w:rsidRPr="001E62F7">
            <w:t>, D. Hutchison et al., Eds., Berlin, Heidelberg: Springer Berlin Heidelberg, 2013, pp. 348–355.</w:t>
          </w:r>
        </w:p>
        <w:p w:rsidR="001E62F7" w:rsidRDefault="001E62F7" w:rsidP="001E62F7">
          <w:pPr>
            <w:pStyle w:val="CitaviBibliographyEntry"/>
          </w:pPr>
          <w:r>
            <w:t>[5]</w:t>
          </w:r>
          <w:r>
            <w:tab/>
          </w:r>
          <w:bookmarkStart w:id="295" w:name="_CTVL0010e854ed374f14ea592029d8bd589ed41"/>
          <w:r>
            <w:t>M. Bock</w:t>
          </w:r>
          <w:bookmarkEnd w:id="295"/>
          <w:r w:rsidRPr="001E62F7">
            <w:rPr>
              <w:i/>
            </w:rPr>
            <w:t xml:space="preserve"> et al., </w:t>
          </w:r>
          <w:r w:rsidRPr="001E62F7">
            <w:t xml:space="preserve">“Active catheter tracking using parallel MRI and real-time image reconstruction,” (eng), </w:t>
          </w:r>
          <w:r w:rsidRPr="001E62F7">
            <w:rPr>
              <w:i/>
            </w:rPr>
            <w:t>Magnetic resonance in medicine</w:t>
          </w:r>
          <w:r w:rsidRPr="001E62F7">
            <w:t>, vol. 55, no. 6, pp. 1454–1459, 2006.</w:t>
          </w:r>
        </w:p>
        <w:p w:rsidR="001E62F7" w:rsidRDefault="001E62F7" w:rsidP="001E62F7">
          <w:pPr>
            <w:pStyle w:val="CitaviBibliographyEntry"/>
          </w:pPr>
          <w:r>
            <w:t>[6]</w:t>
          </w:r>
          <w:r>
            <w:tab/>
          </w:r>
          <w:bookmarkStart w:id="296" w:name="_CTVL0016ce5fefeb21b49c98778464b0ca1d685"/>
          <w:r>
            <w:t>M. Bock</w:t>
          </w:r>
          <w:bookmarkEnd w:id="296"/>
          <w:r w:rsidRPr="001E62F7">
            <w:rPr>
              <w:i/>
            </w:rPr>
            <w:t xml:space="preserve"> et al., </w:t>
          </w:r>
          <w:r w:rsidRPr="001E62F7">
            <w:t xml:space="preserve">“Active catheter tracking using parallel MRI and real-time image reconstruction,” (eng), </w:t>
          </w:r>
          <w:r w:rsidRPr="001E62F7">
            <w:rPr>
              <w:i/>
            </w:rPr>
            <w:t>Magnetic resonance in medicine</w:t>
          </w:r>
          <w:r w:rsidRPr="001E62F7">
            <w:t>, vol. 55, no. 6, pp. 1454–1459, 2006.</w:t>
          </w:r>
        </w:p>
        <w:p w:rsidR="001E62F7" w:rsidRDefault="001E62F7" w:rsidP="001E62F7">
          <w:pPr>
            <w:pStyle w:val="CitaviBibliographyEntry"/>
          </w:pPr>
          <w:r>
            <w:t>[7]</w:t>
          </w:r>
          <w:r>
            <w:tab/>
          </w:r>
          <w:bookmarkStart w:id="297" w:name="_CTVL0018d154c9e1229414aa07a8452ddfb34c3"/>
          <w:r>
            <w:t>S.-E. Song</w:t>
          </w:r>
          <w:bookmarkEnd w:id="297"/>
          <w:r w:rsidRPr="001E62F7">
            <w:rPr>
              <w:i/>
            </w:rPr>
            <w:t xml:space="preserve"> et al., </w:t>
          </w:r>
          <w:r w:rsidRPr="001E62F7">
            <w:t xml:space="preserve">“Development and preliminary evaluation of a motorized needle guide template for MRI-guided targeted prostate biopsy,” (eng), </w:t>
          </w:r>
          <w:r w:rsidRPr="001E62F7">
            <w:rPr>
              <w:i/>
            </w:rPr>
            <w:t>IEEE transactions on bio-medical engineering</w:t>
          </w:r>
          <w:r w:rsidRPr="001E62F7">
            <w:t>, vol. 60, no. 11, pp. 3019–3027, 2013.</w:t>
          </w:r>
        </w:p>
        <w:p w:rsidR="001E62F7" w:rsidRDefault="001E62F7" w:rsidP="001E62F7">
          <w:pPr>
            <w:pStyle w:val="CitaviBibliographyEntry"/>
          </w:pPr>
          <w:r>
            <w:t>[8]</w:t>
          </w:r>
          <w:r>
            <w:tab/>
          </w:r>
          <w:bookmarkStart w:id="298" w:name="_CTVL001faccb4fc5974454e8e4cd358190fc988"/>
          <w:r>
            <w:t>J. M. Fitzpatrick, “Fiducial registration error and target registration error are uncorrelated,” in Lake Buena Vista, FL, 2009, p. 726102.</w:t>
          </w:r>
        </w:p>
        <w:bookmarkEnd w:id="298"/>
        <w:p w:rsidR="00EC25F8" w:rsidRDefault="001E62F7" w:rsidP="001E62F7">
          <w:pPr>
            <w:pStyle w:val="CitaviBibliographyEntry"/>
            <w:sectPr w:rsidR="00EC25F8" w:rsidSect="00E12BCA">
              <w:pgSz w:w="11906" w:h="16838" w:code="9"/>
              <w:pgMar w:top="1440" w:right="1440" w:bottom="1440" w:left="1440" w:header="720" w:footer="720" w:gutter="0"/>
              <w:cols w:space="720"/>
              <w:titlePg/>
              <w:docGrid w:linePitch="360"/>
            </w:sectPr>
          </w:pPr>
          <w:r>
            <w:t>[9]</w:t>
          </w:r>
          <w:r>
            <w:tab/>
          </w:r>
          <w:bookmarkStart w:id="299" w:name="_CTVL001a2381419b67348e0837ce80fe59e4283"/>
          <w:r>
            <w:t xml:space="preserve">Dale, Brian M and Brown, Mark A and Semelka, Richard C, </w:t>
          </w:r>
          <w:bookmarkEnd w:id="299"/>
          <w:r w:rsidRPr="001E62F7">
            <w:rPr>
              <w:i/>
            </w:rPr>
            <w:t>MRI: basic principles and applications</w:t>
          </w:r>
          <w:r w:rsidRPr="001E62F7">
            <w:t>: John Wiley \&amp; Sons, 2015.</w:t>
          </w:r>
        </w:p>
        <w:p w:rsidR="001E62F7" w:rsidRDefault="001E62F7" w:rsidP="001E62F7">
          <w:pPr>
            <w:pStyle w:val="CitaviBibliographyEntry"/>
          </w:pPr>
        </w:p>
        <w:p w:rsidR="001E62F7" w:rsidRDefault="001E62F7" w:rsidP="001E62F7">
          <w:pPr>
            <w:pStyle w:val="CitaviBibliographyEntry"/>
          </w:pPr>
          <w:r>
            <w:t>[10]</w:t>
          </w:r>
          <w:r>
            <w:tab/>
          </w:r>
          <w:bookmarkStart w:id="300" w:name="_CTVL001749b459a082a4d3c93a14f35367f475b"/>
          <w:r>
            <w:t xml:space="preserve">S. Aja-Fernández, A. Tristán-Vega, and C. Alberola-López, “Noise estimation in single- and multiple-coil magnetic resonance data based on statistical models,” (eng), </w:t>
          </w:r>
          <w:bookmarkEnd w:id="300"/>
          <w:r w:rsidRPr="001E62F7">
            <w:rPr>
              <w:i/>
            </w:rPr>
            <w:t>Magnetic resonance imaging</w:t>
          </w:r>
          <w:r w:rsidRPr="001E62F7">
            <w:t>, vol. 27, no. 10, pp. 1397–1409, 2009.</w:t>
          </w:r>
        </w:p>
        <w:p w:rsidR="001E62F7" w:rsidRDefault="001E62F7" w:rsidP="001E62F7">
          <w:pPr>
            <w:pStyle w:val="CitaviBibliographyEntry"/>
          </w:pPr>
          <w:r>
            <w:t>[11]</w:t>
          </w:r>
          <w:r>
            <w:tab/>
          </w:r>
          <w:bookmarkStart w:id="301" w:name="_CTVL00172ad0b70253c4f349c977c3f6bbc9c60"/>
          <w:r>
            <w:t xml:space="preserve">S. D and D. D, “Wavelet Based Image Denoising Technique,” </w:t>
          </w:r>
          <w:bookmarkEnd w:id="301"/>
          <w:r w:rsidRPr="001E62F7">
            <w:rPr>
              <w:i/>
            </w:rPr>
            <w:t>IJACSA</w:t>
          </w:r>
          <w:r w:rsidRPr="001E62F7">
            <w:t>, vol. 2, no. 3, 2011.</w:t>
          </w:r>
        </w:p>
        <w:p w:rsidR="001E62F7" w:rsidRDefault="001E62F7" w:rsidP="001E62F7">
          <w:pPr>
            <w:pStyle w:val="CitaviBibliographyEntry"/>
          </w:pPr>
          <w:r>
            <w:t>[12]</w:t>
          </w:r>
          <w:r>
            <w:tab/>
          </w:r>
          <w:bookmarkStart w:id="302" w:name="_CTVL001848306e855da48dc9edc1484f8a13b0d"/>
          <w:r>
            <w:t xml:space="preserve">M. E. Soto, J. E. Pezoa, and S. N. Torres, “Thermal Noise Estimation and Removal in MRI: A Noise Cancellation Approach,” in </w:t>
          </w:r>
          <w:bookmarkEnd w:id="302"/>
          <w:r w:rsidRPr="001E62F7">
            <w:rPr>
              <w:i/>
            </w:rPr>
            <w:t>Lecture Notes in Computer Science, Progress in Pattern Recognition, Image Analysis, Computer Vision, and Applications</w:t>
          </w:r>
          <w:r w:rsidRPr="001E62F7">
            <w:t>, C. San Martin and S.-W. Kim, Eds., Berlin, Heidelberg: Springer Berlin Heidelberg, 2011, pp. 47–54.</w:t>
          </w:r>
        </w:p>
        <w:p w:rsidR="001E62F7" w:rsidRDefault="001E62F7" w:rsidP="001E62F7">
          <w:pPr>
            <w:pStyle w:val="CitaviBibliographyEntry"/>
          </w:pPr>
          <w:r>
            <w:t>[13]</w:t>
          </w:r>
          <w:r>
            <w:tab/>
          </w:r>
          <w:bookmarkStart w:id="303" w:name="_CTVL001f40c258bf85d4097a29b2c1c57c5150f"/>
          <w:r>
            <w:t>H. a. o. Sheshadri, “Denoising of Rician noise in Magnitude MRI Images using wavelet shrinkage and fusion method,” 2016.</w:t>
          </w:r>
        </w:p>
        <w:bookmarkEnd w:id="303"/>
        <w:p w:rsidR="001E62F7" w:rsidRDefault="001E62F7" w:rsidP="001E62F7">
          <w:pPr>
            <w:pStyle w:val="CitaviBibliographyEntry"/>
          </w:pPr>
          <w:r>
            <w:t>[14]</w:t>
          </w:r>
          <w:r>
            <w:tab/>
          </w:r>
          <w:bookmarkStart w:id="304" w:name="_CTVL001a47ee0533204472ca11ce1d165dcad14"/>
          <w:r>
            <w:t>J. Tokuda</w:t>
          </w:r>
          <w:bookmarkEnd w:id="304"/>
          <w:r w:rsidRPr="001E62F7">
            <w:rPr>
              <w:i/>
            </w:rPr>
            <w:t xml:space="preserve"> et al., </w:t>
          </w:r>
          <w:r w:rsidRPr="001E62F7">
            <w:t xml:space="preserve">“In-bore setup and software for 3T MRI-guided transperineal prostate biopsy,” (eng), </w:t>
          </w:r>
          <w:r w:rsidRPr="001E62F7">
            <w:rPr>
              <w:i/>
            </w:rPr>
            <w:t>Physics in medicine and biology</w:t>
          </w:r>
          <w:r w:rsidRPr="001E62F7">
            <w:t>, vol. 57, no. 18, pp. 5823–5840, 2012.</w:t>
          </w:r>
        </w:p>
        <w:p w:rsidR="001E62F7" w:rsidRDefault="001E62F7" w:rsidP="001E62F7">
          <w:pPr>
            <w:pStyle w:val="CitaviBibliographyEntry"/>
          </w:pPr>
          <w:r>
            <w:t>[15]</w:t>
          </w:r>
          <w:r>
            <w:tab/>
          </w:r>
          <w:bookmarkStart w:id="305" w:name="_CTVL0017e53b79a1d8a4fc39418cacdd06fab1f"/>
          <w:r>
            <w:t>S.P. DiMaio, E. Samset, G. Fischer, I. Iordachita, G. Fichtinger, F. Jolesz, and C.M. Tempany, “LNCS 4792 - Dynamic MRI Scan Plane Control for Passive Tracking of Instruments and Devices,”</w:t>
          </w:r>
        </w:p>
        <w:bookmarkEnd w:id="305"/>
        <w:p w:rsidR="001E62F7" w:rsidRDefault="001E62F7" w:rsidP="001E62F7">
          <w:pPr>
            <w:pStyle w:val="CitaviBibliographyEntry"/>
          </w:pPr>
          <w:r>
            <w:t>[16]</w:t>
          </w:r>
          <w:r>
            <w:tab/>
          </w:r>
          <w:bookmarkStart w:id="306" w:name="_CTVL001aedcbc3d7784492e9e02f798895f8f74"/>
          <w:r>
            <w:t>Samuel Patz, Samuel Zhong, and Ronald Sahatjian, “A Novel Approach to MRI Visibility of Catheters in Real-Time Studies,”</w:t>
          </w:r>
        </w:p>
        <w:bookmarkEnd w:id="306"/>
        <w:p w:rsidR="001E62F7" w:rsidRDefault="001E62F7" w:rsidP="001E62F7">
          <w:pPr>
            <w:pStyle w:val="CitaviBibliographyEntry"/>
          </w:pPr>
          <w:r>
            <w:t>[17]</w:t>
          </w:r>
          <w:r>
            <w:tab/>
          </w:r>
          <w:bookmarkStart w:id="307" w:name="_CTVL001457697f06bec4516b1a3a4bff98a0056"/>
          <w:r>
            <w:t>F. Fischbach</w:t>
          </w:r>
          <w:bookmarkEnd w:id="307"/>
          <w:r w:rsidRPr="001E62F7">
            <w:rPr>
              <w:i/>
            </w:rPr>
            <w:t xml:space="preserve"> et al., </w:t>
          </w:r>
          <w:r w:rsidRPr="001E62F7">
            <w:t xml:space="preserve">“MR-guided freehand biopsy of breast lesions in a 1.0-T open MR imager with a near-real-time interactive platform: Preliminary experience,” (eng), </w:t>
          </w:r>
          <w:r w:rsidRPr="001E62F7">
            <w:rPr>
              <w:i/>
            </w:rPr>
            <w:t>Radiology</w:t>
          </w:r>
          <w:r w:rsidRPr="001E62F7">
            <w:t>, vol. 265, no. 2, pp. 359–370, 2012.</w:t>
          </w:r>
        </w:p>
        <w:p w:rsidR="001E62F7" w:rsidRDefault="001E62F7" w:rsidP="001E62F7">
          <w:pPr>
            <w:pStyle w:val="CitaviBibliographyEntry"/>
          </w:pPr>
          <w:r>
            <w:t>[18]</w:t>
          </w:r>
          <w:r>
            <w:tab/>
          </w:r>
          <w:bookmarkStart w:id="308" w:name="_CTVL001d80159a5708d432dbb09b18f544e00bf"/>
          <w:r>
            <w:t xml:space="preserve">M. Fatahi, L. R. Demenescu, and O. Speck, “Subjective perception of safety in healthy individuals working with 7 T MRI scanners: A retrospective multicenter survey,” (eng), </w:t>
          </w:r>
          <w:bookmarkEnd w:id="308"/>
          <w:r w:rsidRPr="001E62F7">
            <w:rPr>
              <w:i/>
            </w:rPr>
            <w:t>Magma (New York, N.Y.)</w:t>
          </w:r>
          <w:r w:rsidRPr="001E62F7">
            <w:t>, vol. 29, no. 3, pp. 379–387, 2016.</w:t>
          </w:r>
        </w:p>
        <w:p w:rsidR="001E62F7" w:rsidRDefault="001E62F7" w:rsidP="001E62F7">
          <w:pPr>
            <w:pStyle w:val="CitaviBibliographyEntry"/>
          </w:pPr>
          <w:r>
            <w:t>[19]</w:t>
          </w:r>
          <w:r>
            <w:tab/>
          </w:r>
          <w:bookmarkStart w:id="309" w:name="_CTVL00189debf1317c64e7b9437465075ab0b0e"/>
          <w:r>
            <w:t>F. Fischbach</w:t>
          </w:r>
          <w:bookmarkEnd w:id="309"/>
          <w:r w:rsidRPr="001E62F7">
            <w:rPr>
              <w:i/>
            </w:rPr>
            <w:t xml:space="preserve"> et al., </w:t>
          </w:r>
          <w:r w:rsidRPr="001E62F7">
            <w:t xml:space="preserve">“MR-guided freehand biopsy of liver lesions with fast continuous imaging using a 1.0-T open MRI scanner: Experience in 50 patients,” (eng), </w:t>
          </w:r>
          <w:r w:rsidRPr="001E62F7">
            <w:rPr>
              <w:i/>
            </w:rPr>
            <w:t>Cardiovascular and interventional radiology</w:t>
          </w:r>
          <w:r w:rsidRPr="001E62F7">
            <w:t>, vol. 34, no. 1, pp. 188–192, 2011.</w:t>
          </w:r>
        </w:p>
        <w:p w:rsidR="001E62F7" w:rsidRDefault="001E62F7" w:rsidP="001E62F7">
          <w:pPr>
            <w:pStyle w:val="CitaviBibliographyEntry"/>
          </w:pPr>
          <w:r>
            <w:t>[20]</w:t>
          </w:r>
          <w:r>
            <w:tab/>
          </w:r>
          <w:bookmarkStart w:id="310" w:name="_CTVL001ad934701b48f48279ff1deeee6c5780a"/>
          <w:r>
            <w:t>A. Krieger</w:t>
          </w:r>
          <w:bookmarkEnd w:id="310"/>
          <w:r w:rsidRPr="001E62F7">
            <w:rPr>
              <w:i/>
            </w:rPr>
            <w:t xml:space="preserve"> et al., </w:t>
          </w:r>
          <w:r w:rsidRPr="001E62F7">
            <w:t xml:space="preserve">“An MRI-compatible robotic system with hybrid tracking for MRI-guided prostate intervention,” (eng), </w:t>
          </w:r>
          <w:r w:rsidRPr="001E62F7">
            <w:rPr>
              <w:i/>
            </w:rPr>
            <w:t>IEEE transactions on bio-medical engineering</w:t>
          </w:r>
          <w:r w:rsidRPr="001E62F7">
            <w:t>, vol. 58, no. 11, pp. 3049–3060, 2011.</w:t>
          </w:r>
        </w:p>
        <w:p w:rsidR="001E62F7" w:rsidRDefault="001E62F7" w:rsidP="001E62F7">
          <w:pPr>
            <w:pStyle w:val="CitaviBibliographyEntry"/>
          </w:pPr>
          <w:r>
            <w:t>[21]</w:t>
          </w:r>
          <w:r>
            <w:tab/>
          </w:r>
          <w:bookmarkStart w:id="311" w:name="_CTVL0013126ee25e2f84cbdb3b0b0d4e2f3ac15"/>
          <w:r w:rsidRPr="001E62F7">
            <w:rPr>
              <w:i/>
            </w:rPr>
            <w:t>Robotics: Science and Systems X</w:t>
          </w:r>
          <w:bookmarkEnd w:id="311"/>
          <w:r w:rsidRPr="001E62F7">
            <w:t>: Robotics: Science and Systems Foundation, 2014.</w:t>
          </w:r>
        </w:p>
        <w:p w:rsidR="00EC25F8" w:rsidRDefault="00EC25F8" w:rsidP="001E62F7">
          <w:pPr>
            <w:pStyle w:val="CitaviBibliographyEntry"/>
            <w:sectPr w:rsidR="00EC25F8" w:rsidSect="00E12BCA">
              <w:pgSz w:w="11906" w:h="16838" w:code="9"/>
              <w:pgMar w:top="1440" w:right="1440" w:bottom="1440" w:left="1440" w:header="720" w:footer="720" w:gutter="0"/>
              <w:cols w:space="720"/>
              <w:titlePg/>
              <w:docGrid w:linePitch="360"/>
            </w:sectPr>
          </w:pPr>
        </w:p>
        <w:p w:rsidR="001E62F7" w:rsidRDefault="001E62F7" w:rsidP="001E62F7">
          <w:pPr>
            <w:pStyle w:val="CitaviBibliographyEntry"/>
          </w:pPr>
          <w:r>
            <w:lastRenderedPageBreak/>
            <w:t>[22]</w:t>
          </w:r>
          <w:r>
            <w:tab/>
          </w:r>
          <w:bookmarkStart w:id="312" w:name="_CTVL001d7102119a6834960b737f5e9e548c763"/>
          <w:r>
            <w:t>S. P. DiMaio</w:t>
          </w:r>
          <w:bookmarkEnd w:id="312"/>
          <w:r w:rsidRPr="001E62F7">
            <w:rPr>
              <w:i/>
            </w:rPr>
            <w:t xml:space="preserve"> et al., </w:t>
          </w:r>
          <w:r w:rsidRPr="001E62F7">
            <w:t xml:space="preserve">“Robot-assisted needle placement in open MRI: System architecture, integration and validation,” (eng), </w:t>
          </w:r>
          <w:r w:rsidRPr="001E62F7">
            <w:rPr>
              <w:i/>
            </w:rPr>
            <w:t>Computer aided surgery : official journal of the International Society for Computer Aided Surgery</w:t>
          </w:r>
          <w:r w:rsidRPr="001E62F7">
            <w:t>, vol. 12, no. 1, pp. 15–24, 2007.</w:t>
          </w:r>
        </w:p>
        <w:p w:rsidR="001E62F7" w:rsidRDefault="001E62F7" w:rsidP="001E62F7">
          <w:pPr>
            <w:pStyle w:val="CitaviBibliographyEntry"/>
          </w:pPr>
          <w:r>
            <w:t>[23]</w:t>
          </w:r>
          <w:r>
            <w:tab/>
          </w:r>
          <w:bookmarkStart w:id="313" w:name="_CTVL001555d792eee524b61920620fe6b5e24c0"/>
          <w:r>
            <w:t>M. Rea</w:t>
          </w:r>
          <w:bookmarkEnd w:id="313"/>
          <w:r w:rsidRPr="001E62F7">
            <w:rPr>
              <w:i/>
            </w:rPr>
            <w:t xml:space="preserve"> et al., </w:t>
          </w:r>
          <w:r w:rsidRPr="001E62F7">
            <w:t xml:space="preserve">“Sub-pixel localisation of passive micro-coil fiducial markers in interventional MRI,” (eng), </w:t>
          </w:r>
          <w:r w:rsidRPr="001E62F7">
            <w:rPr>
              <w:i/>
            </w:rPr>
            <w:t>Magma (New York, N.Y.)</w:t>
          </w:r>
          <w:r w:rsidRPr="001E62F7">
            <w:t>, vol. 22, no. 2, pp. 71–76, 2009.</w:t>
          </w:r>
        </w:p>
        <w:p w:rsidR="001E62F7" w:rsidRDefault="001E62F7" w:rsidP="001E62F7">
          <w:pPr>
            <w:pStyle w:val="CitaviBibliographyEntry"/>
          </w:pPr>
          <w:r>
            <w:t>[24]</w:t>
          </w:r>
          <w:r>
            <w:tab/>
          </w:r>
          <w:bookmarkStart w:id="314" w:name="_CTVL001ba4fab0f65ed490497684a75c40c04ea"/>
          <w:r>
            <w:t>Dumoulin, Charles L and Souza, SP and Darrow, RD, “Real-time position monitoring of invasive devices using magnetic resonance,” vol. 29, 411--415, 1993.</w:t>
          </w:r>
        </w:p>
        <w:bookmarkEnd w:id="314"/>
        <w:p w:rsidR="001E62F7" w:rsidRDefault="001E62F7" w:rsidP="001E62F7">
          <w:pPr>
            <w:pStyle w:val="CitaviBibliographyEntry"/>
          </w:pPr>
          <w:r>
            <w:t>[25]</w:t>
          </w:r>
          <w:r>
            <w:tab/>
          </w:r>
          <w:bookmarkStart w:id="315" w:name="_CTVL001c15eec011c5a4adeb10196536875d883"/>
          <w:r>
            <w:t xml:space="preserve">H. Busse, R. Trampel, W. Gründer, M. Moche, and T. Kahn, “Method for automatic localization of MR-visible markers using morphological image processing and conventional pulse sequences: Feasibility for image-guided procedures,” (eng), </w:t>
          </w:r>
          <w:bookmarkEnd w:id="315"/>
          <w:r w:rsidRPr="001E62F7">
            <w:rPr>
              <w:i/>
            </w:rPr>
            <w:t>Journal of magnetic resonance imaging : JMRI</w:t>
          </w:r>
          <w:r w:rsidRPr="001E62F7">
            <w:t>, vol. 26, no. 4, pp. 1087–1096, 2007.</w:t>
          </w:r>
        </w:p>
        <w:p w:rsidR="001E62F7" w:rsidRDefault="001E62F7" w:rsidP="001E62F7">
          <w:pPr>
            <w:pStyle w:val="CitaviBibliographyEntry"/>
          </w:pPr>
          <w:r>
            <w:t>[26]</w:t>
          </w:r>
          <w:r>
            <w:tab/>
          </w:r>
          <w:bookmarkStart w:id="316" w:name="_CTVL00196c65b526cca48daa1bedebafd20ebc6"/>
          <w:r>
            <w:t>M. Kaiser</w:t>
          </w:r>
          <w:bookmarkEnd w:id="316"/>
          <w:r w:rsidRPr="001E62F7">
            <w:rPr>
              <w:i/>
            </w:rPr>
            <w:t xml:space="preserve"> et al., </w:t>
          </w:r>
          <w:r w:rsidRPr="001E62F7">
            <w:t xml:space="preserve">“Resonant marker design and fabrication techniques for device visualization during interventional magnetic resonance imaging,” (eng), </w:t>
          </w:r>
          <w:r w:rsidRPr="001E62F7">
            <w:rPr>
              <w:i/>
            </w:rPr>
            <w:t>Biomedizinische Technik. Biomedical engineering</w:t>
          </w:r>
          <w:r w:rsidRPr="001E62F7">
            <w:t>, vol. 60, no. 2, pp. 89–103, 2015.</w:t>
          </w:r>
        </w:p>
        <w:p w:rsidR="001E62F7" w:rsidRDefault="001E62F7" w:rsidP="001E62F7">
          <w:pPr>
            <w:pStyle w:val="CitaviBibliographyEntry"/>
          </w:pPr>
          <w:r>
            <w:t>[27]</w:t>
          </w:r>
          <w:r>
            <w:tab/>
          </w:r>
          <w:bookmarkStart w:id="317" w:name="_CTVL00134236c23d1ef469a8c3dc576274c8e66"/>
          <w:r>
            <w:t xml:space="preserve">A. D. Squires, Y. Gao, S. F. Taylor, M. Kent, and Z. T. H. Tse, “A Simple and Inexpensive Stereotactic Guidance Frame for MRI-Guided Brain Biopsy in Canines,” (eng), </w:t>
          </w:r>
          <w:bookmarkEnd w:id="317"/>
          <w:r w:rsidRPr="001E62F7">
            <w:rPr>
              <w:i/>
            </w:rPr>
            <w:t>Journal of medical engineering</w:t>
          </w:r>
          <w:r w:rsidRPr="001E62F7">
            <w:t>, vol. 2014, p. 139535, 2014.</w:t>
          </w:r>
        </w:p>
        <w:p w:rsidR="001E62F7" w:rsidRDefault="001E62F7" w:rsidP="001E62F7">
          <w:pPr>
            <w:pStyle w:val="CitaviBibliographyEntry"/>
          </w:pPr>
          <w:r>
            <w:t>[28]</w:t>
          </w:r>
          <w:r>
            <w:tab/>
          </w:r>
          <w:bookmarkStart w:id="318" w:name="_CTVL00111dd7fca79784692be92b162d3b41637"/>
          <w:r>
            <w:t>Tokuda, Junichi and Song, Sang-Eun and Tuncali, Kemal and Tempany, Clare and Hata, Nobuhiko, “Configurable Automatic Detection and Registration of Fiducial Frames for Device-to-Image Registration in MRI-guided Prostate Interventions,” 355--362, 2013.</w:t>
          </w:r>
        </w:p>
        <w:bookmarkEnd w:id="318"/>
        <w:p w:rsidR="001E62F7" w:rsidRDefault="001E62F7" w:rsidP="001E62F7">
          <w:pPr>
            <w:pStyle w:val="CitaviBibliographyEntry"/>
          </w:pPr>
          <w:r>
            <w:t>[29]</w:t>
          </w:r>
          <w:r>
            <w:tab/>
          </w:r>
          <w:bookmarkStart w:id="319" w:name="_CTVL0012cbb81de27844a3f96cb4e29f8cea242"/>
          <w:r>
            <w:t xml:space="preserve">O. Unal, J. Li, W. Cheng, H. Yu, and C. M. Strother, “MR-visible coatings for endovascular device visualization,” (eng), </w:t>
          </w:r>
          <w:bookmarkEnd w:id="319"/>
          <w:r w:rsidRPr="001E62F7">
            <w:rPr>
              <w:i/>
            </w:rPr>
            <w:t>Journal of magnetic resonance imaging : JMRI</w:t>
          </w:r>
          <w:r w:rsidRPr="001E62F7">
            <w:t>, vol. 23, no. 5, pp. 763–769, 2006.</w:t>
          </w:r>
        </w:p>
        <w:p w:rsidR="001E62F7" w:rsidRDefault="001E62F7" w:rsidP="001E62F7">
          <w:pPr>
            <w:pStyle w:val="CitaviBibliographyEntry"/>
          </w:pPr>
          <w:r>
            <w:t>[30]</w:t>
          </w:r>
          <w:r>
            <w:tab/>
          </w:r>
          <w:bookmarkStart w:id="320" w:name="_CTVL001d8326ad448954cb19ef4181553ccb61c"/>
          <w:r>
            <w:t>Robert Odenbach, “3D-printed Z-frame marker for MRI-guided interventions,” 2017.</w:t>
          </w:r>
        </w:p>
        <w:bookmarkEnd w:id="320"/>
        <w:p w:rsidR="001E62F7" w:rsidRDefault="001E62F7" w:rsidP="001E62F7">
          <w:pPr>
            <w:pStyle w:val="CitaviBibliographyEntry"/>
          </w:pPr>
          <w:r>
            <w:t>[31]</w:t>
          </w:r>
          <w:r>
            <w:tab/>
          </w:r>
          <w:bookmarkStart w:id="321" w:name="_CTVL001cd308343d11b448c8527ffb06ee6bee4"/>
          <w:r>
            <w:t>F. Bloch, “Nuclear Induction,” vol. 70, pp. 7–8, 1946.</w:t>
          </w:r>
        </w:p>
        <w:bookmarkEnd w:id="321"/>
        <w:p w:rsidR="001E62F7" w:rsidRDefault="001E62F7" w:rsidP="001E62F7">
          <w:pPr>
            <w:pStyle w:val="CitaviBibliographyEntry"/>
          </w:pPr>
          <w:r>
            <w:t>[32]</w:t>
          </w:r>
          <w:r>
            <w:tab/>
          </w:r>
          <w:bookmarkStart w:id="322" w:name="_CTVL001e8552394e0ec4bed91b04ec07c43808a"/>
          <w:r>
            <w:t xml:space="preserve">P. S. Tofts, </w:t>
          </w:r>
          <w:bookmarkEnd w:id="322"/>
          <w:r w:rsidRPr="001E62F7">
            <w:rPr>
              <w:i/>
            </w:rPr>
            <w:t>Methods for quantitative relaxation parameter mapping: measuring T1 and T2</w:t>
          </w:r>
          <w:r w:rsidRPr="001E62F7">
            <w:t>, 2009.</w:t>
          </w:r>
        </w:p>
        <w:p w:rsidR="001E62F7" w:rsidRDefault="001E62F7" w:rsidP="001E62F7">
          <w:pPr>
            <w:pStyle w:val="CitaviBibliographyEntry"/>
          </w:pPr>
          <w:r>
            <w:t>[33]</w:t>
          </w:r>
          <w:r>
            <w:tab/>
          </w:r>
          <w:bookmarkStart w:id="323" w:name="_CTVL0010d43d3e982554d81826e086ef76cd0ce"/>
          <w:r>
            <w:t xml:space="preserve">C. M. J. de Bazelaire, G. D. Duhamel, N. M. Rofsky, and D. C. Alsop, “MR imaging relaxation times of abdominal and pelvic tissues measured in vivo at 3.0 T: preliminary results,” (eng), </w:t>
          </w:r>
          <w:bookmarkEnd w:id="323"/>
          <w:r w:rsidRPr="001E62F7">
            <w:rPr>
              <w:i/>
            </w:rPr>
            <w:t>Radiology</w:t>
          </w:r>
          <w:r w:rsidRPr="001E62F7">
            <w:t>, vol. 230, no. 3, pp. 652–659, 2004.</w:t>
          </w:r>
        </w:p>
        <w:p w:rsidR="00EC25F8" w:rsidRDefault="00EC25F8" w:rsidP="001E62F7">
          <w:pPr>
            <w:pStyle w:val="CitaviBibliographyEntry"/>
            <w:sectPr w:rsidR="00EC25F8" w:rsidSect="00E12BCA">
              <w:pgSz w:w="11906" w:h="16838" w:code="9"/>
              <w:pgMar w:top="1440" w:right="1440" w:bottom="1440" w:left="1440" w:header="720" w:footer="720" w:gutter="0"/>
              <w:cols w:space="720"/>
              <w:titlePg/>
              <w:docGrid w:linePitch="360"/>
            </w:sectPr>
          </w:pPr>
        </w:p>
        <w:p w:rsidR="001E62F7" w:rsidRDefault="001E62F7" w:rsidP="001E62F7">
          <w:pPr>
            <w:pStyle w:val="CitaviBibliographyEntry"/>
          </w:pPr>
          <w:r>
            <w:lastRenderedPageBreak/>
            <w:t>[34]</w:t>
          </w:r>
          <w:r>
            <w:tab/>
          </w:r>
          <w:bookmarkStart w:id="324" w:name="_CTVL001df0f9d7224a24f9ca2d533cc936b3253"/>
          <w:r>
            <w:t xml:space="preserve">P. Ding, Y. Zhang, W.-J. Deng, P. Jia, and A. Kuijper, “A light and faster regional convolutional neural network for object detection in optical remote sensing images,” </w:t>
          </w:r>
          <w:bookmarkEnd w:id="324"/>
          <w:r w:rsidRPr="001E62F7">
            <w:rPr>
              <w:i/>
            </w:rPr>
            <w:t>ISPRS Journal of Photogrammetry and Remote Sensing</w:t>
          </w:r>
          <w:r w:rsidRPr="001E62F7">
            <w:t>, vol. 141, pp. 208–218, 2018.</w:t>
          </w:r>
        </w:p>
        <w:p w:rsidR="001E62F7" w:rsidRDefault="001E62F7" w:rsidP="001E62F7">
          <w:pPr>
            <w:pStyle w:val="CitaviBibliographyEntry"/>
          </w:pPr>
          <w:r>
            <w:t>[35]</w:t>
          </w:r>
          <w:r>
            <w:tab/>
          </w:r>
          <w:bookmarkStart w:id="325" w:name="_CTVL0014e87a1da0e984017b8e259f1f9ef320e"/>
          <w:r>
            <w:t>R. Girshick, J. Donahue, T. Darrell, and J. Malik, “Rich feature hierarchies for accurate object detection and semantic segmentation,” [Online] Available: http://arxiv.org/pdf/1311.2524v5.</w:t>
          </w:r>
        </w:p>
        <w:bookmarkEnd w:id="325"/>
        <w:p w:rsidR="001E62F7" w:rsidRDefault="001E62F7" w:rsidP="001E62F7">
          <w:pPr>
            <w:pStyle w:val="CitaviBibliographyEntry"/>
          </w:pPr>
          <w:r>
            <w:t>[36]</w:t>
          </w:r>
          <w:r>
            <w:tab/>
          </w:r>
          <w:bookmarkStart w:id="326" w:name="_CTVL001ed7fc26133304c38ac8b627a025483f9"/>
          <w:r>
            <w:t xml:space="preserve">D. Scherer, A. Müller, and S. Behnke, “Evaluation of Pooling Operations in Convolutional Architectures for Object Recognition,” in </w:t>
          </w:r>
          <w:bookmarkEnd w:id="326"/>
          <w:r w:rsidRPr="001E62F7">
            <w:rPr>
              <w:i/>
            </w:rPr>
            <w:t>Lecture Notes in Computer Science, Artificial Neural Networks – ICANN 2010</w:t>
          </w:r>
          <w:r w:rsidRPr="001E62F7">
            <w:t>, D. Hutchison et al., Eds., Berlin, Heidelberg: Springer Berlin Heidelberg, 2010, pp. 92–101.</w:t>
          </w:r>
        </w:p>
        <w:p w:rsidR="001E62F7" w:rsidRDefault="001E62F7" w:rsidP="001E62F7">
          <w:pPr>
            <w:pStyle w:val="CitaviBibliographyEntry"/>
          </w:pPr>
          <w:r>
            <w:t>[37]</w:t>
          </w:r>
          <w:r>
            <w:tab/>
          </w:r>
          <w:bookmarkStart w:id="327" w:name="_CTVL0012bedbf498049448989a404feec1c02eb"/>
          <w:r>
            <w:t>S. Ren, K. He, R. Girshick, and J. Sun, “Faster R-CNN: Towards Real-Time Object Detection with Region Proposal Networks,” [Online] Available: http://arxiv.org/pdf/1506.01497v3.</w:t>
          </w:r>
        </w:p>
        <w:bookmarkEnd w:id="327"/>
        <w:p w:rsidR="001E62F7" w:rsidRDefault="001E62F7" w:rsidP="001E62F7">
          <w:pPr>
            <w:pStyle w:val="CitaviBibliographyEntry"/>
          </w:pPr>
          <w:r>
            <w:t>[38]</w:t>
          </w:r>
          <w:r>
            <w:tab/>
          </w:r>
          <w:bookmarkStart w:id="328" w:name="_CTVL0015e07cbb92f4045788aa5b99905b584d4"/>
          <w:r>
            <w:t xml:space="preserve">B. Adam, F.H.K. Zaman, I. M. Yassin, H. Z. Abidin, and Z. I. Rizman, “Performance evaluation of faster R-CNN on GPU for object detection,” </w:t>
          </w:r>
          <w:bookmarkEnd w:id="328"/>
          <w:r w:rsidRPr="001E62F7">
            <w:rPr>
              <w:i/>
            </w:rPr>
            <w:t>J. Fundam and Appl Sci.</w:t>
          </w:r>
          <w:r w:rsidRPr="001E62F7">
            <w:t>, vol. 9, no. 3S, p. 909, 2018.</w:t>
          </w:r>
        </w:p>
        <w:p w:rsidR="001E62F7" w:rsidRDefault="001E62F7" w:rsidP="001E62F7">
          <w:pPr>
            <w:pStyle w:val="CitaviBibliographyEntry"/>
          </w:pPr>
          <w:r>
            <w:t>[39]</w:t>
          </w:r>
          <w:r>
            <w:tab/>
          </w:r>
          <w:bookmarkStart w:id="329" w:name="_CTVL0011c609b0725bb4110898d17d00997af9c"/>
          <w:r>
            <w:t xml:space="preserve">S. Aja-Fernandez, C. Alberola-Lopez, and C.-F. Westin, “Noise and signal estimation in magnitude MRI and Rician distributed images: A LMMSE approach,” (eng), </w:t>
          </w:r>
          <w:bookmarkEnd w:id="329"/>
          <w:r w:rsidRPr="001E62F7">
            <w:rPr>
              <w:i/>
            </w:rPr>
            <w:t>IEEE transactions on image processing : a publication of the IEEE Signal Processing Society</w:t>
          </w:r>
          <w:r w:rsidRPr="001E62F7">
            <w:t>, vol. 17, no. 8, pp. 1383–1398, 2008.</w:t>
          </w:r>
        </w:p>
        <w:p w:rsidR="001E62F7" w:rsidRDefault="001E62F7" w:rsidP="001E62F7">
          <w:pPr>
            <w:pStyle w:val="CitaviBibliographyEntry"/>
          </w:pPr>
          <w:r>
            <w:t>[40]</w:t>
          </w:r>
          <w:r>
            <w:tab/>
          </w:r>
          <w:bookmarkStart w:id="330" w:name="_CTVL00177ad966db81d4ed78effe59daeec7a6d"/>
          <w:r>
            <w:t xml:space="preserve">E. Elboher and M. Werman, “Efficient and accurate Gaussian image filtering using running sums,” in </w:t>
          </w:r>
          <w:bookmarkEnd w:id="330"/>
          <w:r w:rsidRPr="001E62F7">
            <w:rPr>
              <w:i/>
            </w:rPr>
            <w:t>2012 12th International Conference on Intelligent Systems Design and Applications (ISDA)</w:t>
          </w:r>
          <w:r w:rsidRPr="001E62F7">
            <w:t>, Kochi, India, Nov. 2012 - Nov. 2012, pp. 897–902.</w:t>
          </w:r>
        </w:p>
        <w:p w:rsidR="001E62F7" w:rsidRDefault="001E62F7" w:rsidP="001E62F7">
          <w:pPr>
            <w:pStyle w:val="CitaviBibliographyEntry"/>
          </w:pPr>
          <w:r>
            <w:t>[41]</w:t>
          </w:r>
          <w:r>
            <w:tab/>
          </w:r>
          <w:bookmarkStart w:id="331" w:name="_CTVL001aedb880edae84a36b1da3068b16b4f4c"/>
          <w:r>
            <w:t xml:space="preserve">R. D. Nowak, “Wavelet-based Rician noise removal for magnetic resonance imaging,” (eng), </w:t>
          </w:r>
          <w:bookmarkEnd w:id="331"/>
          <w:r w:rsidRPr="001E62F7">
            <w:rPr>
              <w:i/>
            </w:rPr>
            <w:t>IEEE transactions on image processing : a publication of the IEEE Signal Processing Society</w:t>
          </w:r>
          <w:r w:rsidRPr="001E62F7">
            <w:t>, vol. 8, no. 10, pp. 1408–1419, 1999.</w:t>
          </w:r>
        </w:p>
        <w:p w:rsidR="001E62F7" w:rsidRDefault="001E62F7" w:rsidP="001E62F7">
          <w:pPr>
            <w:pStyle w:val="CitaviBibliographyEntry"/>
          </w:pPr>
          <w:r>
            <w:t>[42]</w:t>
          </w:r>
          <w:r>
            <w:tab/>
          </w:r>
          <w:bookmarkStart w:id="332" w:name="_CTVL0013ed4950d58d941c8838c350dd34eb5af"/>
          <w:r>
            <w:t xml:space="preserve">F. Xiao and Y. Zhang, “A Comparative Study on Thresholding Methods in Wavelet-based Image Denoising,” </w:t>
          </w:r>
          <w:bookmarkEnd w:id="332"/>
          <w:r w:rsidRPr="001E62F7">
            <w:rPr>
              <w:i/>
            </w:rPr>
            <w:t>Procedia Engineering</w:t>
          </w:r>
          <w:r w:rsidRPr="001E62F7">
            <w:t>, vol. 15, pp. 3998–4003, 2011.</w:t>
          </w:r>
        </w:p>
        <w:p w:rsidR="001E62F7" w:rsidRDefault="001E62F7" w:rsidP="001E62F7">
          <w:pPr>
            <w:pStyle w:val="CitaviBibliographyEntry"/>
          </w:pPr>
          <w:r>
            <w:t>[43]</w:t>
          </w:r>
          <w:r>
            <w:tab/>
          </w:r>
          <w:bookmarkStart w:id="333" w:name="_CTVL001b96fcb1f1f1c4d188b33b6cdffa03f7d"/>
          <w:r>
            <w:t xml:space="preserve">A. Pizurica, W. Philips, I. Lemahieu, and M. Acheroy, “A versatile wavelet domain noise filtration technique for medical imaging,” (eng), </w:t>
          </w:r>
          <w:bookmarkEnd w:id="333"/>
          <w:r w:rsidRPr="001E62F7">
            <w:rPr>
              <w:i/>
            </w:rPr>
            <w:t>IEEE transactions on medical imaging</w:t>
          </w:r>
          <w:r w:rsidRPr="001E62F7">
            <w:t>, vol. 22, no. 3, pp. 323–331, 2003.</w:t>
          </w:r>
        </w:p>
        <w:p w:rsidR="00EC25F8" w:rsidRDefault="00EC25F8" w:rsidP="001E62F7">
          <w:pPr>
            <w:pStyle w:val="CitaviBibliographyEntry"/>
            <w:sectPr w:rsidR="00EC25F8" w:rsidSect="00E12BCA">
              <w:pgSz w:w="11906" w:h="16838" w:code="9"/>
              <w:pgMar w:top="1440" w:right="1440" w:bottom="1440" w:left="1440" w:header="720" w:footer="720" w:gutter="0"/>
              <w:cols w:space="720"/>
              <w:titlePg/>
              <w:docGrid w:linePitch="360"/>
            </w:sectPr>
          </w:pPr>
        </w:p>
        <w:p w:rsidR="001E62F7" w:rsidRDefault="001E62F7" w:rsidP="001E62F7">
          <w:pPr>
            <w:pStyle w:val="CitaviBibliographyEntry"/>
          </w:pPr>
          <w:r>
            <w:lastRenderedPageBreak/>
            <w:t>[44]</w:t>
          </w:r>
          <w:r>
            <w:tab/>
          </w:r>
          <w:bookmarkStart w:id="334" w:name="_CTVL001d0283f06888d40779535a5cf34f4e7c2"/>
          <w:r>
            <w:t xml:space="preserve">D. L. Donoho, “De-noising by soft-thresholding,” </w:t>
          </w:r>
          <w:bookmarkEnd w:id="334"/>
          <w:r w:rsidRPr="001E62F7">
            <w:rPr>
              <w:i/>
            </w:rPr>
            <w:t>IEEE Trans. Inform. Theory</w:t>
          </w:r>
          <w:r w:rsidRPr="001E62F7">
            <w:t>, vol. 41, no. 3, pp. 613–627, 1995.</w:t>
          </w:r>
        </w:p>
        <w:p w:rsidR="001E62F7" w:rsidRDefault="001E62F7" w:rsidP="001E62F7">
          <w:pPr>
            <w:pStyle w:val="CitaviBibliographyEntry"/>
          </w:pPr>
          <w:r>
            <w:t>[45]</w:t>
          </w:r>
          <w:r>
            <w:tab/>
          </w:r>
          <w:bookmarkStart w:id="335" w:name="_CTVL00116235944a374442aa398750cf1caeb11"/>
          <w:r>
            <w:t>Keeling, Stephen L and Stollberger, Rudolf, “Nonlinear anisotropic diffusion filtering for multiscale edge enhancement,” vol. 18, 2002.</w:t>
          </w:r>
        </w:p>
        <w:bookmarkEnd w:id="335"/>
        <w:p w:rsidR="001E62F7" w:rsidRDefault="001E62F7" w:rsidP="001E62F7">
          <w:pPr>
            <w:pStyle w:val="CitaviBibliographyEntry"/>
          </w:pPr>
          <w:r>
            <w:t>[46]</w:t>
          </w:r>
          <w:r>
            <w:tab/>
          </w:r>
          <w:bookmarkStart w:id="336" w:name="_CTVL001e99c219b8dca460e80803e6a306c4490"/>
          <w:r>
            <w:t xml:space="preserve">P. Perona and J. Malik, “Scale-space and edge detection using anisotropic diffusion,” </w:t>
          </w:r>
          <w:bookmarkEnd w:id="336"/>
          <w:r w:rsidRPr="001E62F7">
            <w:rPr>
              <w:i/>
            </w:rPr>
            <w:t>IEEE Trans. Pattern Anal. Machine Intell.</w:t>
          </w:r>
          <w:r w:rsidRPr="001E62F7">
            <w:t>, vol. 12, no. 7, pp. 629–639, 1990.</w:t>
          </w:r>
        </w:p>
        <w:p w:rsidR="001E62F7" w:rsidRDefault="001E62F7" w:rsidP="001E62F7">
          <w:pPr>
            <w:pStyle w:val="CitaviBibliographyEntry"/>
          </w:pPr>
          <w:r>
            <w:t>[47]</w:t>
          </w:r>
          <w:r>
            <w:tab/>
          </w:r>
          <w:bookmarkStart w:id="337" w:name="_CTVL001a688dac07d48462abaca16c8893195af"/>
          <w:r>
            <w:t>Keeling, Stephen L and Stollberger, Rudolf, “Nonlinear anisotropic diffusion filtering for multiscale edge enhancement,” vol. 18, 2002.</w:t>
          </w:r>
        </w:p>
        <w:bookmarkEnd w:id="337"/>
        <w:p w:rsidR="001E62F7" w:rsidRDefault="001E62F7" w:rsidP="001E62F7">
          <w:pPr>
            <w:pStyle w:val="CitaviBibliographyEntry"/>
          </w:pPr>
          <w:r>
            <w:t>[48]</w:t>
          </w:r>
          <w:r>
            <w:tab/>
          </w:r>
          <w:bookmarkStart w:id="338" w:name="_CTVL0013fd3b17f588c496bb59fc582faf4ef55"/>
          <w:r>
            <w:t>[Online] Available: https://de.mathworks.com. Accessed on: May 18 2018.</w:t>
          </w:r>
        </w:p>
        <w:bookmarkEnd w:id="338"/>
        <w:p w:rsidR="001E62F7" w:rsidRDefault="001E62F7" w:rsidP="001E62F7">
          <w:pPr>
            <w:pStyle w:val="CitaviBibliographyEntry"/>
          </w:pPr>
          <w:r>
            <w:t>[49]</w:t>
          </w:r>
          <w:r>
            <w:tab/>
          </w:r>
          <w:bookmarkStart w:id="339" w:name="_CTVL0010b94a9af932a45e4a280bd89b082da03"/>
          <w:r>
            <w:t>L. O’Gorman, “Binarization and multithresholding of document images using connectivity,” vol. 56, 1994.</w:t>
          </w:r>
        </w:p>
        <w:bookmarkEnd w:id="339"/>
        <w:p w:rsidR="001E62F7" w:rsidRDefault="001E62F7" w:rsidP="001E62F7">
          <w:pPr>
            <w:pStyle w:val="CitaviBibliographyEntry"/>
          </w:pPr>
          <w:r>
            <w:t>[50]</w:t>
          </w:r>
          <w:r>
            <w:tab/>
          </w:r>
          <w:bookmarkStart w:id="340" w:name="_CTVL001ae6d37f9aaa145f78c7742b6015f9edd"/>
          <w:r>
            <w:t>N. Garg, “Binarization Techniques used for Grey Scale Images,” vol. 71, 2013.</w:t>
          </w:r>
        </w:p>
        <w:bookmarkEnd w:id="340"/>
        <w:p w:rsidR="001E62F7" w:rsidRDefault="001E62F7" w:rsidP="001E62F7">
          <w:pPr>
            <w:pStyle w:val="CitaviBibliographyEntry"/>
          </w:pPr>
          <w:r>
            <w:t>[51]</w:t>
          </w:r>
          <w:r>
            <w:tab/>
          </w:r>
          <w:bookmarkStart w:id="341" w:name="_CTVL001344a667e682d480286a61306f23d3b5b"/>
          <w:r>
            <w:t>N. B. A. Mustafa</w:t>
          </w:r>
          <w:bookmarkEnd w:id="341"/>
          <w:r w:rsidRPr="001E62F7">
            <w:rPr>
              <w:i/>
            </w:rPr>
            <w:t xml:space="preserve"> et al., </w:t>
          </w:r>
          <w:r w:rsidRPr="001E62F7">
            <w:t xml:space="preserve">“Image processing of an agriculture produce: Determination of size and ripeness of a banana,” in </w:t>
          </w:r>
          <w:r w:rsidRPr="001E62F7">
            <w:rPr>
              <w:i/>
            </w:rPr>
            <w:t>2008 International Symposium on Information Technology</w:t>
          </w:r>
          <w:r w:rsidRPr="001E62F7">
            <w:t>, Kuala Lumpur, 2008, pp. 1–7.</w:t>
          </w:r>
        </w:p>
        <w:p w:rsidR="001E62F7" w:rsidRDefault="001E62F7" w:rsidP="001E62F7">
          <w:pPr>
            <w:pStyle w:val="CitaviBibliographyEntry"/>
          </w:pPr>
          <w:r>
            <w:t>[52]</w:t>
          </w:r>
          <w:r>
            <w:tab/>
          </w:r>
          <w:bookmarkStart w:id="342" w:name="_CTVL0015c8545ede7414d87ba4fefc56cab5401"/>
          <w:r>
            <w:t xml:space="preserve">D. G. Lowe, “Distinctive Image Features from Scale-Invariant Keypoints,” </w:t>
          </w:r>
          <w:bookmarkEnd w:id="342"/>
          <w:r w:rsidRPr="001E62F7">
            <w:rPr>
              <w:i/>
            </w:rPr>
            <w:t>International Journal of Computer Vision</w:t>
          </w:r>
          <w:r w:rsidRPr="001E62F7">
            <w:t>, vol. 60, no. 2, pp. 91–110, 2004.</w:t>
          </w:r>
          <w:bookmarkStart w:id="343" w:name="_GoBack"/>
          <w:bookmarkEnd w:id="343"/>
        </w:p>
        <w:p w:rsidR="001E62F7" w:rsidRDefault="001E62F7" w:rsidP="001E62F7">
          <w:pPr>
            <w:pStyle w:val="CitaviBibliographyEntry"/>
          </w:pPr>
          <w:r>
            <w:t>[53]</w:t>
          </w:r>
          <w:r>
            <w:tab/>
          </w:r>
          <w:bookmarkStart w:id="344" w:name="_CTVL001f3bb4b9f3e8a4220bef8972f1adbed20"/>
          <w:r>
            <w:t>Meierhold, N and Spehr, M and Schilling, A and Gumhold, S and Maas, HG, “Automatic feature matching between digital images and 2D representations of a 3D laser scanner point cloud,” vol. 38, 446--451, 2010.</w:t>
          </w:r>
        </w:p>
        <w:bookmarkEnd w:id="344"/>
        <w:p w:rsidR="001E62F7" w:rsidRDefault="001E62F7" w:rsidP="001E62F7">
          <w:pPr>
            <w:pStyle w:val="CitaviBibliographyEntry"/>
          </w:pPr>
          <w:r>
            <w:t>[54]</w:t>
          </w:r>
          <w:r>
            <w:tab/>
          </w:r>
          <w:bookmarkStart w:id="345" w:name="_CTVL001c98c8de804264ab28a9ea0fcaa7934cf"/>
          <w:r>
            <w:t xml:space="preserve">C.-C. Hsiung, “Theory of intersection of two plane curves,” </w:t>
          </w:r>
          <w:bookmarkEnd w:id="345"/>
          <w:r w:rsidRPr="001E62F7">
            <w:rPr>
              <w:i/>
            </w:rPr>
            <w:t>Bull. Amer. Math. Soc.</w:t>
          </w:r>
          <w:r w:rsidRPr="001E62F7">
            <w:t>, vol. 49, no. 10, pp. 786–793, 1943.</w:t>
          </w:r>
        </w:p>
        <w:p w:rsidR="001E62F7" w:rsidRDefault="001E62F7" w:rsidP="001E62F7">
          <w:pPr>
            <w:pStyle w:val="CitaviBibliographyEntry"/>
          </w:pPr>
          <w:r>
            <w:t>[55]</w:t>
          </w:r>
          <w:r>
            <w:tab/>
          </w:r>
          <w:bookmarkStart w:id="346" w:name="_CTVL00159a1f99201804441a25d17b17e0d6c2b"/>
          <w:r>
            <w:t>[Online] Available: http://blog.minitab.com. Accessed on: Sep. 27 2018.</w:t>
          </w:r>
        </w:p>
        <w:bookmarkEnd w:id="346"/>
        <w:p w:rsidR="00E533D7" w:rsidRDefault="001E62F7" w:rsidP="001E62F7">
          <w:pPr>
            <w:pStyle w:val="CitaviBibliographyEntry"/>
          </w:pPr>
          <w:r>
            <w:t>[56]</w:t>
          </w:r>
          <w:r>
            <w:tab/>
          </w:r>
          <w:bookmarkStart w:id="347" w:name="_CTVL001148e2349021b4d1cb4bd8e2267923556"/>
          <w:r>
            <w:t>[Online] Available: http://www.statisticshowto.com/rmse/.</w:t>
          </w:r>
          <w:bookmarkEnd w:id="347"/>
          <w:r w:rsidR="00227772">
            <w:fldChar w:fldCharType="end"/>
          </w:r>
          <w:r w:rsidR="00397252">
            <w:t xml:space="preserve"> </w:t>
          </w:r>
        </w:p>
        <w:p w:rsidR="00037647" w:rsidRDefault="00037647" w:rsidP="000E712B">
          <w:pPr>
            <w:pStyle w:val="CitaviBibliographyEntry"/>
          </w:pPr>
        </w:p>
        <w:p w:rsidR="00227772" w:rsidRPr="00397252" w:rsidRDefault="002625B0" w:rsidP="006656B2">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517E" w:rsidRDefault="00A5517E" w:rsidP="00D31B09">
      <w:r>
        <w:separator/>
      </w:r>
    </w:p>
    <w:p w:rsidR="00A5517E" w:rsidRDefault="00A5517E" w:rsidP="00D31B09"/>
  </w:endnote>
  <w:endnote w:type="continuationSeparator" w:id="0">
    <w:p w:rsidR="00A5517E" w:rsidRDefault="00A5517E" w:rsidP="00D31B09">
      <w:r>
        <w:continuationSeparator/>
      </w:r>
    </w:p>
    <w:p w:rsidR="00A5517E" w:rsidRDefault="00A5517E"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Default="00C43B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Default="00C43B2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Pr="00E12BCA" w:rsidRDefault="00C43B2A" w:rsidP="00282582">
    <w:pPr>
      <w:pStyle w:val="Footer"/>
      <w:jc w:val="center"/>
      <w:rPr>
        <w:noProof/>
      </w:rPr>
    </w:pPr>
  </w:p>
  <w:p w:rsidR="00C43B2A" w:rsidRDefault="00C43B2A"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0244027"/>
      <w:docPartObj>
        <w:docPartGallery w:val="Page Numbers (Bottom of Page)"/>
        <w:docPartUnique/>
      </w:docPartObj>
    </w:sdtPr>
    <w:sdtEndPr>
      <w:rPr>
        <w:noProof/>
      </w:rPr>
    </w:sdtEndPr>
    <w:sdtContent>
      <w:p w:rsidR="00C43B2A" w:rsidRDefault="00C43B2A">
        <w:pPr>
          <w:pStyle w:val="Footer"/>
          <w:jc w:val="center"/>
        </w:pPr>
        <w:r>
          <w:fldChar w:fldCharType="begin"/>
        </w:r>
        <w:r>
          <w:instrText xml:space="preserve"> PAGE   \* MERGEFORMAT </w:instrText>
        </w:r>
        <w:r>
          <w:fldChar w:fldCharType="separate"/>
        </w:r>
        <w:r w:rsidR="00166892">
          <w:rPr>
            <w:noProof/>
          </w:rPr>
          <w:t>vii</w:t>
        </w:r>
        <w:r>
          <w:rPr>
            <w:noProof/>
          </w:rPr>
          <w:fldChar w:fldCharType="end"/>
        </w:r>
      </w:p>
    </w:sdtContent>
  </w:sdt>
  <w:p w:rsidR="00C43B2A" w:rsidRDefault="00C43B2A" w:rsidP="00D31B0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Pr="00E12BCA" w:rsidRDefault="00C43B2A"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66892">
      <w:rPr>
        <w:noProof/>
      </w:rPr>
      <w:t>93</w:t>
    </w:r>
    <w:r w:rsidRPr="00E12BCA">
      <w:rPr>
        <w:noProof/>
      </w:rPr>
      <w:fldChar w:fldCharType="end"/>
    </w:r>
  </w:p>
  <w:p w:rsidR="00C43B2A" w:rsidRDefault="00C43B2A"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517E" w:rsidRDefault="00A5517E" w:rsidP="00D31B09">
      <w:r>
        <w:separator/>
      </w:r>
    </w:p>
    <w:p w:rsidR="00A5517E" w:rsidRDefault="00A5517E" w:rsidP="00D31B09"/>
  </w:footnote>
  <w:footnote w:type="continuationSeparator" w:id="0">
    <w:p w:rsidR="00A5517E" w:rsidRDefault="00A5517E" w:rsidP="00D31B09">
      <w:r>
        <w:continuationSeparator/>
      </w:r>
    </w:p>
    <w:p w:rsidR="00A5517E" w:rsidRDefault="00A5517E"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Default="00C43B2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Pr="00E12BCA" w:rsidRDefault="00C43B2A" w:rsidP="00D31B09">
    <w:pPr>
      <w:pStyle w:val="Header"/>
    </w:pPr>
    <w:fldSimple w:instr=" STYLEREF  &quot;Heading 1&quot;  \* MERGEFORMAT ">
      <w:r w:rsidR="00166892">
        <w:rPr>
          <w:noProof/>
        </w:rPr>
        <w:t>Appendix</w:t>
      </w:r>
    </w:fldSimple>
    <w:r>
      <w:tab/>
    </w:r>
    <w:r>
      <w:tab/>
    </w:r>
    <w:r>
      <w:fldChar w:fldCharType="begin"/>
    </w:r>
    <w:r>
      <w:instrText xml:space="preserve"> PAGE  \* Arabic  \* MERGEFORMAT </w:instrText>
    </w:r>
    <w:r>
      <w:fldChar w:fldCharType="separate"/>
    </w:r>
    <w:r>
      <w:rPr>
        <w:noProof/>
      </w:rPr>
      <w:t>4</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Default="00C43B2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Pr="00E12BCA" w:rsidRDefault="00C43B2A" w:rsidP="00D31B09">
    <w:pPr>
      <w:pStyle w:val="Header"/>
    </w:pPr>
    <w:fldSimple w:instr=" STYLEREF  &quot;Heading 1&quot;  \* MERGEFORMAT ">
      <w:r w:rsidR="00166892">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Pr="00E12BCA" w:rsidRDefault="00C43B2A" w:rsidP="00AB33B9">
    <w:pPr>
      <w:pStyle w:val="Header"/>
      <w:pBdr>
        <w:bottom w:val="single" w:sz="4" w:space="1" w:color="auto"/>
      </w:pBdr>
      <w:tabs>
        <w:tab w:val="left" w:pos="2465"/>
      </w:tabs>
      <w:rPr>
        <w:noProof/>
      </w:rPr>
    </w:pPr>
    <w:fldSimple w:instr=" STYLEREF  &quot;Heading 1&quot;  \* MERGEFORMAT ">
      <w:r w:rsidR="00166892">
        <w:rPr>
          <w:noProof/>
        </w:rPr>
        <w:t>Appendix</w:t>
      </w:r>
    </w:fldSimple>
    <w:r>
      <w:tab/>
    </w:r>
    <w:r>
      <w:tab/>
    </w:r>
    <w:r>
      <w:tab/>
    </w:r>
    <w:r>
      <w:fldChar w:fldCharType="begin"/>
    </w:r>
    <w:r>
      <w:instrText xml:space="preserve"> PAGE  \* Arabic  \* MERGEFORMAT </w:instrText>
    </w:r>
    <w:r>
      <w:fldChar w:fldCharType="separate"/>
    </w:r>
    <w:r w:rsidR="00166892">
      <w:rPr>
        <w:noProof/>
      </w:rPr>
      <w:t>88</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3B2A" w:rsidRDefault="00C43B2A"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65E204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B1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425"/>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0B6"/>
    <w:rsid w:val="00016286"/>
    <w:rsid w:val="000166B7"/>
    <w:rsid w:val="000166E6"/>
    <w:rsid w:val="000170A9"/>
    <w:rsid w:val="000170DD"/>
    <w:rsid w:val="000171D1"/>
    <w:rsid w:val="000172F2"/>
    <w:rsid w:val="00017E19"/>
    <w:rsid w:val="00017F2C"/>
    <w:rsid w:val="00017FB8"/>
    <w:rsid w:val="00020191"/>
    <w:rsid w:val="000204A5"/>
    <w:rsid w:val="00020CF8"/>
    <w:rsid w:val="00020CFE"/>
    <w:rsid w:val="000213B6"/>
    <w:rsid w:val="000215A5"/>
    <w:rsid w:val="0002171A"/>
    <w:rsid w:val="00021829"/>
    <w:rsid w:val="00021B71"/>
    <w:rsid w:val="00021CBA"/>
    <w:rsid w:val="00022010"/>
    <w:rsid w:val="0002203A"/>
    <w:rsid w:val="0002208A"/>
    <w:rsid w:val="000229D7"/>
    <w:rsid w:val="00022BE3"/>
    <w:rsid w:val="00022CC8"/>
    <w:rsid w:val="0002304F"/>
    <w:rsid w:val="000238AB"/>
    <w:rsid w:val="00023C9B"/>
    <w:rsid w:val="00023CF9"/>
    <w:rsid w:val="00023E8B"/>
    <w:rsid w:val="00023F32"/>
    <w:rsid w:val="00024244"/>
    <w:rsid w:val="00024AA8"/>
    <w:rsid w:val="00024BE6"/>
    <w:rsid w:val="000254A0"/>
    <w:rsid w:val="00025CA5"/>
    <w:rsid w:val="00026465"/>
    <w:rsid w:val="00026968"/>
    <w:rsid w:val="00026A5A"/>
    <w:rsid w:val="00026C20"/>
    <w:rsid w:val="00026C9A"/>
    <w:rsid w:val="00026FB8"/>
    <w:rsid w:val="00027547"/>
    <w:rsid w:val="00027684"/>
    <w:rsid w:val="0002775F"/>
    <w:rsid w:val="00027D0F"/>
    <w:rsid w:val="00030299"/>
    <w:rsid w:val="00030BE3"/>
    <w:rsid w:val="00030EEA"/>
    <w:rsid w:val="0003147C"/>
    <w:rsid w:val="000316DD"/>
    <w:rsid w:val="000317EB"/>
    <w:rsid w:val="00031DB7"/>
    <w:rsid w:val="00031DC9"/>
    <w:rsid w:val="00031F6B"/>
    <w:rsid w:val="000324CB"/>
    <w:rsid w:val="0003257B"/>
    <w:rsid w:val="0003282D"/>
    <w:rsid w:val="00032B83"/>
    <w:rsid w:val="000330A2"/>
    <w:rsid w:val="0003360D"/>
    <w:rsid w:val="0003368F"/>
    <w:rsid w:val="000338D5"/>
    <w:rsid w:val="00033A3C"/>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10E"/>
    <w:rsid w:val="000433E9"/>
    <w:rsid w:val="00043459"/>
    <w:rsid w:val="00043501"/>
    <w:rsid w:val="00043A7A"/>
    <w:rsid w:val="00043AC9"/>
    <w:rsid w:val="00043BFC"/>
    <w:rsid w:val="00043D79"/>
    <w:rsid w:val="00043FF8"/>
    <w:rsid w:val="00044252"/>
    <w:rsid w:val="000445CB"/>
    <w:rsid w:val="00044829"/>
    <w:rsid w:val="00044A40"/>
    <w:rsid w:val="000452EE"/>
    <w:rsid w:val="00045533"/>
    <w:rsid w:val="0004637F"/>
    <w:rsid w:val="0004653C"/>
    <w:rsid w:val="0004664F"/>
    <w:rsid w:val="00046725"/>
    <w:rsid w:val="00046793"/>
    <w:rsid w:val="00046955"/>
    <w:rsid w:val="00046DD9"/>
    <w:rsid w:val="00046F74"/>
    <w:rsid w:val="0004726D"/>
    <w:rsid w:val="00047342"/>
    <w:rsid w:val="00047579"/>
    <w:rsid w:val="00047859"/>
    <w:rsid w:val="000478E3"/>
    <w:rsid w:val="00047A61"/>
    <w:rsid w:val="00047C34"/>
    <w:rsid w:val="00050384"/>
    <w:rsid w:val="000506C7"/>
    <w:rsid w:val="00050EE2"/>
    <w:rsid w:val="00051468"/>
    <w:rsid w:val="000515B8"/>
    <w:rsid w:val="00051D74"/>
    <w:rsid w:val="000520F9"/>
    <w:rsid w:val="00052167"/>
    <w:rsid w:val="00052188"/>
    <w:rsid w:val="0005295D"/>
    <w:rsid w:val="00052F6B"/>
    <w:rsid w:val="00053951"/>
    <w:rsid w:val="00053E09"/>
    <w:rsid w:val="00054185"/>
    <w:rsid w:val="00054375"/>
    <w:rsid w:val="00054872"/>
    <w:rsid w:val="00054925"/>
    <w:rsid w:val="00054ABD"/>
    <w:rsid w:val="0005509B"/>
    <w:rsid w:val="000550CF"/>
    <w:rsid w:val="0005588D"/>
    <w:rsid w:val="00055BE8"/>
    <w:rsid w:val="0005684D"/>
    <w:rsid w:val="0005716F"/>
    <w:rsid w:val="000571BC"/>
    <w:rsid w:val="000572E2"/>
    <w:rsid w:val="000574A7"/>
    <w:rsid w:val="00057BE6"/>
    <w:rsid w:val="00060099"/>
    <w:rsid w:val="0006018B"/>
    <w:rsid w:val="00060B75"/>
    <w:rsid w:val="00060C05"/>
    <w:rsid w:val="00060C95"/>
    <w:rsid w:val="0006135D"/>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96C"/>
    <w:rsid w:val="00070AF2"/>
    <w:rsid w:val="000713B3"/>
    <w:rsid w:val="00071740"/>
    <w:rsid w:val="00071BB3"/>
    <w:rsid w:val="00071E81"/>
    <w:rsid w:val="000727E9"/>
    <w:rsid w:val="0007316E"/>
    <w:rsid w:val="000731AE"/>
    <w:rsid w:val="000735E5"/>
    <w:rsid w:val="00073622"/>
    <w:rsid w:val="000744AB"/>
    <w:rsid w:val="0007451E"/>
    <w:rsid w:val="00074777"/>
    <w:rsid w:val="00074866"/>
    <w:rsid w:val="00074A03"/>
    <w:rsid w:val="00075047"/>
    <w:rsid w:val="00075369"/>
    <w:rsid w:val="00075471"/>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4E8D"/>
    <w:rsid w:val="0008516E"/>
    <w:rsid w:val="0008519E"/>
    <w:rsid w:val="0008529D"/>
    <w:rsid w:val="00085651"/>
    <w:rsid w:val="000856DD"/>
    <w:rsid w:val="00085A86"/>
    <w:rsid w:val="00085AFB"/>
    <w:rsid w:val="00085C81"/>
    <w:rsid w:val="00085F33"/>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C14"/>
    <w:rsid w:val="00095D6E"/>
    <w:rsid w:val="00095F05"/>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E01"/>
    <w:rsid w:val="000A6FEC"/>
    <w:rsid w:val="000A71A9"/>
    <w:rsid w:val="000A73CC"/>
    <w:rsid w:val="000A7D5D"/>
    <w:rsid w:val="000B0BAA"/>
    <w:rsid w:val="000B0BEF"/>
    <w:rsid w:val="000B0EBD"/>
    <w:rsid w:val="000B19D3"/>
    <w:rsid w:val="000B204F"/>
    <w:rsid w:val="000B2195"/>
    <w:rsid w:val="000B2C4E"/>
    <w:rsid w:val="000B2E6E"/>
    <w:rsid w:val="000B2FB7"/>
    <w:rsid w:val="000B3040"/>
    <w:rsid w:val="000B312C"/>
    <w:rsid w:val="000B3176"/>
    <w:rsid w:val="000B3922"/>
    <w:rsid w:val="000B3BDC"/>
    <w:rsid w:val="000B3C24"/>
    <w:rsid w:val="000B4283"/>
    <w:rsid w:val="000B42E8"/>
    <w:rsid w:val="000B464A"/>
    <w:rsid w:val="000B48D4"/>
    <w:rsid w:val="000B48E5"/>
    <w:rsid w:val="000B4C45"/>
    <w:rsid w:val="000B4FE3"/>
    <w:rsid w:val="000B5519"/>
    <w:rsid w:val="000B56CE"/>
    <w:rsid w:val="000B56FC"/>
    <w:rsid w:val="000B591B"/>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37E"/>
    <w:rsid w:val="000C44FD"/>
    <w:rsid w:val="000C476A"/>
    <w:rsid w:val="000C5208"/>
    <w:rsid w:val="000C59E4"/>
    <w:rsid w:val="000C5D71"/>
    <w:rsid w:val="000C5D79"/>
    <w:rsid w:val="000C61AF"/>
    <w:rsid w:val="000C66F0"/>
    <w:rsid w:val="000C680B"/>
    <w:rsid w:val="000C6AEB"/>
    <w:rsid w:val="000C7262"/>
    <w:rsid w:val="000C7995"/>
    <w:rsid w:val="000C7F53"/>
    <w:rsid w:val="000D01B0"/>
    <w:rsid w:val="000D0914"/>
    <w:rsid w:val="000D0A7C"/>
    <w:rsid w:val="000D1971"/>
    <w:rsid w:val="000D1DE2"/>
    <w:rsid w:val="000D223B"/>
    <w:rsid w:val="000D2A17"/>
    <w:rsid w:val="000D2E20"/>
    <w:rsid w:val="000D32C5"/>
    <w:rsid w:val="000D36F2"/>
    <w:rsid w:val="000D389A"/>
    <w:rsid w:val="000D394B"/>
    <w:rsid w:val="000D39AD"/>
    <w:rsid w:val="000D3BD0"/>
    <w:rsid w:val="000D3DA6"/>
    <w:rsid w:val="000D48DC"/>
    <w:rsid w:val="000D59C8"/>
    <w:rsid w:val="000D59E9"/>
    <w:rsid w:val="000D6E06"/>
    <w:rsid w:val="000D7133"/>
    <w:rsid w:val="000D71F7"/>
    <w:rsid w:val="000D73D6"/>
    <w:rsid w:val="000D7412"/>
    <w:rsid w:val="000D7519"/>
    <w:rsid w:val="000D7737"/>
    <w:rsid w:val="000D7977"/>
    <w:rsid w:val="000D7B66"/>
    <w:rsid w:val="000E02F7"/>
    <w:rsid w:val="000E0342"/>
    <w:rsid w:val="000E0DEB"/>
    <w:rsid w:val="000E0E5F"/>
    <w:rsid w:val="000E1531"/>
    <w:rsid w:val="000E154D"/>
    <w:rsid w:val="000E198E"/>
    <w:rsid w:val="000E1A54"/>
    <w:rsid w:val="000E1B87"/>
    <w:rsid w:val="000E21C4"/>
    <w:rsid w:val="000E22AF"/>
    <w:rsid w:val="000E2573"/>
    <w:rsid w:val="000E280D"/>
    <w:rsid w:val="000E2D8B"/>
    <w:rsid w:val="000E3343"/>
    <w:rsid w:val="000E44E2"/>
    <w:rsid w:val="000E45A4"/>
    <w:rsid w:val="000E473B"/>
    <w:rsid w:val="000E5084"/>
    <w:rsid w:val="000E59DD"/>
    <w:rsid w:val="000E5C54"/>
    <w:rsid w:val="000E5C71"/>
    <w:rsid w:val="000E6261"/>
    <w:rsid w:val="000E627A"/>
    <w:rsid w:val="000E675D"/>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E2A"/>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B22"/>
    <w:rsid w:val="000F6D3F"/>
    <w:rsid w:val="000F6FD6"/>
    <w:rsid w:val="000F7531"/>
    <w:rsid w:val="000F7B84"/>
    <w:rsid w:val="000F7CD5"/>
    <w:rsid w:val="000F7D25"/>
    <w:rsid w:val="000F7DD6"/>
    <w:rsid w:val="001001CC"/>
    <w:rsid w:val="001002E0"/>
    <w:rsid w:val="001004EC"/>
    <w:rsid w:val="0010054A"/>
    <w:rsid w:val="00100B37"/>
    <w:rsid w:val="00100BE1"/>
    <w:rsid w:val="00100EB5"/>
    <w:rsid w:val="00100F9D"/>
    <w:rsid w:val="00101235"/>
    <w:rsid w:val="0010140D"/>
    <w:rsid w:val="001016FE"/>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810"/>
    <w:rsid w:val="001059C6"/>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739"/>
    <w:rsid w:val="00111AEB"/>
    <w:rsid w:val="00111F70"/>
    <w:rsid w:val="00112586"/>
    <w:rsid w:val="00112AB8"/>
    <w:rsid w:val="00112B28"/>
    <w:rsid w:val="00112B94"/>
    <w:rsid w:val="00112EF3"/>
    <w:rsid w:val="00113116"/>
    <w:rsid w:val="00113153"/>
    <w:rsid w:val="00113D8D"/>
    <w:rsid w:val="00113E0F"/>
    <w:rsid w:val="00114259"/>
    <w:rsid w:val="00114565"/>
    <w:rsid w:val="00114684"/>
    <w:rsid w:val="0011472A"/>
    <w:rsid w:val="00114CE8"/>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32D"/>
    <w:rsid w:val="00122653"/>
    <w:rsid w:val="00122B71"/>
    <w:rsid w:val="00122CBC"/>
    <w:rsid w:val="00122E18"/>
    <w:rsid w:val="00122F07"/>
    <w:rsid w:val="00123111"/>
    <w:rsid w:val="0012317C"/>
    <w:rsid w:val="0012330B"/>
    <w:rsid w:val="00123313"/>
    <w:rsid w:val="00123370"/>
    <w:rsid w:val="001234A0"/>
    <w:rsid w:val="00123884"/>
    <w:rsid w:val="00123FA4"/>
    <w:rsid w:val="00124805"/>
    <w:rsid w:val="00125244"/>
    <w:rsid w:val="0012542D"/>
    <w:rsid w:val="00125A81"/>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86"/>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AD9"/>
    <w:rsid w:val="00136E80"/>
    <w:rsid w:val="00136EB1"/>
    <w:rsid w:val="00136F18"/>
    <w:rsid w:val="00137460"/>
    <w:rsid w:val="00137464"/>
    <w:rsid w:val="00137B0F"/>
    <w:rsid w:val="00137F90"/>
    <w:rsid w:val="00137F9E"/>
    <w:rsid w:val="00137FB2"/>
    <w:rsid w:val="001401AB"/>
    <w:rsid w:val="00140368"/>
    <w:rsid w:val="00140659"/>
    <w:rsid w:val="001406B3"/>
    <w:rsid w:val="00140896"/>
    <w:rsid w:val="001419B5"/>
    <w:rsid w:val="00141DA9"/>
    <w:rsid w:val="00141F3B"/>
    <w:rsid w:val="00142149"/>
    <w:rsid w:val="00142440"/>
    <w:rsid w:val="00142697"/>
    <w:rsid w:val="0014277A"/>
    <w:rsid w:val="00142853"/>
    <w:rsid w:val="001429D9"/>
    <w:rsid w:val="00142CA6"/>
    <w:rsid w:val="001438A7"/>
    <w:rsid w:val="00143982"/>
    <w:rsid w:val="00144538"/>
    <w:rsid w:val="00144696"/>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480"/>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59"/>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92"/>
    <w:rsid w:val="001668D7"/>
    <w:rsid w:val="00166DE3"/>
    <w:rsid w:val="00166F66"/>
    <w:rsid w:val="0016775A"/>
    <w:rsid w:val="00167E0C"/>
    <w:rsid w:val="00170070"/>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2E3"/>
    <w:rsid w:val="0017481F"/>
    <w:rsid w:val="00174E41"/>
    <w:rsid w:val="0017520F"/>
    <w:rsid w:val="001753BC"/>
    <w:rsid w:val="00175C77"/>
    <w:rsid w:val="00175D81"/>
    <w:rsid w:val="00176671"/>
    <w:rsid w:val="001767C9"/>
    <w:rsid w:val="001768A6"/>
    <w:rsid w:val="00176AD3"/>
    <w:rsid w:val="00176DA2"/>
    <w:rsid w:val="00176EAF"/>
    <w:rsid w:val="00176F9A"/>
    <w:rsid w:val="0017725B"/>
    <w:rsid w:val="00177D82"/>
    <w:rsid w:val="001803D5"/>
    <w:rsid w:val="0018060A"/>
    <w:rsid w:val="001809A5"/>
    <w:rsid w:val="00180A3D"/>
    <w:rsid w:val="00180CBB"/>
    <w:rsid w:val="00180F69"/>
    <w:rsid w:val="0018166B"/>
    <w:rsid w:val="00181C12"/>
    <w:rsid w:val="00182352"/>
    <w:rsid w:val="00182A23"/>
    <w:rsid w:val="00182A9D"/>
    <w:rsid w:val="00182B41"/>
    <w:rsid w:val="00182F88"/>
    <w:rsid w:val="001835A9"/>
    <w:rsid w:val="001835C4"/>
    <w:rsid w:val="00183643"/>
    <w:rsid w:val="00183A14"/>
    <w:rsid w:val="00183CF6"/>
    <w:rsid w:val="00183EB3"/>
    <w:rsid w:val="00183FC9"/>
    <w:rsid w:val="00183FCD"/>
    <w:rsid w:val="001844BF"/>
    <w:rsid w:val="00184C09"/>
    <w:rsid w:val="00184E6A"/>
    <w:rsid w:val="0018578D"/>
    <w:rsid w:val="001859A3"/>
    <w:rsid w:val="00186185"/>
    <w:rsid w:val="001861E8"/>
    <w:rsid w:val="001863BD"/>
    <w:rsid w:val="001863F8"/>
    <w:rsid w:val="00190063"/>
    <w:rsid w:val="00190866"/>
    <w:rsid w:val="00190BD6"/>
    <w:rsid w:val="00190FFE"/>
    <w:rsid w:val="00191122"/>
    <w:rsid w:val="00191474"/>
    <w:rsid w:val="001914C5"/>
    <w:rsid w:val="001914DC"/>
    <w:rsid w:val="001916EB"/>
    <w:rsid w:val="00191A21"/>
    <w:rsid w:val="00191AEB"/>
    <w:rsid w:val="0019209C"/>
    <w:rsid w:val="001922A8"/>
    <w:rsid w:val="001924E6"/>
    <w:rsid w:val="00192556"/>
    <w:rsid w:val="00192618"/>
    <w:rsid w:val="001929EA"/>
    <w:rsid w:val="00192B18"/>
    <w:rsid w:val="00192B3F"/>
    <w:rsid w:val="00192B47"/>
    <w:rsid w:val="00193265"/>
    <w:rsid w:val="00193B62"/>
    <w:rsid w:val="00193D01"/>
    <w:rsid w:val="00193DA7"/>
    <w:rsid w:val="001948EE"/>
    <w:rsid w:val="00194C8D"/>
    <w:rsid w:val="001954B6"/>
    <w:rsid w:val="00196178"/>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54"/>
    <w:rsid w:val="001A42DF"/>
    <w:rsid w:val="001A4475"/>
    <w:rsid w:val="001A44D7"/>
    <w:rsid w:val="001A44DE"/>
    <w:rsid w:val="001A4573"/>
    <w:rsid w:val="001A4752"/>
    <w:rsid w:val="001A47CB"/>
    <w:rsid w:val="001A4A24"/>
    <w:rsid w:val="001A4D0F"/>
    <w:rsid w:val="001A4D83"/>
    <w:rsid w:val="001A525B"/>
    <w:rsid w:val="001A5566"/>
    <w:rsid w:val="001A5569"/>
    <w:rsid w:val="001A5D64"/>
    <w:rsid w:val="001A6203"/>
    <w:rsid w:val="001A62ED"/>
    <w:rsid w:val="001A641E"/>
    <w:rsid w:val="001A6B25"/>
    <w:rsid w:val="001A6FEA"/>
    <w:rsid w:val="001A76E7"/>
    <w:rsid w:val="001B02F4"/>
    <w:rsid w:val="001B0DF5"/>
    <w:rsid w:val="001B10BC"/>
    <w:rsid w:val="001B121A"/>
    <w:rsid w:val="001B1EAF"/>
    <w:rsid w:val="001B27AA"/>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7DC"/>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96"/>
    <w:rsid w:val="001C70B5"/>
    <w:rsid w:val="001C7391"/>
    <w:rsid w:val="001C73F2"/>
    <w:rsid w:val="001C7BED"/>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A53"/>
    <w:rsid w:val="001D7CB7"/>
    <w:rsid w:val="001D7E37"/>
    <w:rsid w:val="001D7EF9"/>
    <w:rsid w:val="001E033A"/>
    <w:rsid w:val="001E0652"/>
    <w:rsid w:val="001E0D79"/>
    <w:rsid w:val="001E1483"/>
    <w:rsid w:val="001E190D"/>
    <w:rsid w:val="001E1A12"/>
    <w:rsid w:val="001E1CF4"/>
    <w:rsid w:val="001E1F65"/>
    <w:rsid w:val="001E200A"/>
    <w:rsid w:val="001E2095"/>
    <w:rsid w:val="001E2168"/>
    <w:rsid w:val="001E2202"/>
    <w:rsid w:val="001E27C7"/>
    <w:rsid w:val="001E2B25"/>
    <w:rsid w:val="001E2FDE"/>
    <w:rsid w:val="001E330C"/>
    <w:rsid w:val="001E3502"/>
    <w:rsid w:val="001E3682"/>
    <w:rsid w:val="001E3BF6"/>
    <w:rsid w:val="001E3D81"/>
    <w:rsid w:val="001E3DB1"/>
    <w:rsid w:val="001E4256"/>
    <w:rsid w:val="001E46BB"/>
    <w:rsid w:val="001E4A4B"/>
    <w:rsid w:val="001E4DF6"/>
    <w:rsid w:val="001E5665"/>
    <w:rsid w:val="001E5C68"/>
    <w:rsid w:val="001E5CB2"/>
    <w:rsid w:val="001E629F"/>
    <w:rsid w:val="001E62F7"/>
    <w:rsid w:val="001E642A"/>
    <w:rsid w:val="001E6535"/>
    <w:rsid w:val="001E668F"/>
    <w:rsid w:val="001E6977"/>
    <w:rsid w:val="001E6E2E"/>
    <w:rsid w:val="001E6FF6"/>
    <w:rsid w:val="001F02D9"/>
    <w:rsid w:val="001F04B9"/>
    <w:rsid w:val="001F070D"/>
    <w:rsid w:val="001F0B8B"/>
    <w:rsid w:val="001F0F4A"/>
    <w:rsid w:val="001F126B"/>
    <w:rsid w:val="001F19E1"/>
    <w:rsid w:val="001F1B5A"/>
    <w:rsid w:val="001F1C3D"/>
    <w:rsid w:val="001F1EB6"/>
    <w:rsid w:val="001F2A1A"/>
    <w:rsid w:val="001F2B0D"/>
    <w:rsid w:val="001F3137"/>
    <w:rsid w:val="001F3598"/>
    <w:rsid w:val="001F3F67"/>
    <w:rsid w:val="001F452D"/>
    <w:rsid w:val="001F45AE"/>
    <w:rsid w:val="001F465B"/>
    <w:rsid w:val="001F4C82"/>
    <w:rsid w:val="001F4E98"/>
    <w:rsid w:val="001F5009"/>
    <w:rsid w:val="001F5187"/>
    <w:rsid w:val="001F51E3"/>
    <w:rsid w:val="001F5408"/>
    <w:rsid w:val="001F5804"/>
    <w:rsid w:val="001F5887"/>
    <w:rsid w:val="001F594D"/>
    <w:rsid w:val="001F59BA"/>
    <w:rsid w:val="001F5A62"/>
    <w:rsid w:val="001F5B3C"/>
    <w:rsid w:val="001F5BF6"/>
    <w:rsid w:val="001F5F1C"/>
    <w:rsid w:val="001F63DB"/>
    <w:rsid w:val="001F65D2"/>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936"/>
    <w:rsid w:val="00204A80"/>
    <w:rsid w:val="00205402"/>
    <w:rsid w:val="00205D39"/>
    <w:rsid w:val="00206122"/>
    <w:rsid w:val="0020628C"/>
    <w:rsid w:val="00206479"/>
    <w:rsid w:val="00206974"/>
    <w:rsid w:val="002069A1"/>
    <w:rsid w:val="002071B7"/>
    <w:rsid w:val="002071FD"/>
    <w:rsid w:val="00207631"/>
    <w:rsid w:val="00210280"/>
    <w:rsid w:val="002102B7"/>
    <w:rsid w:val="0021052C"/>
    <w:rsid w:val="00210601"/>
    <w:rsid w:val="00210D0F"/>
    <w:rsid w:val="00210FF9"/>
    <w:rsid w:val="0021135A"/>
    <w:rsid w:val="00211730"/>
    <w:rsid w:val="00211AD0"/>
    <w:rsid w:val="00211D78"/>
    <w:rsid w:val="00212516"/>
    <w:rsid w:val="002127CE"/>
    <w:rsid w:val="00212893"/>
    <w:rsid w:val="00212A1A"/>
    <w:rsid w:val="00212B54"/>
    <w:rsid w:val="00212C7F"/>
    <w:rsid w:val="00212CB3"/>
    <w:rsid w:val="00212EED"/>
    <w:rsid w:val="002137EF"/>
    <w:rsid w:val="00213C0D"/>
    <w:rsid w:val="00213FFE"/>
    <w:rsid w:val="0021449A"/>
    <w:rsid w:val="002146C3"/>
    <w:rsid w:val="00214A4B"/>
    <w:rsid w:val="00214BBA"/>
    <w:rsid w:val="00214D06"/>
    <w:rsid w:val="00214D5C"/>
    <w:rsid w:val="002151B1"/>
    <w:rsid w:val="002154B2"/>
    <w:rsid w:val="0021562F"/>
    <w:rsid w:val="00215724"/>
    <w:rsid w:val="00215777"/>
    <w:rsid w:val="0021594E"/>
    <w:rsid w:val="00215C6F"/>
    <w:rsid w:val="00216365"/>
    <w:rsid w:val="002163F0"/>
    <w:rsid w:val="0021642C"/>
    <w:rsid w:val="002165BF"/>
    <w:rsid w:val="00216A40"/>
    <w:rsid w:val="00216C4C"/>
    <w:rsid w:val="00216C98"/>
    <w:rsid w:val="00216DC7"/>
    <w:rsid w:val="00217AD4"/>
    <w:rsid w:val="00217F97"/>
    <w:rsid w:val="002200E6"/>
    <w:rsid w:val="002205C5"/>
    <w:rsid w:val="00220685"/>
    <w:rsid w:val="00220740"/>
    <w:rsid w:val="00220FDF"/>
    <w:rsid w:val="00221040"/>
    <w:rsid w:val="002211DC"/>
    <w:rsid w:val="002216A3"/>
    <w:rsid w:val="00221805"/>
    <w:rsid w:val="002218F1"/>
    <w:rsid w:val="00221D70"/>
    <w:rsid w:val="00221F8F"/>
    <w:rsid w:val="0022218E"/>
    <w:rsid w:val="00222576"/>
    <w:rsid w:val="00222890"/>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08FB"/>
    <w:rsid w:val="00231DD8"/>
    <w:rsid w:val="00231F6E"/>
    <w:rsid w:val="002327BC"/>
    <w:rsid w:val="00232878"/>
    <w:rsid w:val="00232B4C"/>
    <w:rsid w:val="00232BA0"/>
    <w:rsid w:val="00232D9C"/>
    <w:rsid w:val="00233156"/>
    <w:rsid w:val="00233A0D"/>
    <w:rsid w:val="00233D84"/>
    <w:rsid w:val="002345A1"/>
    <w:rsid w:val="002348E7"/>
    <w:rsid w:val="002349E1"/>
    <w:rsid w:val="00234DB4"/>
    <w:rsid w:val="00234E67"/>
    <w:rsid w:val="002351E5"/>
    <w:rsid w:val="0023568F"/>
    <w:rsid w:val="00235CDE"/>
    <w:rsid w:val="002360F6"/>
    <w:rsid w:val="002360FA"/>
    <w:rsid w:val="00236707"/>
    <w:rsid w:val="00236741"/>
    <w:rsid w:val="00237562"/>
    <w:rsid w:val="00237660"/>
    <w:rsid w:val="0023792E"/>
    <w:rsid w:val="002379AC"/>
    <w:rsid w:val="0024064A"/>
    <w:rsid w:val="00240FFF"/>
    <w:rsid w:val="0024101E"/>
    <w:rsid w:val="00241E10"/>
    <w:rsid w:val="00242314"/>
    <w:rsid w:val="00242567"/>
    <w:rsid w:val="00242A70"/>
    <w:rsid w:val="00242C5E"/>
    <w:rsid w:val="00242EF4"/>
    <w:rsid w:val="002431CB"/>
    <w:rsid w:val="0024331C"/>
    <w:rsid w:val="002436AF"/>
    <w:rsid w:val="0024389E"/>
    <w:rsid w:val="00243A53"/>
    <w:rsid w:val="00243C57"/>
    <w:rsid w:val="00243D19"/>
    <w:rsid w:val="00243F63"/>
    <w:rsid w:val="0024407C"/>
    <w:rsid w:val="002442E4"/>
    <w:rsid w:val="00244364"/>
    <w:rsid w:val="00244696"/>
    <w:rsid w:val="002446E8"/>
    <w:rsid w:val="002447FD"/>
    <w:rsid w:val="00244EB9"/>
    <w:rsid w:val="00245611"/>
    <w:rsid w:val="00245984"/>
    <w:rsid w:val="00246139"/>
    <w:rsid w:val="002462C8"/>
    <w:rsid w:val="002463D5"/>
    <w:rsid w:val="0024676E"/>
    <w:rsid w:val="00246FAA"/>
    <w:rsid w:val="00247502"/>
    <w:rsid w:val="00247E80"/>
    <w:rsid w:val="00247F42"/>
    <w:rsid w:val="0025027D"/>
    <w:rsid w:val="00250458"/>
    <w:rsid w:val="00250670"/>
    <w:rsid w:val="00250731"/>
    <w:rsid w:val="002509D7"/>
    <w:rsid w:val="00250ADD"/>
    <w:rsid w:val="00251076"/>
    <w:rsid w:val="0025187A"/>
    <w:rsid w:val="00251888"/>
    <w:rsid w:val="00251B7F"/>
    <w:rsid w:val="0025234C"/>
    <w:rsid w:val="002528CE"/>
    <w:rsid w:val="0025312D"/>
    <w:rsid w:val="002534AA"/>
    <w:rsid w:val="002536FD"/>
    <w:rsid w:val="00253A42"/>
    <w:rsid w:val="0025410C"/>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6F7C"/>
    <w:rsid w:val="002572D7"/>
    <w:rsid w:val="0025760E"/>
    <w:rsid w:val="00257E5C"/>
    <w:rsid w:val="002604BD"/>
    <w:rsid w:val="002606D7"/>
    <w:rsid w:val="00260D1E"/>
    <w:rsid w:val="002610AF"/>
    <w:rsid w:val="00261BEA"/>
    <w:rsid w:val="00261CC5"/>
    <w:rsid w:val="00261D41"/>
    <w:rsid w:val="0026220E"/>
    <w:rsid w:val="002623C2"/>
    <w:rsid w:val="002625B0"/>
    <w:rsid w:val="00262864"/>
    <w:rsid w:val="00262B18"/>
    <w:rsid w:val="00262C04"/>
    <w:rsid w:val="002636E2"/>
    <w:rsid w:val="00263955"/>
    <w:rsid w:val="00263AD1"/>
    <w:rsid w:val="00263B94"/>
    <w:rsid w:val="00263C55"/>
    <w:rsid w:val="00263FD8"/>
    <w:rsid w:val="0026405F"/>
    <w:rsid w:val="00264B0C"/>
    <w:rsid w:val="00264B5D"/>
    <w:rsid w:val="00264DA7"/>
    <w:rsid w:val="00265001"/>
    <w:rsid w:val="002651EE"/>
    <w:rsid w:val="00265544"/>
    <w:rsid w:val="002655EB"/>
    <w:rsid w:val="00265938"/>
    <w:rsid w:val="00266677"/>
    <w:rsid w:val="00266699"/>
    <w:rsid w:val="00266932"/>
    <w:rsid w:val="00266C3E"/>
    <w:rsid w:val="00266C74"/>
    <w:rsid w:val="00266FCA"/>
    <w:rsid w:val="002673C0"/>
    <w:rsid w:val="0026784B"/>
    <w:rsid w:val="00267A7C"/>
    <w:rsid w:val="00267CAC"/>
    <w:rsid w:val="00267E01"/>
    <w:rsid w:val="00267FFD"/>
    <w:rsid w:val="0027007F"/>
    <w:rsid w:val="002718B3"/>
    <w:rsid w:val="00271ED4"/>
    <w:rsid w:val="0027236E"/>
    <w:rsid w:val="00272904"/>
    <w:rsid w:val="00272949"/>
    <w:rsid w:val="00272B17"/>
    <w:rsid w:val="00272C4D"/>
    <w:rsid w:val="00272E8F"/>
    <w:rsid w:val="00273234"/>
    <w:rsid w:val="002733D1"/>
    <w:rsid w:val="00273564"/>
    <w:rsid w:val="0027359E"/>
    <w:rsid w:val="00273645"/>
    <w:rsid w:val="00274236"/>
    <w:rsid w:val="0027444E"/>
    <w:rsid w:val="0027463F"/>
    <w:rsid w:val="00274970"/>
    <w:rsid w:val="002749F7"/>
    <w:rsid w:val="00274B39"/>
    <w:rsid w:val="00274BC4"/>
    <w:rsid w:val="00275471"/>
    <w:rsid w:val="00275899"/>
    <w:rsid w:val="00275E94"/>
    <w:rsid w:val="00275F57"/>
    <w:rsid w:val="0027634E"/>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2AC2"/>
    <w:rsid w:val="00283175"/>
    <w:rsid w:val="002833D4"/>
    <w:rsid w:val="0028347D"/>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D76"/>
    <w:rsid w:val="00290E14"/>
    <w:rsid w:val="00291360"/>
    <w:rsid w:val="0029170C"/>
    <w:rsid w:val="00291792"/>
    <w:rsid w:val="00291B4A"/>
    <w:rsid w:val="00291BAA"/>
    <w:rsid w:val="00292008"/>
    <w:rsid w:val="00292071"/>
    <w:rsid w:val="002921E8"/>
    <w:rsid w:val="002927B8"/>
    <w:rsid w:val="00292A60"/>
    <w:rsid w:val="0029300A"/>
    <w:rsid w:val="0029313E"/>
    <w:rsid w:val="00293168"/>
    <w:rsid w:val="0029330D"/>
    <w:rsid w:val="00293785"/>
    <w:rsid w:val="002937DA"/>
    <w:rsid w:val="00293B62"/>
    <w:rsid w:val="0029437E"/>
    <w:rsid w:val="00294DB6"/>
    <w:rsid w:val="00294E31"/>
    <w:rsid w:val="00294FCD"/>
    <w:rsid w:val="00295220"/>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8F"/>
    <w:rsid w:val="002A28BE"/>
    <w:rsid w:val="002A3165"/>
    <w:rsid w:val="002A3EB9"/>
    <w:rsid w:val="002A49B8"/>
    <w:rsid w:val="002A4B0A"/>
    <w:rsid w:val="002A56AC"/>
    <w:rsid w:val="002A5F9F"/>
    <w:rsid w:val="002A6151"/>
    <w:rsid w:val="002A63A6"/>
    <w:rsid w:val="002A6757"/>
    <w:rsid w:val="002A6819"/>
    <w:rsid w:val="002A68FD"/>
    <w:rsid w:val="002A6B5C"/>
    <w:rsid w:val="002A6BDC"/>
    <w:rsid w:val="002A6DC7"/>
    <w:rsid w:val="002A7615"/>
    <w:rsid w:val="002A787D"/>
    <w:rsid w:val="002A7917"/>
    <w:rsid w:val="002A7B2A"/>
    <w:rsid w:val="002A7BAA"/>
    <w:rsid w:val="002B0652"/>
    <w:rsid w:val="002B0821"/>
    <w:rsid w:val="002B0A76"/>
    <w:rsid w:val="002B1238"/>
    <w:rsid w:val="002B1A0A"/>
    <w:rsid w:val="002B252C"/>
    <w:rsid w:val="002B26B2"/>
    <w:rsid w:val="002B2952"/>
    <w:rsid w:val="002B2BDA"/>
    <w:rsid w:val="002B2CD1"/>
    <w:rsid w:val="002B360F"/>
    <w:rsid w:val="002B37B0"/>
    <w:rsid w:val="002B386F"/>
    <w:rsid w:val="002B3AAB"/>
    <w:rsid w:val="002B3CAE"/>
    <w:rsid w:val="002B3D3C"/>
    <w:rsid w:val="002B42EF"/>
    <w:rsid w:val="002B4BD6"/>
    <w:rsid w:val="002B6300"/>
    <w:rsid w:val="002B640C"/>
    <w:rsid w:val="002B64DA"/>
    <w:rsid w:val="002B66C0"/>
    <w:rsid w:val="002B691A"/>
    <w:rsid w:val="002B6C79"/>
    <w:rsid w:val="002B6CEC"/>
    <w:rsid w:val="002B7121"/>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3FBA"/>
    <w:rsid w:val="002C421A"/>
    <w:rsid w:val="002C4408"/>
    <w:rsid w:val="002C45D4"/>
    <w:rsid w:val="002C4B0D"/>
    <w:rsid w:val="002C4DA3"/>
    <w:rsid w:val="002C4E23"/>
    <w:rsid w:val="002C4E6D"/>
    <w:rsid w:val="002C57D1"/>
    <w:rsid w:val="002C5941"/>
    <w:rsid w:val="002C5AE9"/>
    <w:rsid w:val="002C5D71"/>
    <w:rsid w:val="002C5E79"/>
    <w:rsid w:val="002C5FFD"/>
    <w:rsid w:val="002C60C0"/>
    <w:rsid w:val="002C60E0"/>
    <w:rsid w:val="002C6372"/>
    <w:rsid w:val="002C651C"/>
    <w:rsid w:val="002C6955"/>
    <w:rsid w:val="002C6957"/>
    <w:rsid w:val="002C73A6"/>
    <w:rsid w:val="002C7D78"/>
    <w:rsid w:val="002C7EC5"/>
    <w:rsid w:val="002C7F9E"/>
    <w:rsid w:val="002D006D"/>
    <w:rsid w:val="002D02B8"/>
    <w:rsid w:val="002D041C"/>
    <w:rsid w:val="002D0447"/>
    <w:rsid w:val="002D1052"/>
    <w:rsid w:val="002D18EB"/>
    <w:rsid w:val="002D19CD"/>
    <w:rsid w:val="002D1F03"/>
    <w:rsid w:val="002D1FF2"/>
    <w:rsid w:val="002D2317"/>
    <w:rsid w:val="002D2949"/>
    <w:rsid w:val="002D2B25"/>
    <w:rsid w:val="002D36A3"/>
    <w:rsid w:val="002D37A4"/>
    <w:rsid w:val="002D389A"/>
    <w:rsid w:val="002D3D8A"/>
    <w:rsid w:val="002D3EE9"/>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C51"/>
    <w:rsid w:val="002E1E2D"/>
    <w:rsid w:val="002E1EDF"/>
    <w:rsid w:val="002E2528"/>
    <w:rsid w:val="002E2A0D"/>
    <w:rsid w:val="002E2A5A"/>
    <w:rsid w:val="002E2E73"/>
    <w:rsid w:val="002E3478"/>
    <w:rsid w:val="002E3531"/>
    <w:rsid w:val="002E36F1"/>
    <w:rsid w:val="002E3C25"/>
    <w:rsid w:val="002E3C3E"/>
    <w:rsid w:val="002E3D01"/>
    <w:rsid w:val="002E4C91"/>
    <w:rsid w:val="002E4EB4"/>
    <w:rsid w:val="002E5070"/>
    <w:rsid w:val="002E53B5"/>
    <w:rsid w:val="002E5BD9"/>
    <w:rsid w:val="002E5D99"/>
    <w:rsid w:val="002E64C4"/>
    <w:rsid w:val="002E66C5"/>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9F9"/>
    <w:rsid w:val="002F2A66"/>
    <w:rsid w:val="002F2B27"/>
    <w:rsid w:val="002F2C76"/>
    <w:rsid w:val="002F2D06"/>
    <w:rsid w:val="002F2EE0"/>
    <w:rsid w:val="002F2EE8"/>
    <w:rsid w:val="002F32DC"/>
    <w:rsid w:val="002F39EC"/>
    <w:rsid w:val="002F3A42"/>
    <w:rsid w:val="002F3BE4"/>
    <w:rsid w:val="002F3D8A"/>
    <w:rsid w:val="002F3EA5"/>
    <w:rsid w:val="002F41DF"/>
    <w:rsid w:val="002F4401"/>
    <w:rsid w:val="002F44A8"/>
    <w:rsid w:val="002F472C"/>
    <w:rsid w:val="002F4EE7"/>
    <w:rsid w:val="002F51E4"/>
    <w:rsid w:val="002F53C2"/>
    <w:rsid w:val="002F5BDC"/>
    <w:rsid w:val="002F6608"/>
    <w:rsid w:val="002F671C"/>
    <w:rsid w:val="002F68EC"/>
    <w:rsid w:val="002F6FFD"/>
    <w:rsid w:val="002F7093"/>
    <w:rsid w:val="002F70ED"/>
    <w:rsid w:val="002F71E6"/>
    <w:rsid w:val="002F7336"/>
    <w:rsid w:val="002F74AE"/>
    <w:rsid w:val="002F761E"/>
    <w:rsid w:val="002F79CE"/>
    <w:rsid w:val="002F7EED"/>
    <w:rsid w:val="003001C4"/>
    <w:rsid w:val="00300F1F"/>
    <w:rsid w:val="00301B56"/>
    <w:rsid w:val="00301CF9"/>
    <w:rsid w:val="00302269"/>
    <w:rsid w:val="003023B9"/>
    <w:rsid w:val="003024BC"/>
    <w:rsid w:val="00302C3D"/>
    <w:rsid w:val="00302EBF"/>
    <w:rsid w:val="00302FC3"/>
    <w:rsid w:val="0030331A"/>
    <w:rsid w:val="00303B27"/>
    <w:rsid w:val="003042CF"/>
    <w:rsid w:val="003047C1"/>
    <w:rsid w:val="003047DA"/>
    <w:rsid w:val="00304F90"/>
    <w:rsid w:val="0030519D"/>
    <w:rsid w:val="00305202"/>
    <w:rsid w:val="00305384"/>
    <w:rsid w:val="00305D49"/>
    <w:rsid w:val="0030654A"/>
    <w:rsid w:val="00306B20"/>
    <w:rsid w:val="00306DE2"/>
    <w:rsid w:val="00307897"/>
    <w:rsid w:val="003078F5"/>
    <w:rsid w:val="0030794C"/>
    <w:rsid w:val="00307B84"/>
    <w:rsid w:val="003102C1"/>
    <w:rsid w:val="00310356"/>
    <w:rsid w:val="003103BA"/>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094"/>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D04"/>
    <w:rsid w:val="00321F31"/>
    <w:rsid w:val="00322530"/>
    <w:rsid w:val="00322B0A"/>
    <w:rsid w:val="003231E2"/>
    <w:rsid w:val="003232A3"/>
    <w:rsid w:val="0032346B"/>
    <w:rsid w:val="00323822"/>
    <w:rsid w:val="003238AE"/>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27895"/>
    <w:rsid w:val="00327BD4"/>
    <w:rsid w:val="00330292"/>
    <w:rsid w:val="003306B9"/>
    <w:rsid w:val="0033076F"/>
    <w:rsid w:val="003307B0"/>
    <w:rsid w:val="0033093D"/>
    <w:rsid w:val="00330AC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379B9"/>
    <w:rsid w:val="0034007C"/>
    <w:rsid w:val="00340422"/>
    <w:rsid w:val="003404F4"/>
    <w:rsid w:val="00340544"/>
    <w:rsid w:val="00340B12"/>
    <w:rsid w:val="00340E0F"/>
    <w:rsid w:val="0034126E"/>
    <w:rsid w:val="003412C2"/>
    <w:rsid w:val="00341919"/>
    <w:rsid w:val="00341C68"/>
    <w:rsid w:val="00341E62"/>
    <w:rsid w:val="00342037"/>
    <w:rsid w:val="003423FD"/>
    <w:rsid w:val="00342F83"/>
    <w:rsid w:val="00342FE8"/>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8C4"/>
    <w:rsid w:val="00346CB1"/>
    <w:rsid w:val="0034712C"/>
    <w:rsid w:val="003478B9"/>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91E"/>
    <w:rsid w:val="00357AA5"/>
    <w:rsid w:val="00357DE8"/>
    <w:rsid w:val="00357E63"/>
    <w:rsid w:val="00360B83"/>
    <w:rsid w:val="00360CA7"/>
    <w:rsid w:val="00360E0E"/>
    <w:rsid w:val="00360E9D"/>
    <w:rsid w:val="00361088"/>
    <w:rsid w:val="0036157B"/>
    <w:rsid w:val="003616D4"/>
    <w:rsid w:val="003617BE"/>
    <w:rsid w:val="00361866"/>
    <w:rsid w:val="00361B59"/>
    <w:rsid w:val="00361D0C"/>
    <w:rsid w:val="00361D39"/>
    <w:rsid w:val="00361E60"/>
    <w:rsid w:val="003629CC"/>
    <w:rsid w:val="00363120"/>
    <w:rsid w:val="00363137"/>
    <w:rsid w:val="0036321D"/>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4B7"/>
    <w:rsid w:val="003719FC"/>
    <w:rsid w:val="00371D5D"/>
    <w:rsid w:val="00371DDA"/>
    <w:rsid w:val="00372067"/>
    <w:rsid w:val="0037207C"/>
    <w:rsid w:val="00372505"/>
    <w:rsid w:val="003726CE"/>
    <w:rsid w:val="0037296C"/>
    <w:rsid w:val="003729D8"/>
    <w:rsid w:val="00373657"/>
    <w:rsid w:val="00373938"/>
    <w:rsid w:val="00373B23"/>
    <w:rsid w:val="00373FF3"/>
    <w:rsid w:val="00374500"/>
    <w:rsid w:val="00374617"/>
    <w:rsid w:val="0037467A"/>
    <w:rsid w:val="0037481B"/>
    <w:rsid w:val="00374FBB"/>
    <w:rsid w:val="00374FBD"/>
    <w:rsid w:val="003752CF"/>
    <w:rsid w:val="00375480"/>
    <w:rsid w:val="00375601"/>
    <w:rsid w:val="003757DC"/>
    <w:rsid w:val="00375C29"/>
    <w:rsid w:val="0037671A"/>
    <w:rsid w:val="00376891"/>
    <w:rsid w:val="00376B47"/>
    <w:rsid w:val="00376DC7"/>
    <w:rsid w:val="003776AE"/>
    <w:rsid w:val="00377E30"/>
    <w:rsid w:val="00377F0F"/>
    <w:rsid w:val="0038096F"/>
    <w:rsid w:val="00380B7E"/>
    <w:rsid w:val="003810A8"/>
    <w:rsid w:val="003816FB"/>
    <w:rsid w:val="0038181D"/>
    <w:rsid w:val="0038199C"/>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CC3"/>
    <w:rsid w:val="00383D82"/>
    <w:rsid w:val="00383F36"/>
    <w:rsid w:val="00383F4D"/>
    <w:rsid w:val="00384072"/>
    <w:rsid w:val="003841F0"/>
    <w:rsid w:val="0038425D"/>
    <w:rsid w:val="00384410"/>
    <w:rsid w:val="003844D7"/>
    <w:rsid w:val="003845CF"/>
    <w:rsid w:val="00384713"/>
    <w:rsid w:val="00384864"/>
    <w:rsid w:val="00384C18"/>
    <w:rsid w:val="00384E48"/>
    <w:rsid w:val="00385311"/>
    <w:rsid w:val="003854EA"/>
    <w:rsid w:val="003854EE"/>
    <w:rsid w:val="0038597D"/>
    <w:rsid w:val="00386295"/>
    <w:rsid w:val="00386365"/>
    <w:rsid w:val="00386AB5"/>
    <w:rsid w:val="0038728A"/>
    <w:rsid w:val="00387B61"/>
    <w:rsid w:val="00387B7E"/>
    <w:rsid w:val="00390732"/>
    <w:rsid w:val="00390EA1"/>
    <w:rsid w:val="00391346"/>
    <w:rsid w:val="00391B3B"/>
    <w:rsid w:val="00391BBB"/>
    <w:rsid w:val="00392367"/>
    <w:rsid w:val="003923A6"/>
    <w:rsid w:val="003924A2"/>
    <w:rsid w:val="00392785"/>
    <w:rsid w:val="00392A0E"/>
    <w:rsid w:val="00392ACD"/>
    <w:rsid w:val="00392CAB"/>
    <w:rsid w:val="003930B9"/>
    <w:rsid w:val="0039355E"/>
    <w:rsid w:val="003937F0"/>
    <w:rsid w:val="00393A51"/>
    <w:rsid w:val="00393BB7"/>
    <w:rsid w:val="00393DA5"/>
    <w:rsid w:val="00393F05"/>
    <w:rsid w:val="00393F8A"/>
    <w:rsid w:val="00393FB3"/>
    <w:rsid w:val="0039406B"/>
    <w:rsid w:val="003941C3"/>
    <w:rsid w:val="00394359"/>
    <w:rsid w:val="003946EA"/>
    <w:rsid w:val="00394863"/>
    <w:rsid w:val="00394971"/>
    <w:rsid w:val="00394BC3"/>
    <w:rsid w:val="00394F55"/>
    <w:rsid w:val="0039503E"/>
    <w:rsid w:val="003952F4"/>
    <w:rsid w:val="00395AEF"/>
    <w:rsid w:val="00395CBD"/>
    <w:rsid w:val="00395FD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8F2"/>
    <w:rsid w:val="003A3BFE"/>
    <w:rsid w:val="003A407B"/>
    <w:rsid w:val="003A42B5"/>
    <w:rsid w:val="003A4309"/>
    <w:rsid w:val="003A4332"/>
    <w:rsid w:val="003A43E2"/>
    <w:rsid w:val="003A4440"/>
    <w:rsid w:val="003A4C01"/>
    <w:rsid w:val="003A4C52"/>
    <w:rsid w:val="003A4E37"/>
    <w:rsid w:val="003A4FEB"/>
    <w:rsid w:val="003A52B9"/>
    <w:rsid w:val="003A56AC"/>
    <w:rsid w:val="003A59A1"/>
    <w:rsid w:val="003A5C0D"/>
    <w:rsid w:val="003A6C78"/>
    <w:rsid w:val="003A6EAE"/>
    <w:rsid w:val="003A6F49"/>
    <w:rsid w:val="003A7A17"/>
    <w:rsid w:val="003A7D8F"/>
    <w:rsid w:val="003B06CF"/>
    <w:rsid w:val="003B0E23"/>
    <w:rsid w:val="003B1518"/>
    <w:rsid w:val="003B161B"/>
    <w:rsid w:val="003B177D"/>
    <w:rsid w:val="003B1790"/>
    <w:rsid w:val="003B193A"/>
    <w:rsid w:val="003B1DDE"/>
    <w:rsid w:val="003B1E5D"/>
    <w:rsid w:val="003B1E7D"/>
    <w:rsid w:val="003B2386"/>
    <w:rsid w:val="003B2745"/>
    <w:rsid w:val="003B2843"/>
    <w:rsid w:val="003B3173"/>
    <w:rsid w:val="003B31D4"/>
    <w:rsid w:val="003B3298"/>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DAB"/>
    <w:rsid w:val="003B6E5F"/>
    <w:rsid w:val="003B6E86"/>
    <w:rsid w:val="003B70EC"/>
    <w:rsid w:val="003B74C2"/>
    <w:rsid w:val="003B7562"/>
    <w:rsid w:val="003C0129"/>
    <w:rsid w:val="003C02B4"/>
    <w:rsid w:val="003C0BD0"/>
    <w:rsid w:val="003C0C40"/>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097"/>
    <w:rsid w:val="003C6136"/>
    <w:rsid w:val="003C637C"/>
    <w:rsid w:val="003C6A01"/>
    <w:rsid w:val="003C72DA"/>
    <w:rsid w:val="003C765E"/>
    <w:rsid w:val="003C7733"/>
    <w:rsid w:val="003C7FD6"/>
    <w:rsid w:val="003C7FE9"/>
    <w:rsid w:val="003D0809"/>
    <w:rsid w:val="003D0B86"/>
    <w:rsid w:val="003D0CA1"/>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477"/>
    <w:rsid w:val="003D48A2"/>
    <w:rsid w:val="003D55BC"/>
    <w:rsid w:val="003D56F8"/>
    <w:rsid w:val="003D5992"/>
    <w:rsid w:val="003D5A64"/>
    <w:rsid w:val="003D5C85"/>
    <w:rsid w:val="003D5CA8"/>
    <w:rsid w:val="003D5F43"/>
    <w:rsid w:val="003D6291"/>
    <w:rsid w:val="003D6CC0"/>
    <w:rsid w:val="003D6E1F"/>
    <w:rsid w:val="003D759D"/>
    <w:rsid w:val="003E0023"/>
    <w:rsid w:val="003E00AD"/>
    <w:rsid w:val="003E076A"/>
    <w:rsid w:val="003E09B5"/>
    <w:rsid w:val="003E0FA3"/>
    <w:rsid w:val="003E126F"/>
    <w:rsid w:val="003E17D1"/>
    <w:rsid w:val="003E196C"/>
    <w:rsid w:val="003E2134"/>
    <w:rsid w:val="003E2243"/>
    <w:rsid w:val="003E241A"/>
    <w:rsid w:val="003E28CE"/>
    <w:rsid w:val="003E2941"/>
    <w:rsid w:val="003E338E"/>
    <w:rsid w:val="003E36B3"/>
    <w:rsid w:val="003E423A"/>
    <w:rsid w:val="003E466F"/>
    <w:rsid w:val="003E4FCA"/>
    <w:rsid w:val="003E50B1"/>
    <w:rsid w:val="003E50D2"/>
    <w:rsid w:val="003E53F0"/>
    <w:rsid w:val="003E5521"/>
    <w:rsid w:val="003E5BC9"/>
    <w:rsid w:val="003E5D12"/>
    <w:rsid w:val="003E60B1"/>
    <w:rsid w:val="003E6602"/>
    <w:rsid w:val="003E6686"/>
    <w:rsid w:val="003E7731"/>
    <w:rsid w:val="003E7BD2"/>
    <w:rsid w:val="003E7DC3"/>
    <w:rsid w:val="003F060B"/>
    <w:rsid w:val="003F072D"/>
    <w:rsid w:val="003F0ADE"/>
    <w:rsid w:val="003F0EF6"/>
    <w:rsid w:val="003F1003"/>
    <w:rsid w:val="003F1122"/>
    <w:rsid w:val="003F1622"/>
    <w:rsid w:val="003F164A"/>
    <w:rsid w:val="003F1791"/>
    <w:rsid w:val="003F1B4D"/>
    <w:rsid w:val="003F1DBE"/>
    <w:rsid w:val="003F22C7"/>
    <w:rsid w:val="003F22EE"/>
    <w:rsid w:val="003F2729"/>
    <w:rsid w:val="003F2B67"/>
    <w:rsid w:val="003F3093"/>
    <w:rsid w:val="003F3174"/>
    <w:rsid w:val="003F33C0"/>
    <w:rsid w:val="003F3485"/>
    <w:rsid w:val="003F3CBF"/>
    <w:rsid w:val="003F458A"/>
    <w:rsid w:val="003F4D82"/>
    <w:rsid w:val="003F5222"/>
    <w:rsid w:val="003F5526"/>
    <w:rsid w:val="003F57BF"/>
    <w:rsid w:val="003F596B"/>
    <w:rsid w:val="003F5BC7"/>
    <w:rsid w:val="003F5D54"/>
    <w:rsid w:val="003F601A"/>
    <w:rsid w:val="003F6EEB"/>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2CDC"/>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3EB4"/>
    <w:rsid w:val="00414424"/>
    <w:rsid w:val="0041475A"/>
    <w:rsid w:val="00414A03"/>
    <w:rsid w:val="00414C57"/>
    <w:rsid w:val="00414C9F"/>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6D8"/>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5C10"/>
    <w:rsid w:val="0042645E"/>
    <w:rsid w:val="0042658E"/>
    <w:rsid w:val="00426986"/>
    <w:rsid w:val="00426DC8"/>
    <w:rsid w:val="00426E32"/>
    <w:rsid w:val="00426F28"/>
    <w:rsid w:val="00426FAA"/>
    <w:rsid w:val="00427333"/>
    <w:rsid w:val="004273F4"/>
    <w:rsid w:val="00427917"/>
    <w:rsid w:val="0042792F"/>
    <w:rsid w:val="004279E5"/>
    <w:rsid w:val="00427C2F"/>
    <w:rsid w:val="004300E6"/>
    <w:rsid w:val="00430232"/>
    <w:rsid w:val="0043043A"/>
    <w:rsid w:val="004306D3"/>
    <w:rsid w:val="0043104D"/>
    <w:rsid w:val="00431CFF"/>
    <w:rsid w:val="00431E19"/>
    <w:rsid w:val="00432413"/>
    <w:rsid w:val="004327C7"/>
    <w:rsid w:val="0043299C"/>
    <w:rsid w:val="004329F7"/>
    <w:rsid w:val="00432DEA"/>
    <w:rsid w:val="00432F33"/>
    <w:rsid w:val="00433A32"/>
    <w:rsid w:val="00433E2A"/>
    <w:rsid w:val="00433E7B"/>
    <w:rsid w:val="0043409F"/>
    <w:rsid w:val="004350D3"/>
    <w:rsid w:val="004351D0"/>
    <w:rsid w:val="004353DC"/>
    <w:rsid w:val="00435549"/>
    <w:rsid w:val="0043554C"/>
    <w:rsid w:val="00435561"/>
    <w:rsid w:val="00435794"/>
    <w:rsid w:val="00436228"/>
    <w:rsid w:val="004363E1"/>
    <w:rsid w:val="00436559"/>
    <w:rsid w:val="00436588"/>
    <w:rsid w:val="00436837"/>
    <w:rsid w:val="00436A93"/>
    <w:rsid w:val="00436B55"/>
    <w:rsid w:val="00436BD4"/>
    <w:rsid w:val="00436F7D"/>
    <w:rsid w:val="0043709D"/>
    <w:rsid w:val="00437240"/>
    <w:rsid w:val="0043752F"/>
    <w:rsid w:val="004376D9"/>
    <w:rsid w:val="00437850"/>
    <w:rsid w:val="00437A1B"/>
    <w:rsid w:val="00437AB0"/>
    <w:rsid w:val="00437DF1"/>
    <w:rsid w:val="00440423"/>
    <w:rsid w:val="004405C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833"/>
    <w:rsid w:val="00447C12"/>
    <w:rsid w:val="00447FD2"/>
    <w:rsid w:val="0045009F"/>
    <w:rsid w:val="004500C1"/>
    <w:rsid w:val="004502D0"/>
    <w:rsid w:val="004503B2"/>
    <w:rsid w:val="00450816"/>
    <w:rsid w:val="00450F8C"/>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5D69"/>
    <w:rsid w:val="00456373"/>
    <w:rsid w:val="004563D4"/>
    <w:rsid w:val="00456474"/>
    <w:rsid w:val="00456DA5"/>
    <w:rsid w:val="00456FAA"/>
    <w:rsid w:val="00457338"/>
    <w:rsid w:val="004575CF"/>
    <w:rsid w:val="0045765B"/>
    <w:rsid w:val="004579BB"/>
    <w:rsid w:val="00457E17"/>
    <w:rsid w:val="004600BF"/>
    <w:rsid w:val="00460B26"/>
    <w:rsid w:val="00460CCA"/>
    <w:rsid w:val="00460CE2"/>
    <w:rsid w:val="00460FD1"/>
    <w:rsid w:val="00461505"/>
    <w:rsid w:val="0046159C"/>
    <w:rsid w:val="004617C5"/>
    <w:rsid w:val="004617FD"/>
    <w:rsid w:val="004618C3"/>
    <w:rsid w:val="004619E5"/>
    <w:rsid w:val="00461C8E"/>
    <w:rsid w:val="00461D47"/>
    <w:rsid w:val="00462132"/>
    <w:rsid w:val="0046273F"/>
    <w:rsid w:val="00462CA7"/>
    <w:rsid w:val="00462ED7"/>
    <w:rsid w:val="00463646"/>
    <w:rsid w:val="00463B57"/>
    <w:rsid w:val="00463E05"/>
    <w:rsid w:val="0046418F"/>
    <w:rsid w:val="00464222"/>
    <w:rsid w:val="0046463D"/>
    <w:rsid w:val="00464760"/>
    <w:rsid w:val="004647B7"/>
    <w:rsid w:val="00464A38"/>
    <w:rsid w:val="004650FF"/>
    <w:rsid w:val="0046530E"/>
    <w:rsid w:val="00465B18"/>
    <w:rsid w:val="00465E52"/>
    <w:rsid w:val="0046613E"/>
    <w:rsid w:val="004661A9"/>
    <w:rsid w:val="004670CC"/>
    <w:rsid w:val="00467710"/>
    <w:rsid w:val="004677F7"/>
    <w:rsid w:val="00467A07"/>
    <w:rsid w:val="00467A35"/>
    <w:rsid w:val="00467B26"/>
    <w:rsid w:val="004704BA"/>
    <w:rsid w:val="00470547"/>
    <w:rsid w:val="004707E2"/>
    <w:rsid w:val="00470928"/>
    <w:rsid w:val="00470A96"/>
    <w:rsid w:val="00470CF5"/>
    <w:rsid w:val="00471263"/>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620"/>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294"/>
    <w:rsid w:val="004825FC"/>
    <w:rsid w:val="0048297E"/>
    <w:rsid w:val="00482EA2"/>
    <w:rsid w:val="004830C6"/>
    <w:rsid w:val="004839A5"/>
    <w:rsid w:val="00483F5C"/>
    <w:rsid w:val="00483FCA"/>
    <w:rsid w:val="00484043"/>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0E4"/>
    <w:rsid w:val="0049041A"/>
    <w:rsid w:val="00490747"/>
    <w:rsid w:val="004907AE"/>
    <w:rsid w:val="00490CA1"/>
    <w:rsid w:val="00490D5A"/>
    <w:rsid w:val="00491319"/>
    <w:rsid w:val="004916C9"/>
    <w:rsid w:val="0049171B"/>
    <w:rsid w:val="00491745"/>
    <w:rsid w:val="0049357F"/>
    <w:rsid w:val="00493ACA"/>
    <w:rsid w:val="004947DC"/>
    <w:rsid w:val="00494955"/>
    <w:rsid w:val="00494A48"/>
    <w:rsid w:val="00494DCE"/>
    <w:rsid w:val="00494F50"/>
    <w:rsid w:val="00495A61"/>
    <w:rsid w:val="00495B72"/>
    <w:rsid w:val="00495C75"/>
    <w:rsid w:val="00495CAE"/>
    <w:rsid w:val="0049614D"/>
    <w:rsid w:val="004962ED"/>
    <w:rsid w:val="00496575"/>
    <w:rsid w:val="004965FA"/>
    <w:rsid w:val="00496948"/>
    <w:rsid w:val="00497FC5"/>
    <w:rsid w:val="004A0011"/>
    <w:rsid w:val="004A02FB"/>
    <w:rsid w:val="004A0B19"/>
    <w:rsid w:val="004A0B9D"/>
    <w:rsid w:val="004A110E"/>
    <w:rsid w:val="004A1219"/>
    <w:rsid w:val="004A1519"/>
    <w:rsid w:val="004A170D"/>
    <w:rsid w:val="004A24FA"/>
    <w:rsid w:val="004A2572"/>
    <w:rsid w:val="004A2689"/>
    <w:rsid w:val="004A281B"/>
    <w:rsid w:val="004A299E"/>
    <w:rsid w:val="004A2BB1"/>
    <w:rsid w:val="004A2CDA"/>
    <w:rsid w:val="004A2E81"/>
    <w:rsid w:val="004A3AF0"/>
    <w:rsid w:val="004A3BA3"/>
    <w:rsid w:val="004A3D49"/>
    <w:rsid w:val="004A3D7F"/>
    <w:rsid w:val="004A3D88"/>
    <w:rsid w:val="004A3E84"/>
    <w:rsid w:val="004A3EEB"/>
    <w:rsid w:val="004A463F"/>
    <w:rsid w:val="004A48DE"/>
    <w:rsid w:val="004A490B"/>
    <w:rsid w:val="004A4A3D"/>
    <w:rsid w:val="004A4C58"/>
    <w:rsid w:val="004A577A"/>
    <w:rsid w:val="004A5DC8"/>
    <w:rsid w:val="004A5F98"/>
    <w:rsid w:val="004A61D9"/>
    <w:rsid w:val="004A6843"/>
    <w:rsid w:val="004A6CF5"/>
    <w:rsid w:val="004A7590"/>
    <w:rsid w:val="004A7949"/>
    <w:rsid w:val="004A7999"/>
    <w:rsid w:val="004A7A88"/>
    <w:rsid w:val="004A7C26"/>
    <w:rsid w:val="004A7C3F"/>
    <w:rsid w:val="004A7D30"/>
    <w:rsid w:val="004A7E51"/>
    <w:rsid w:val="004B0122"/>
    <w:rsid w:val="004B073D"/>
    <w:rsid w:val="004B0A5C"/>
    <w:rsid w:val="004B0ACC"/>
    <w:rsid w:val="004B155D"/>
    <w:rsid w:val="004B1F4F"/>
    <w:rsid w:val="004B20E7"/>
    <w:rsid w:val="004B212C"/>
    <w:rsid w:val="004B2857"/>
    <w:rsid w:val="004B287B"/>
    <w:rsid w:val="004B295B"/>
    <w:rsid w:val="004B2E70"/>
    <w:rsid w:val="004B3238"/>
    <w:rsid w:val="004B3396"/>
    <w:rsid w:val="004B3457"/>
    <w:rsid w:val="004B3730"/>
    <w:rsid w:val="004B3B50"/>
    <w:rsid w:val="004B4106"/>
    <w:rsid w:val="004B43F2"/>
    <w:rsid w:val="004B45C1"/>
    <w:rsid w:val="004B4EEC"/>
    <w:rsid w:val="004B50BB"/>
    <w:rsid w:val="004B53BF"/>
    <w:rsid w:val="004B59DD"/>
    <w:rsid w:val="004B5A23"/>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623"/>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12"/>
    <w:rsid w:val="004E184E"/>
    <w:rsid w:val="004E1885"/>
    <w:rsid w:val="004E1AC4"/>
    <w:rsid w:val="004E1E00"/>
    <w:rsid w:val="004E1EA9"/>
    <w:rsid w:val="004E1FC2"/>
    <w:rsid w:val="004E2550"/>
    <w:rsid w:val="004E27DE"/>
    <w:rsid w:val="004E297E"/>
    <w:rsid w:val="004E29C1"/>
    <w:rsid w:val="004E2B3A"/>
    <w:rsid w:val="004E3B91"/>
    <w:rsid w:val="004E3F77"/>
    <w:rsid w:val="004E4153"/>
    <w:rsid w:val="004E46DF"/>
    <w:rsid w:val="004E4885"/>
    <w:rsid w:val="004E4AE2"/>
    <w:rsid w:val="004E4FA3"/>
    <w:rsid w:val="004E540F"/>
    <w:rsid w:val="004E5639"/>
    <w:rsid w:val="004E58C4"/>
    <w:rsid w:val="004E5970"/>
    <w:rsid w:val="004E5B44"/>
    <w:rsid w:val="004E5CB2"/>
    <w:rsid w:val="004E6599"/>
    <w:rsid w:val="004E6A2D"/>
    <w:rsid w:val="004E7010"/>
    <w:rsid w:val="004E712E"/>
    <w:rsid w:val="004E7432"/>
    <w:rsid w:val="004E75D2"/>
    <w:rsid w:val="004E7A77"/>
    <w:rsid w:val="004F00CD"/>
    <w:rsid w:val="004F07D6"/>
    <w:rsid w:val="004F09DA"/>
    <w:rsid w:val="004F15A6"/>
    <w:rsid w:val="004F176D"/>
    <w:rsid w:val="004F192C"/>
    <w:rsid w:val="004F1C97"/>
    <w:rsid w:val="004F2103"/>
    <w:rsid w:val="004F231F"/>
    <w:rsid w:val="004F23E2"/>
    <w:rsid w:val="004F29EB"/>
    <w:rsid w:val="004F2B43"/>
    <w:rsid w:val="004F2BE6"/>
    <w:rsid w:val="004F2C1D"/>
    <w:rsid w:val="004F2F1D"/>
    <w:rsid w:val="004F2F93"/>
    <w:rsid w:val="004F3482"/>
    <w:rsid w:val="004F3A0A"/>
    <w:rsid w:val="004F3E95"/>
    <w:rsid w:val="004F40A5"/>
    <w:rsid w:val="004F4660"/>
    <w:rsid w:val="004F479A"/>
    <w:rsid w:val="004F4AFC"/>
    <w:rsid w:val="004F4E09"/>
    <w:rsid w:val="004F504B"/>
    <w:rsid w:val="004F5157"/>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BE3"/>
    <w:rsid w:val="00501C3E"/>
    <w:rsid w:val="0050239C"/>
    <w:rsid w:val="0050242E"/>
    <w:rsid w:val="005028E8"/>
    <w:rsid w:val="00502A30"/>
    <w:rsid w:val="00502A68"/>
    <w:rsid w:val="00502B03"/>
    <w:rsid w:val="005030C1"/>
    <w:rsid w:val="00503463"/>
    <w:rsid w:val="0050363F"/>
    <w:rsid w:val="00503780"/>
    <w:rsid w:val="00503BC7"/>
    <w:rsid w:val="00503C92"/>
    <w:rsid w:val="00503F31"/>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07D28"/>
    <w:rsid w:val="005103F9"/>
    <w:rsid w:val="005104EC"/>
    <w:rsid w:val="005105D6"/>
    <w:rsid w:val="00510926"/>
    <w:rsid w:val="00510B73"/>
    <w:rsid w:val="00510E25"/>
    <w:rsid w:val="005116DC"/>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996"/>
    <w:rsid w:val="00515C6E"/>
    <w:rsid w:val="00515DF6"/>
    <w:rsid w:val="00515E19"/>
    <w:rsid w:val="005167DD"/>
    <w:rsid w:val="005169A5"/>
    <w:rsid w:val="00516BC7"/>
    <w:rsid w:val="005201AF"/>
    <w:rsid w:val="00520374"/>
    <w:rsid w:val="00520936"/>
    <w:rsid w:val="00520D95"/>
    <w:rsid w:val="005212E7"/>
    <w:rsid w:val="00521340"/>
    <w:rsid w:val="00521557"/>
    <w:rsid w:val="00521A17"/>
    <w:rsid w:val="00521A76"/>
    <w:rsid w:val="005222F4"/>
    <w:rsid w:val="00522A2C"/>
    <w:rsid w:val="00522E96"/>
    <w:rsid w:val="00522F5D"/>
    <w:rsid w:val="00522F82"/>
    <w:rsid w:val="00522FC4"/>
    <w:rsid w:val="0052313C"/>
    <w:rsid w:val="00523886"/>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D32"/>
    <w:rsid w:val="00527F06"/>
    <w:rsid w:val="005303A9"/>
    <w:rsid w:val="00530902"/>
    <w:rsid w:val="0053100F"/>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5612"/>
    <w:rsid w:val="0053708C"/>
    <w:rsid w:val="005372FB"/>
    <w:rsid w:val="00537596"/>
    <w:rsid w:val="00537A97"/>
    <w:rsid w:val="00537F5C"/>
    <w:rsid w:val="00540669"/>
    <w:rsid w:val="00540B08"/>
    <w:rsid w:val="00540B5F"/>
    <w:rsid w:val="00540DC9"/>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11A"/>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163"/>
    <w:rsid w:val="005512C3"/>
    <w:rsid w:val="00551351"/>
    <w:rsid w:val="005518A3"/>
    <w:rsid w:val="00551A26"/>
    <w:rsid w:val="00551AAC"/>
    <w:rsid w:val="00551AB7"/>
    <w:rsid w:val="00551BFD"/>
    <w:rsid w:val="00551DD4"/>
    <w:rsid w:val="00551E17"/>
    <w:rsid w:val="00552212"/>
    <w:rsid w:val="00552304"/>
    <w:rsid w:val="005526FA"/>
    <w:rsid w:val="0055290E"/>
    <w:rsid w:val="00552E00"/>
    <w:rsid w:val="00552E09"/>
    <w:rsid w:val="00552EDE"/>
    <w:rsid w:val="00552F8E"/>
    <w:rsid w:val="005532A8"/>
    <w:rsid w:val="00553936"/>
    <w:rsid w:val="00554061"/>
    <w:rsid w:val="00554276"/>
    <w:rsid w:val="00554313"/>
    <w:rsid w:val="00554431"/>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CC1"/>
    <w:rsid w:val="00567E75"/>
    <w:rsid w:val="00567F9E"/>
    <w:rsid w:val="005702BF"/>
    <w:rsid w:val="005704C0"/>
    <w:rsid w:val="00570899"/>
    <w:rsid w:val="00570936"/>
    <w:rsid w:val="00570E1C"/>
    <w:rsid w:val="0057136D"/>
    <w:rsid w:val="00571604"/>
    <w:rsid w:val="00571EE9"/>
    <w:rsid w:val="00572716"/>
    <w:rsid w:val="00572EC0"/>
    <w:rsid w:val="00572FDE"/>
    <w:rsid w:val="0057302A"/>
    <w:rsid w:val="005736BE"/>
    <w:rsid w:val="005737DE"/>
    <w:rsid w:val="0057383B"/>
    <w:rsid w:val="00573A3E"/>
    <w:rsid w:val="00573BC8"/>
    <w:rsid w:val="0057514E"/>
    <w:rsid w:val="00575512"/>
    <w:rsid w:val="00575604"/>
    <w:rsid w:val="005757B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1E7B"/>
    <w:rsid w:val="0058228A"/>
    <w:rsid w:val="005827CA"/>
    <w:rsid w:val="00582B24"/>
    <w:rsid w:val="00582C6C"/>
    <w:rsid w:val="00582FC4"/>
    <w:rsid w:val="0058301B"/>
    <w:rsid w:val="00583529"/>
    <w:rsid w:val="005836DD"/>
    <w:rsid w:val="00583A7A"/>
    <w:rsid w:val="00583B08"/>
    <w:rsid w:val="00583C3B"/>
    <w:rsid w:val="00583E63"/>
    <w:rsid w:val="00584117"/>
    <w:rsid w:val="00584131"/>
    <w:rsid w:val="0058445C"/>
    <w:rsid w:val="00584474"/>
    <w:rsid w:val="0058451B"/>
    <w:rsid w:val="00584880"/>
    <w:rsid w:val="005849F0"/>
    <w:rsid w:val="005852DA"/>
    <w:rsid w:val="00585E08"/>
    <w:rsid w:val="0058655D"/>
    <w:rsid w:val="005865F6"/>
    <w:rsid w:val="005867AD"/>
    <w:rsid w:val="005868C7"/>
    <w:rsid w:val="00586957"/>
    <w:rsid w:val="00586A8D"/>
    <w:rsid w:val="00586B61"/>
    <w:rsid w:val="00586D37"/>
    <w:rsid w:val="00587078"/>
    <w:rsid w:val="005873C6"/>
    <w:rsid w:val="00587DB5"/>
    <w:rsid w:val="00587FCD"/>
    <w:rsid w:val="005902D8"/>
    <w:rsid w:val="005904D7"/>
    <w:rsid w:val="005904ED"/>
    <w:rsid w:val="0059061D"/>
    <w:rsid w:val="005906E0"/>
    <w:rsid w:val="00590E8E"/>
    <w:rsid w:val="005912F6"/>
    <w:rsid w:val="00591307"/>
    <w:rsid w:val="005914E3"/>
    <w:rsid w:val="00591814"/>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281"/>
    <w:rsid w:val="005A2A34"/>
    <w:rsid w:val="005A2C91"/>
    <w:rsid w:val="005A3516"/>
    <w:rsid w:val="005A3611"/>
    <w:rsid w:val="005A3C0C"/>
    <w:rsid w:val="005A3F64"/>
    <w:rsid w:val="005A3FBE"/>
    <w:rsid w:val="005A4028"/>
    <w:rsid w:val="005A47E2"/>
    <w:rsid w:val="005A4856"/>
    <w:rsid w:val="005A49D1"/>
    <w:rsid w:val="005A515F"/>
    <w:rsid w:val="005A51F8"/>
    <w:rsid w:val="005A598D"/>
    <w:rsid w:val="005A5DC0"/>
    <w:rsid w:val="005A5F09"/>
    <w:rsid w:val="005A64C1"/>
    <w:rsid w:val="005A67EB"/>
    <w:rsid w:val="005A683E"/>
    <w:rsid w:val="005A6862"/>
    <w:rsid w:val="005A68B3"/>
    <w:rsid w:val="005A6A06"/>
    <w:rsid w:val="005A760A"/>
    <w:rsid w:val="005A79F9"/>
    <w:rsid w:val="005A7BCA"/>
    <w:rsid w:val="005A7E51"/>
    <w:rsid w:val="005A7E8E"/>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7CD"/>
    <w:rsid w:val="005B39E6"/>
    <w:rsid w:val="005B3CF4"/>
    <w:rsid w:val="005B3DF0"/>
    <w:rsid w:val="005B3E03"/>
    <w:rsid w:val="005B3F7E"/>
    <w:rsid w:val="005B4377"/>
    <w:rsid w:val="005B4F58"/>
    <w:rsid w:val="005B50BE"/>
    <w:rsid w:val="005B5CD8"/>
    <w:rsid w:val="005B5EB3"/>
    <w:rsid w:val="005B5F18"/>
    <w:rsid w:val="005B5F1A"/>
    <w:rsid w:val="005B5FED"/>
    <w:rsid w:val="005B6F2F"/>
    <w:rsid w:val="005B719C"/>
    <w:rsid w:val="005B7316"/>
    <w:rsid w:val="005B7E31"/>
    <w:rsid w:val="005B7F08"/>
    <w:rsid w:val="005C0207"/>
    <w:rsid w:val="005C0CF4"/>
    <w:rsid w:val="005C0E75"/>
    <w:rsid w:val="005C11C0"/>
    <w:rsid w:val="005C13EF"/>
    <w:rsid w:val="005C184F"/>
    <w:rsid w:val="005C1EB7"/>
    <w:rsid w:val="005C217B"/>
    <w:rsid w:val="005C22CA"/>
    <w:rsid w:val="005C2452"/>
    <w:rsid w:val="005C2757"/>
    <w:rsid w:val="005C290D"/>
    <w:rsid w:val="005C2DB2"/>
    <w:rsid w:val="005C37D7"/>
    <w:rsid w:val="005C4D60"/>
    <w:rsid w:val="005C4DD7"/>
    <w:rsid w:val="005C4E7D"/>
    <w:rsid w:val="005C507D"/>
    <w:rsid w:val="005C561B"/>
    <w:rsid w:val="005C5745"/>
    <w:rsid w:val="005C57E8"/>
    <w:rsid w:val="005C587E"/>
    <w:rsid w:val="005C59D0"/>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7A4"/>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BAA"/>
    <w:rsid w:val="005D7DC4"/>
    <w:rsid w:val="005E01A0"/>
    <w:rsid w:val="005E08F0"/>
    <w:rsid w:val="005E0B4E"/>
    <w:rsid w:val="005E0C5C"/>
    <w:rsid w:val="005E0D6C"/>
    <w:rsid w:val="005E102F"/>
    <w:rsid w:val="005E181F"/>
    <w:rsid w:val="005E2314"/>
    <w:rsid w:val="005E238F"/>
    <w:rsid w:val="005E2760"/>
    <w:rsid w:val="005E2F9E"/>
    <w:rsid w:val="005E32D9"/>
    <w:rsid w:val="005E359B"/>
    <w:rsid w:val="005E38DA"/>
    <w:rsid w:val="005E39CF"/>
    <w:rsid w:val="005E3F83"/>
    <w:rsid w:val="005E4098"/>
    <w:rsid w:val="005E428C"/>
    <w:rsid w:val="005E454A"/>
    <w:rsid w:val="005E48E6"/>
    <w:rsid w:val="005E4A2C"/>
    <w:rsid w:val="005E4BA0"/>
    <w:rsid w:val="005E4ED0"/>
    <w:rsid w:val="005E4F74"/>
    <w:rsid w:val="005E5124"/>
    <w:rsid w:val="005E5188"/>
    <w:rsid w:val="005E52B6"/>
    <w:rsid w:val="005E53C6"/>
    <w:rsid w:val="005E5C5E"/>
    <w:rsid w:val="005E66D7"/>
    <w:rsid w:val="005E670E"/>
    <w:rsid w:val="005E67A6"/>
    <w:rsid w:val="005E73A6"/>
    <w:rsid w:val="005E73E1"/>
    <w:rsid w:val="005E7AFF"/>
    <w:rsid w:val="005E7FC0"/>
    <w:rsid w:val="005F0170"/>
    <w:rsid w:val="005F01CE"/>
    <w:rsid w:val="005F035F"/>
    <w:rsid w:val="005F05C7"/>
    <w:rsid w:val="005F06AE"/>
    <w:rsid w:val="005F0A3C"/>
    <w:rsid w:val="005F0B8E"/>
    <w:rsid w:val="005F0DC2"/>
    <w:rsid w:val="005F1293"/>
    <w:rsid w:val="005F1483"/>
    <w:rsid w:val="005F1517"/>
    <w:rsid w:val="005F17B1"/>
    <w:rsid w:val="005F18FD"/>
    <w:rsid w:val="005F1CDF"/>
    <w:rsid w:val="005F1D24"/>
    <w:rsid w:val="005F1E55"/>
    <w:rsid w:val="005F23A8"/>
    <w:rsid w:val="005F2ABB"/>
    <w:rsid w:val="005F344E"/>
    <w:rsid w:val="005F34FC"/>
    <w:rsid w:val="005F354C"/>
    <w:rsid w:val="005F36BF"/>
    <w:rsid w:val="005F3728"/>
    <w:rsid w:val="005F3772"/>
    <w:rsid w:val="005F37BB"/>
    <w:rsid w:val="005F388E"/>
    <w:rsid w:val="005F4978"/>
    <w:rsid w:val="005F50F5"/>
    <w:rsid w:val="005F5937"/>
    <w:rsid w:val="005F5943"/>
    <w:rsid w:val="005F6528"/>
    <w:rsid w:val="005F657B"/>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68D"/>
    <w:rsid w:val="00602D6A"/>
    <w:rsid w:val="006037D9"/>
    <w:rsid w:val="006037E0"/>
    <w:rsid w:val="00603AC2"/>
    <w:rsid w:val="00603C9C"/>
    <w:rsid w:val="00603D3C"/>
    <w:rsid w:val="00603E5E"/>
    <w:rsid w:val="0060424B"/>
    <w:rsid w:val="006042AE"/>
    <w:rsid w:val="00604473"/>
    <w:rsid w:val="00604979"/>
    <w:rsid w:val="00604AE4"/>
    <w:rsid w:val="0060527E"/>
    <w:rsid w:val="00605290"/>
    <w:rsid w:val="00605879"/>
    <w:rsid w:val="006058F0"/>
    <w:rsid w:val="00605C56"/>
    <w:rsid w:val="00605D13"/>
    <w:rsid w:val="00605F7A"/>
    <w:rsid w:val="00606082"/>
    <w:rsid w:val="006061AC"/>
    <w:rsid w:val="006062AD"/>
    <w:rsid w:val="00606463"/>
    <w:rsid w:val="0060656C"/>
    <w:rsid w:val="006066D0"/>
    <w:rsid w:val="00606BBE"/>
    <w:rsid w:val="00606F3A"/>
    <w:rsid w:val="006070E0"/>
    <w:rsid w:val="00607AED"/>
    <w:rsid w:val="00607FE1"/>
    <w:rsid w:val="00610128"/>
    <w:rsid w:val="0061067D"/>
    <w:rsid w:val="00610805"/>
    <w:rsid w:val="00610A57"/>
    <w:rsid w:val="00610B96"/>
    <w:rsid w:val="006119DE"/>
    <w:rsid w:val="00611F39"/>
    <w:rsid w:val="00611FCB"/>
    <w:rsid w:val="006121EA"/>
    <w:rsid w:val="006123DA"/>
    <w:rsid w:val="00612B0E"/>
    <w:rsid w:val="00613080"/>
    <w:rsid w:val="00613CC9"/>
    <w:rsid w:val="006140CD"/>
    <w:rsid w:val="00614533"/>
    <w:rsid w:val="00614B06"/>
    <w:rsid w:val="0061511B"/>
    <w:rsid w:val="006151E6"/>
    <w:rsid w:val="0061549B"/>
    <w:rsid w:val="0061554D"/>
    <w:rsid w:val="006157E7"/>
    <w:rsid w:val="00615C4B"/>
    <w:rsid w:val="00616070"/>
    <w:rsid w:val="0061627B"/>
    <w:rsid w:val="00616BAD"/>
    <w:rsid w:val="00616F78"/>
    <w:rsid w:val="006173F5"/>
    <w:rsid w:val="006177A8"/>
    <w:rsid w:val="006177E9"/>
    <w:rsid w:val="0061799D"/>
    <w:rsid w:val="00617C5C"/>
    <w:rsid w:val="00617CBF"/>
    <w:rsid w:val="00617CC7"/>
    <w:rsid w:val="00617FDE"/>
    <w:rsid w:val="006201AE"/>
    <w:rsid w:val="0062026C"/>
    <w:rsid w:val="00620455"/>
    <w:rsid w:val="00620622"/>
    <w:rsid w:val="0062075D"/>
    <w:rsid w:val="0062188F"/>
    <w:rsid w:val="00621B2B"/>
    <w:rsid w:val="00621BF7"/>
    <w:rsid w:val="0062253B"/>
    <w:rsid w:val="006226AF"/>
    <w:rsid w:val="00622A90"/>
    <w:rsid w:val="00622D35"/>
    <w:rsid w:val="006231E9"/>
    <w:rsid w:val="00623659"/>
    <w:rsid w:val="0062387F"/>
    <w:rsid w:val="00623B93"/>
    <w:rsid w:val="00623C66"/>
    <w:rsid w:val="006240C3"/>
    <w:rsid w:val="0062417E"/>
    <w:rsid w:val="006244CC"/>
    <w:rsid w:val="006245D5"/>
    <w:rsid w:val="00624644"/>
    <w:rsid w:val="0062486C"/>
    <w:rsid w:val="00624AF6"/>
    <w:rsid w:val="00624BF3"/>
    <w:rsid w:val="00625036"/>
    <w:rsid w:val="00625301"/>
    <w:rsid w:val="00625993"/>
    <w:rsid w:val="00625B3E"/>
    <w:rsid w:val="00625EAF"/>
    <w:rsid w:val="0062615D"/>
    <w:rsid w:val="00626170"/>
    <w:rsid w:val="0062642D"/>
    <w:rsid w:val="00626AEB"/>
    <w:rsid w:val="00626C0A"/>
    <w:rsid w:val="00626CB6"/>
    <w:rsid w:val="00626DD9"/>
    <w:rsid w:val="00626E38"/>
    <w:rsid w:val="00626F8A"/>
    <w:rsid w:val="00627015"/>
    <w:rsid w:val="00627537"/>
    <w:rsid w:val="00627875"/>
    <w:rsid w:val="00627D52"/>
    <w:rsid w:val="006302A8"/>
    <w:rsid w:val="0063033D"/>
    <w:rsid w:val="00630463"/>
    <w:rsid w:val="006306E6"/>
    <w:rsid w:val="00630F00"/>
    <w:rsid w:val="006314C6"/>
    <w:rsid w:val="00631EE6"/>
    <w:rsid w:val="006321FF"/>
    <w:rsid w:val="006328EC"/>
    <w:rsid w:val="00632C0A"/>
    <w:rsid w:val="0063323B"/>
    <w:rsid w:val="00633E0E"/>
    <w:rsid w:val="00634836"/>
    <w:rsid w:val="006348DD"/>
    <w:rsid w:val="00635520"/>
    <w:rsid w:val="00635819"/>
    <w:rsid w:val="00635A80"/>
    <w:rsid w:val="006360A4"/>
    <w:rsid w:val="006360CB"/>
    <w:rsid w:val="006368AD"/>
    <w:rsid w:val="00636A90"/>
    <w:rsid w:val="00637244"/>
    <w:rsid w:val="006372B5"/>
    <w:rsid w:val="0063733B"/>
    <w:rsid w:val="0063776E"/>
    <w:rsid w:val="00637C53"/>
    <w:rsid w:val="006402E0"/>
    <w:rsid w:val="006409BB"/>
    <w:rsid w:val="006409D8"/>
    <w:rsid w:val="0064144C"/>
    <w:rsid w:val="00641530"/>
    <w:rsid w:val="006415DC"/>
    <w:rsid w:val="0064184C"/>
    <w:rsid w:val="00641D1B"/>
    <w:rsid w:val="00641DCB"/>
    <w:rsid w:val="00641E02"/>
    <w:rsid w:val="0064208D"/>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7F2"/>
    <w:rsid w:val="00647B6D"/>
    <w:rsid w:val="00647CDA"/>
    <w:rsid w:val="006509E1"/>
    <w:rsid w:val="0065168B"/>
    <w:rsid w:val="00652191"/>
    <w:rsid w:val="006526AC"/>
    <w:rsid w:val="0065286A"/>
    <w:rsid w:val="0065295A"/>
    <w:rsid w:val="00652ABA"/>
    <w:rsid w:val="00652B05"/>
    <w:rsid w:val="00652DA0"/>
    <w:rsid w:val="006533F2"/>
    <w:rsid w:val="00653CD3"/>
    <w:rsid w:val="00653D84"/>
    <w:rsid w:val="00654455"/>
    <w:rsid w:val="006545A3"/>
    <w:rsid w:val="0065462B"/>
    <w:rsid w:val="00654743"/>
    <w:rsid w:val="00654BE0"/>
    <w:rsid w:val="00654CC3"/>
    <w:rsid w:val="0065532C"/>
    <w:rsid w:val="00655791"/>
    <w:rsid w:val="006558A1"/>
    <w:rsid w:val="00655B13"/>
    <w:rsid w:val="00655DE2"/>
    <w:rsid w:val="00656039"/>
    <w:rsid w:val="0065623C"/>
    <w:rsid w:val="006565C4"/>
    <w:rsid w:val="0065699C"/>
    <w:rsid w:val="006569E3"/>
    <w:rsid w:val="00656B20"/>
    <w:rsid w:val="00656B90"/>
    <w:rsid w:val="00656CEE"/>
    <w:rsid w:val="00656EDC"/>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C91"/>
    <w:rsid w:val="00662D61"/>
    <w:rsid w:val="00663104"/>
    <w:rsid w:val="0066323B"/>
    <w:rsid w:val="00663C3B"/>
    <w:rsid w:val="00663ECF"/>
    <w:rsid w:val="0066401B"/>
    <w:rsid w:val="0066450B"/>
    <w:rsid w:val="00664514"/>
    <w:rsid w:val="006648AD"/>
    <w:rsid w:val="00664977"/>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2EA3"/>
    <w:rsid w:val="00673039"/>
    <w:rsid w:val="0067325C"/>
    <w:rsid w:val="006736A7"/>
    <w:rsid w:val="00673901"/>
    <w:rsid w:val="0067393B"/>
    <w:rsid w:val="00673C77"/>
    <w:rsid w:val="00674101"/>
    <w:rsid w:val="006741BE"/>
    <w:rsid w:val="00674767"/>
    <w:rsid w:val="00674E37"/>
    <w:rsid w:val="00674E46"/>
    <w:rsid w:val="00674E55"/>
    <w:rsid w:val="00675336"/>
    <w:rsid w:val="0067548D"/>
    <w:rsid w:val="006756AC"/>
    <w:rsid w:val="006759ED"/>
    <w:rsid w:val="00675CED"/>
    <w:rsid w:val="00675D73"/>
    <w:rsid w:val="00675F41"/>
    <w:rsid w:val="006762AD"/>
    <w:rsid w:val="0067685C"/>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2E4"/>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BAE"/>
    <w:rsid w:val="00692CB3"/>
    <w:rsid w:val="006933D3"/>
    <w:rsid w:val="006937B5"/>
    <w:rsid w:val="0069394F"/>
    <w:rsid w:val="00693B30"/>
    <w:rsid w:val="00693B7E"/>
    <w:rsid w:val="00694214"/>
    <w:rsid w:val="006942FD"/>
    <w:rsid w:val="00694980"/>
    <w:rsid w:val="00695244"/>
    <w:rsid w:val="00696471"/>
    <w:rsid w:val="006966D6"/>
    <w:rsid w:val="006969F2"/>
    <w:rsid w:val="00696FEE"/>
    <w:rsid w:val="0069728A"/>
    <w:rsid w:val="00697602"/>
    <w:rsid w:val="00697796"/>
    <w:rsid w:val="006978A3"/>
    <w:rsid w:val="00697ECE"/>
    <w:rsid w:val="00697FD5"/>
    <w:rsid w:val="006A0486"/>
    <w:rsid w:val="006A0497"/>
    <w:rsid w:val="006A0A37"/>
    <w:rsid w:val="006A0C6C"/>
    <w:rsid w:val="006A0D55"/>
    <w:rsid w:val="006A106A"/>
    <w:rsid w:val="006A109D"/>
    <w:rsid w:val="006A1152"/>
    <w:rsid w:val="006A166F"/>
    <w:rsid w:val="006A1B42"/>
    <w:rsid w:val="006A217C"/>
    <w:rsid w:val="006A2278"/>
    <w:rsid w:val="006A25F1"/>
    <w:rsid w:val="006A272D"/>
    <w:rsid w:val="006A289A"/>
    <w:rsid w:val="006A2ADD"/>
    <w:rsid w:val="006A2F8D"/>
    <w:rsid w:val="006A3A48"/>
    <w:rsid w:val="006A3D3F"/>
    <w:rsid w:val="006A4228"/>
    <w:rsid w:val="006A45C3"/>
    <w:rsid w:val="006A528E"/>
    <w:rsid w:val="006A5BDB"/>
    <w:rsid w:val="006A6024"/>
    <w:rsid w:val="006A6264"/>
    <w:rsid w:val="006A6357"/>
    <w:rsid w:val="006A64EA"/>
    <w:rsid w:val="006A68ED"/>
    <w:rsid w:val="006A6B4F"/>
    <w:rsid w:val="006A705F"/>
    <w:rsid w:val="006A7459"/>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A0A"/>
    <w:rsid w:val="006B5C23"/>
    <w:rsid w:val="006B5C45"/>
    <w:rsid w:val="006B5E86"/>
    <w:rsid w:val="006B5FAB"/>
    <w:rsid w:val="006B66DE"/>
    <w:rsid w:val="006B68C4"/>
    <w:rsid w:val="006B68E2"/>
    <w:rsid w:val="006B6918"/>
    <w:rsid w:val="006B692E"/>
    <w:rsid w:val="006B6AF2"/>
    <w:rsid w:val="006B6C4A"/>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C72"/>
    <w:rsid w:val="006D0FA7"/>
    <w:rsid w:val="006D2832"/>
    <w:rsid w:val="006D287F"/>
    <w:rsid w:val="006D2BA1"/>
    <w:rsid w:val="006D30E8"/>
    <w:rsid w:val="006D3322"/>
    <w:rsid w:val="006D38CA"/>
    <w:rsid w:val="006D3D14"/>
    <w:rsid w:val="006D3D44"/>
    <w:rsid w:val="006D448F"/>
    <w:rsid w:val="006D46A1"/>
    <w:rsid w:val="006D4805"/>
    <w:rsid w:val="006D493A"/>
    <w:rsid w:val="006D4AFA"/>
    <w:rsid w:val="006D4C6D"/>
    <w:rsid w:val="006D4CE0"/>
    <w:rsid w:val="006D4F66"/>
    <w:rsid w:val="006D50B0"/>
    <w:rsid w:val="006D5486"/>
    <w:rsid w:val="006D592F"/>
    <w:rsid w:val="006D59BA"/>
    <w:rsid w:val="006D5B35"/>
    <w:rsid w:val="006D5D48"/>
    <w:rsid w:val="006D5E34"/>
    <w:rsid w:val="006D5EE6"/>
    <w:rsid w:val="006D5F41"/>
    <w:rsid w:val="006D63AD"/>
    <w:rsid w:val="006D64D9"/>
    <w:rsid w:val="006D7AEC"/>
    <w:rsid w:val="006D7DDD"/>
    <w:rsid w:val="006E00F9"/>
    <w:rsid w:val="006E036E"/>
    <w:rsid w:val="006E05C5"/>
    <w:rsid w:val="006E069F"/>
    <w:rsid w:val="006E07E1"/>
    <w:rsid w:val="006E1150"/>
    <w:rsid w:val="006E1272"/>
    <w:rsid w:val="006E1CC7"/>
    <w:rsid w:val="006E1CDD"/>
    <w:rsid w:val="006E1DD6"/>
    <w:rsid w:val="006E2023"/>
    <w:rsid w:val="006E2101"/>
    <w:rsid w:val="006E2490"/>
    <w:rsid w:val="006E261C"/>
    <w:rsid w:val="006E2C0D"/>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E7F1E"/>
    <w:rsid w:val="006F0150"/>
    <w:rsid w:val="006F0F0E"/>
    <w:rsid w:val="006F165E"/>
    <w:rsid w:val="006F17B1"/>
    <w:rsid w:val="006F1D98"/>
    <w:rsid w:val="006F1FA6"/>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8ED"/>
    <w:rsid w:val="006F7AA9"/>
    <w:rsid w:val="006F7B5F"/>
    <w:rsid w:val="006F7B65"/>
    <w:rsid w:val="006F7C29"/>
    <w:rsid w:val="007001DE"/>
    <w:rsid w:val="0070048E"/>
    <w:rsid w:val="0070056C"/>
    <w:rsid w:val="00700637"/>
    <w:rsid w:val="007007F6"/>
    <w:rsid w:val="00700AB9"/>
    <w:rsid w:val="00700F35"/>
    <w:rsid w:val="0070116F"/>
    <w:rsid w:val="007013B8"/>
    <w:rsid w:val="00701673"/>
    <w:rsid w:val="00701A6A"/>
    <w:rsid w:val="00701F35"/>
    <w:rsid w:val="00701F56"/>
    <w:rsid w:val="00702136"/>
    <w:rsid w:val="00702683"/>
    <w:rsid w:val="00702685"/>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834"/>
    <w:rsid w:val="00712C88"/>
    <w:rsid w:val="007137E7"/>
    <w:rsid w:val="00713AF0"/>
    <w:rsid w:val="00713CA1"/>
    <w:rsid w:val="00713E74"/>
    <w:rsid w:val="00714029"/>
    <w:rsid w:val="007140A4"/>
    <w:rsid w:val="00714492"/>
    <w:rsid w:val="00714606"/>
    <w:rsid w:val="0071489A"/>
    <w:rsid w:val="00715363"/>
    <w:rsid w:val="007154F6"/>
    <w:rsid w:val="00715B93"/>
    <w:rsid w:val="00715E4A"/>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4FF8"/>
    <w:rsid w:val="00725B0E"/>
    <w:rsid w:val="007261BD"/>
    <w:rsid w:val="007261E9"/>
    <w:rsid w:val="007263A3"/>
    <w:rsid w:val="00726742"/>
    <w:rsid w:val="00726797"/>
    <w:rsid w:val="00726BD6"/>
    <w:rsid w:val="00726FFE"/>
    <w:rsid w:val="007270E0"/>
    <w:rsid w:val="0072725D"/>
    <w:rsid w:val="0072748D"/>
    <w:rsid w:val="0072749D"/>
    <w:rsid w:val="0072766A"/>
    <w:rsid w:val="007300D6"/>
    <w:rsid w:val="0073045B"/>
    <w:rsid w:val="007308C8"/>
    <w:rsid w:val="00730F29"/>
    <w:rsid w:val="00731112"/>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A15"/>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006"/>
    <w:rsid w:val="0074345A"/>
    <w:rsid w:val="007434FE"/>
    <w:rsid w:val="0074355C"/>
    <w:rsid w:val="007442A6"/>
    <w:rsid w:val="00744529"/>
    <w:rsid w:val="0074468A"/>
    <w:rsid w:val="007448E5"/>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956"/>
    <w:rsid w:val="00751A43"/>
    <w:rsid w:val="00751D32"/>
    <w:rsid w:val="0075222E"/>
    <w:rsid w:val="007526CE"/>
    <w:rsid w:val="00752E69"/>
    <w:rsid w:val="00752ECF"/>
    <w:rsid w:val="0075300D"/>
    <w:rsid w:val="00753046"/>
    <w:rsid w:val="007531DB"/>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584E"/>
    <w:rsid w:val="007560C9"/>
    <w:rsid w:val="007563A2"/>
    <w:rsid w:val="007565EC"/>
    <w:rsid w:val="00756B70"/>
    <w:rsid w:val="00756C37"/>
    <w:rsid w:val="00756E64"/>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53F"/>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5E2"/>
    <w:rsid w:val="00767616"/>
    <w:rsid w:val="00767988"/>
    <w:rsid w:val="00767D16"/>
    <w:rsid w:val="00767E1F"/>
    <w:rsid w:val="00767E7B"/>
    <w:rsid w:val="00767F8C"/>
    <w:rsid w:val="00770374"/>
    <w:rsid w:val="0077040F"/>
    <w:rsid w:val="0077056E"/>
    <w:rsid w:val="00770721"/>
    <w:rsid w:val="00770E16"/>
    <w:rsid w:val="007710D6"/>
    <w:rsid w:val="007710E2"/>
    <w:rsid w:val="00771866"/>
    <w:rsid w:val="007718E7"/>
    <w:rsid w:val="00771AAF"/>
    <w:rsid w:val="00771D51"/>
    <w:rsid w:val="007726CA"/>
    <w:rsid w:val="0077286F"/>
    <w:rsid w:val="00772879"/>
    <w:rsid w:val="007728ED"/>
    <w:rsid w:val="00772907"/>
    <w:rsid w:val="00772B79"/>
    <w:rsid w:val="00773108"/>
    <w:rsid w:val="00773164"/>
    <w:rsid w:val="007731E7"/>
    <w:rsid w:val="00773AAA"/>
    <w:rsid w:val="00773CE9"/>
    <w:rsid w:val="00773D7C"/>
    <w:rsid w:val="00774154"/>
    <w:rsid w:val="0077420F"/>
    <w:rsid w:val="00775029"/>
    <w:rsid w:val="0077506C"/>
    <w:rsid w:val="0077525F"/>
    <w:rsid w:val="007755FB"/>
    <w:rsid w:val="007757BA"/>
    <w:rsid w:val="007758AE"/>
    <w:rsid w:val="00776321"/>
    <w:rsid w:val="007769DD"/>
    <w:rsid w:val="00776E72"/>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1FB"/>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40F"/>
    <w:rsid w:val="00790CA3"/>
    <w:rsid w:val="00791085"/>
    <w:rsid w:val="00791492"/>
    <w:rsid w:val="00792176"/>
    <w:rsid w:val="00792614"/>
    <w:rsid w:val="00792AFD"/>
    <w:rsid w:val="00792BB7"/>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005"/>
    <w:rsid w:val="007A02CD"/>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BD4"/>
    <w:rsid w:val="007A6C85"/>
    <w:rsid w:val="007A715B"/>
    <w:rsid w:val="007A73CB"/>
    <w:rsid w:val="007A7AFF"/>
    <w:rsid w:val="007B02B0"/>
    <w:rsid w:val="007B03DD"/>
    <w:rsid w:val="007B06F7"/>
    <w:rsid w:val="007B0BB9"/>
    <w:rsid w:val="007B12A6"/>
    <w:rsid w:val="007B13EB"/>
    <w:rsid w:val="007B174F"/>
    <w:rsid w:val="007B1AEF"/>
    <w:rsid w:val="007B1E19"/>
    <w:rsid w:val="007B280A"/>
    <w:rsid w:val="007B2C58"/>
    <w:rsid w:val="007B2C7C"/>
    <w:rsid w:val="007B2D2F"/>
    <w:rsid w:val="007B2FE3"/>
    <w:rsid w:val="007B3542"/>
    <w:rsid w:val="007B3800"/>
    <w:rsid w:val="007B3E1E"/>
    <w:rsid w:val="007B3E9D"/>
    <w:rsid w:val="007B49C4"/>
    <w:rsid w:val="007B4DD2"/>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0AB"/>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15F0"/>
    <w:rsid w:val="007E20E8"/>
    <w:rsid w:val="007E25D7"/>
    <w:rsid w:val="007E314D"/>
    <w:rsid w:val="007E3A6A"/>
    <w:rsid w:val="007E40D3"/>
    <w:rsid w:val="007E4591"/>
    <w:rsid w:val="007E4C6E"/>
    <w:rsid w:val="007E4E3F"/>
    <w:rsid w:val="007E4F12"/>
    <w:rsid w:val="007E4F87"/>
    <w:rsid w:val="007E5094"/>
    <w:rsid w:val="007E5860"/>
    <w:rsid w:val="007E5B2A"/>
    <w:rsid w:val="007E617B"/>
    <w:rsid w:val="007E644F"/>
    <w:rsid w:val="007E6686"/>
    <w:rsid w:val="007E6A14"/>
    <w:rsid w:val="007E6CD1"/>
    <w:rsid w:val="007E70A8"/>
    <w:rsid w:val="007E75AA"/>
    <w:rsid w:val="007E7682"/>
    <w:rsid w:val="007E77DF"/>
    <w:rsid w:val="007E78B7"/>
    <w:rsid w:val="007E7949"/>
    <w:rsid w:val="007E79F5"/>
    <w:rsid w:val="007E7CE1"/>
    <w:rsid w:val="007E7DF5"/>
    <w:rsid w:val="007E7E3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494"/>
    <w:rsid w:val="007F578B"/>
    <w:rsid w:val="007F5C7B"/>
    <w:rsid w:val="007F5F48"/>
    <w:rsid w:val="007F66C4"/>
    <w:rsid w:val="007F6C22"/>
    <w:rsid w:val="007F7D8F"/>
    <w:rsid w:val="0080060B"/>
    <w:rsid w:val="0080064E"/>
    <w:rsid w:val="00800848"/>
    <w:rsid w:val="00801061"/>
    <w:rsid w:val="00801138"/>
    <w:rsid w:val="00801260"/>
    <w:rsid w:val="0080157D"/>
    <w:rsid w:val="008016DE"/>
    <w:rsid w:val="00801D0B"/>
    <w:rsid w:val="00802484"/>
    <w:rsid w:val="00802BF7"/>
    <w:rsid w:val="00802D60"/>
    <w:rsid w:val="00802EB6"/>
    <w:rsid w:val="00803079"/>
    <w:rsid w:val="00803749"/>
    <w:rsid w:val="00803C59"/>
    <w:rsid w:val="008047C4"/>
    <w:rsid w:val="00804972"/>
    <w:rsid w:val="00804B97"/>
    <w:rsid w:val="0080538D"/>
    <w:rsid w:val="008062C6"/>
    <w:rsid w:val="008062E2"/>
    <w:rsid w:val="00806DDF"/>
    <w:rsid w:val="0080719C"/>
    <w:rsid w:val="008074C1"/>
    <w:rsid w:val="00807DD4"/>
    <w:rsid w:val="00810181"/>
    <w:rsid w:val="0081037F"/>
    <w:rsid w:val="00810627"/>
    <w:rsid w:val="00810A00"/>
    <w:rsid w:val="00810C3E"/>
    <w:rsid w:val="00810CC9"/>
    <w:rsid w:val="00810FA6"/>
    <w:rsid w:val="00811003"/>
    <w:rsid w:val="00811178"/>
    <w:rsid w:val="008119F3"/>
    <w:rsid w:val="00811B9E"/>
    <w:rsid w:val="008120ED"/>
    <w:rsid w:val="0081216E"/>
    <w:rsid w:val="00812438"/>
    <w:rsid w:val="008125E5"/>
    <w:rsid w:val="00812D4F"/>
    <w:rsid w:val="00813019"/>
    <w:rsid w:val="00813095"/>
    <w:rsid w:val="00813365"/>
    <w:rsid w:val="00813A2F"/>
    <w:rsid w:val="00813E2B"/>
    <w:rsid w:val="008140C3"/>
    <w:rsid w:val="00814282"/>
    <w:rsid w:val="00814491"/>
    <w:rsid w:val="0081452F"/>
    <w:rsid w:val="00814765"/>
    <w:rsid w:val="008147EE"/>
    <w:rsid w:val="008148A5"/>
    <w:rsid w:val="00814C52"/>
    <w:rsid w:val="00815115"/>
    <w:rsid w:val="00815400"/>
    <w:rsid w:val="00815D5A"/>
    <w:rsid w:val="00815E58"/>
    <w:rsid w:val="00816232"/>
    <w:rsid w:val="00816606"/>
    <w:rsid w:val="008166D1"/>
    <w:rsid w:val="00816819"/>
    <w:rsid w:val="00816A6B"/>
    <w:rsid w:val="00816C96"/>
    <w:rsid w:val="00816D8C"/>
    <w:rsid w:val="00816EB1"/>
    <w:rsid w:val="008170FD"/>
    <w:rsid w:val="008171FA"/>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62A"/>
    <w:rsid w:val="00822863"/>
    <w:rsid w:val="00822C86"/>
    <w:rsid w:val="0082366F"/>
    <w:rsid w:val="00823E2C"/>
    <w:rsid w:val="00824190"/>
    <w:rsid w:val="00824D07"/>
    <w:rsid w:val="008250BE"/>
    <w:rsid w:val="008256A9"/>
    <w:rsid w:val="00825801"/>
    <w:rsid w:val="0082607B"/>
    <w:rsid w:val="00826371"/>
    <w:rsid w:val="008266B2"/>
    <w:rsid w:val="00826E72"/>
    <w:rsid w:val="0082712E"/>
    <w:rsid w:val="0082795C"/>
    <w:rsid w:val="00830169"/>
    <w:rsid w:val="008305ED"/>
    <w:rsid w:val="008306EC"/>
    <w:rsid w:val="00830E0A"/>
    <w:rsid w:val="00830EDC"/>
    <w:rsid w:val="00831146"/>
    <w:rsid w:val="0083132C"/>
    <w:rsid w:val="00831349"/>
    <w:rsid w:val="008315C7"/>
    <w:rsid w:val="008320C1"/>
    <w:rsid w:val="0083214E"/>
    <w:rsid w:val="00832BC9"/>
    <w:rsid w:val="00833353"/>
    <w:rsid w:val="008333DB"/>
    <w:rsid w:val="0083353D"/>
    <w:rsid w:val="00833639"/>
    <w:rsid w:val="00833EB6"/>
    <w:rsid w:val="00833FB1"/>
    <w:rsid w:val="00833FCA"/>
    <w:rsid w:val="00834360"/>
    <w:rsid w:val="008347F4"/>
    <w:rsid w:val="008348D6"/>
    <w:rsid w:val="00834D0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37A54"/>
    <w:rsid w:val="008403A8"/>
    <w:rsid w:val="008408FC"/>
    <w:rsid w:val="00840934"/>
    <w:rsid w:val="00840A8A"/>
    <w:rsid w:val="00840C53"/>
    <w:rsid w:val="0084100D"/>
    <w:rsid w:val="008419D2"/>
    <w:rsid w:val="00841F1B"/>
    <w:rsid w:val="0084201B"/>
    <w:rsid w:val="00842307"/>
    <w:rsid w:val="00842B2D"/>
    <w:rsid w:val="00842D33"/>
    <w:rsid w:val="00843102"/>
    <w:rsid w:val="008431BF"/>
    <w:rsid w:val="0084340E"/>
    <w:rsid w:val="00843444"/>
    <w:rsid w:val="008438FD"/>
    <w:rsid w:val="0084396C"/>
    <w:rsid w:val="008439B0"/>
    <w:rsid w:val="00843B05"/>
    <w:rsid w:val="00844484"/>
    <w:rsid w:val="00844576"/>
    <w:rsid w:val="0084478F"/>
    <w:rsid w:val="008449B6"/>
    <w:rsid w:val="00844B3E"/>
    <w:rsid w:val="00844E22"/>
    <w:rsid w:val="0084587D"/>
    <w:rsid w:val="00845E18"/>
    <w:rsid w:val="00846248"/>
    <w:rsid w:val="00846392"/>
    <w:rsid w:val="0084657F"/>
    <w:rsid w:val="00846784"/>
    <w:rsid w:val="008473AA"/>
    <w:rsid w:val="008475A8"/>
    <w:rsid w:val="00847859"/>
    <w:rsid w:val="00850113"/>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03B"/>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320"/>
    <w:rsid w:val="00862567"/>
    <w:rsid w:val="00862795"/>
    <w:rsid w:val="008628B7"/>
    <w:rsid w:val="00862A17"/>
    <w:rsid w:val="00862DA9"/>
    <w:rsid w:val="008631E9"/>
    <w:rsid w:val="008634D7"/>
    <w:rsid w:val="008638B3"/>
    <w:rsid w:val="00863912"/>
    <w:rsid w:val="00863BAC"/>
    <w:rsid w:val="00863BCD"/>
    <w:rsid w:val="00863CD6"/>
    <w:rsid w:val="00863E2C"/>
    <w:rsid w:val="008645C7"/>
    <w:rsid w:val="00864785"/>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BB0"/>
    <w:rsid w:val="00883D46"/>
    <w:rsid w:val="00883F5B"/>
    <w:rsid w:val="00883FDE"/>
    <w:rsid w:val="008843B5"/>
    <w:rsid w:val="008844A1"/>
    <w:rsid w:val="008848FA"/>
    <w:rsid w:val="00884F0B"/>
    <w:rsid w:val="008850C2"/>
    <w:rsid w:val="00885101"/>
    <w:rsid w:val="00885147"/>
    <w:rsid w:val="0088516E"/>
    <w:rsid w:val="00885217"/>
    <w:rsid w:val="00885377"/>
    <w:rsid w:val="00885831"/>
    <w:rsid w:val="00885B6C"/>
    <w:rsid w:val="00885CAA"/>
    <w:rsid w:val="008860E4"/>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186D"/>
    <w:rsid w:val="008929A1"/>
    <w:rsid w:val="00892DEE"/>
    <w:rsid w:val="00893748"/>
    <w:rsid w:val="0089383C"/>
    <w:rsid w:val="00893AA2"/>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CF9"/>
    <w:rsid w:val="008A0D5F"/>
    <w:rsid w:val="008A12EB"/>
    <w:rsid w:val="008A1AAF"/>
    <w:rsid w:val="008A1BB6"/>
    <w:rsid w:val="008A1E95"/>
    <w:rsid w:val="008A1F36"/>
    <w:rsid w:val="008A211A"/>
    <w:rsid w:val="008A2176"/>
    <w:rsid w:val="008A2216"/>
    <w:rsid w:val="008A242D"/>
    <w:rsid w:val="008A28C0"/>
    <w:rsid w:val="008A2D20"/>
    <w:rsid w:val="008A2E94"/>
    <w:rsid w:val="008A336A"/>
    <w:rsid w:val="008A3B1B"/>
    <w:rsid w:val="008A3EAE"/>
    <w:rsid w:val="008A3F72"/>
    <w:rsid w:val="008A4079"/>
    <w:rsid w:val="008A4360"/>
    <w:rsid w:val="008A43A8"/>
    <w:rsid w:val="008A444C"/>
    <w:rsid w:val="008A44CA"/>
    <w:rsid w:val="008A46D2"/>
    <w:rsid w:val="008A49E4"/>
    <w:rsid w:val="008A4AF0"/>
    <w:rsid w:val="008A4B4C"/>
    <w:rsid w:val="008A4DD3"/>
    <w:rsid w:val="008A4DFF"/>
    <w:rsid w:val="008A52FE"/>
    <w:rsid w:val="008A55B0"/>
    <w:rsid w:val="008A57DB"/>
    <w:rsid w:val="008A6014"/>
    <w:rsid w:val="008A6AA4"/>
    <w:rsid w:val="008A7081"/>
    <w:rsid w:val="008A7676"/>
    <w:rsid w:val="008A77CE"/>
    <w:rsid w:val="008A7A4B"/>
    <w:rsid w:val="008A7C57"/>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211"/>
    <w:rsid w:val="008B556D"/>
    <w:rsid w:val="008B58FE"/>
    <w:rsid w:val="008B5BAE"/>
    <w:rsid w:val="008B5E30"/>
    <w:rsid w:val="008B5F13"/>
    <w:rsid w:val="008B63DF"/>
    <w:rsid w:val="008B64EF"/>
    <w:rsid w:val="008B653E"/>
    <w:rsid w:val="008B68DC"/>
    <w:rsid w:val="008B69AA"/>
    <w:rsid w:val="008B6B1F"/>
    <w:rsid w:val="008B6C10"/>
    <w:rsid w:val="008B6D27"/>
    <w:rsid w:val="008B711A"/>
    <w:rsid w:val="008B7847"/>
    <w:rsid w:val="008B788E"/>
    <w:rsid w:val="008B7958"/>
    <w:rsid w:val="008B7E46"/>
    <w:rsid w:val="008C0AD4"/>
    <w:rsid w:val="008C0C8A"/>
    <w:rsid w:val="008C0CAF"/>
    <w:rsid w:val="008C0E5A"/>
    <w:rsid w:val="008C11FD"/>
    <w:rsid w:val="008C14FF"/>
    <w:rsid w:val="008C185D"/>
    <w:rsid w:val="008C188B"/>
    <w:rsid w:val="008C1BAE"/>
    <w:rsid w:val="008C1F43"/>
    <w:rsid w:val="008C251B"/>
    <w:rsid w:val="008C3BAD"/>
    <w:rsid w:val="008C4034"/>
    <w:rsid w:val="008C49E7"/>
    <w:rsid w:val="008C4C01"/>
    <w:rsid w:val="008C4C83"/>
    <w:rsid w:val="008C5070"/>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1F10"/>
    <w:rsid w:val="008D278B"/>
    <w:rsid w:val="008D2B6A"/>
    <w:rsid w:val="008D2BCA"/>
    <w:rsid w:val="008D3360"/>
    <w:rsid w:val="008D3438"/>
    <w:rsid w:val="008D3D72"/>
    <w:rsid w:val="008D4742"/>
    <w:rsid w:val="008D4945"/>
    <w:rsid w:val="008D4BFD"/>
    <w:rsid w:val="008D4E77"/>
    <w:rsid w:val="008D51B1"/>
    <w:rsid w:val="008D599D"/>
    <w:rsid w:val="008D5B1D"/>
    <w:rsid w:val="008D5C1E"/>
    <w:rsid w:val="008D5C1F"/>
    <w:rsid w:val="008D6120"/>
    <w:rsid w:val="008D6205"/>
    <w:rsid w:val="008D6279"/>
    <w:rsid w:val="008D62D8"/>
    <w:rsid w:val="008D67DD"/>
    <w:rsid w:val="008D6974"/>
    <w:rsid w:val="008D6AB0"/>
    <w:rsid w:val="008D6F40"/>
    <w:rsid w:val="008D7075"/>
    <w:rsid w:val="008D7187"/>
    <w:rsid w:val="008D726F"/>
    <w:rsid w:val="008D7440"/>
    <w:rsid w:val="008D7450"/>
    <w:rsid w:val="008D752A"/>
    <w:rsid w:val="008D76E0"/>
    <w:rsid w:val="008D7D18"/>
    <w:rsid w:val="008D7D30"/>
    <w:rsid w:val="008D7F0E"/>
    <w:rsid w:val="008E04FD"/>
    <w:rsid w:val="008E06ED"/>
    <w:rsid w:val="008E0A8C"/>
    <w:rsid w:val="008E0B64"/>
    <w:rsid w:val="008E1100"/>
    <w:rsid w:val="008E111C"/>
    <w:rsid w:val="008E15A5"/>
    <w:rsid w:val="008E15C4"/>
    <w:rsid w:val="008E15E1"/>
    <w:rsid w:val="008E17B9"/>
    <w:rsid w:val="008E1D58"/>
    <w:rsid w:val="008E2195"/>
    <w:rsid w:val="008E21BD"/>
    <w:rsid w:val="008E24EB"/>
    <w:rsid w:val="008E28FE"/>
    <w:rsid w:val="008E2928"/>
    <w:rsid w:val="008E297A"/>
    <w:rsid w:val="008E2A39"/>
    <w:rsid w:val="008E2B19"/>
    <w:rsid w:val="008E2D76"/>
    <w:rsid w:val="008E2FCE"/>
    <w:rsid w:val="008E35AA"/>
    <w:rsid w:val="008E3AE3"/>
    <w:rsid w:val="008E3D0C"/>
    <w:rsid w:val="008E4248"/>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7AC"/>
    <w:rsid w:val="008F4829"/>
    <w:rsid w:val="008F4894"/>
    <w:rsid w:val="008F4C2A"/>
    <w:rsid w:val="008F4D72"/>
    <w:rsid w:val="008F5081"/>
    <w:rsid w:val="008F51E1"/>
    <w:rsid w:val="008F523E"/>
    <w:rsid w:val="008F5292"/>
    <w:rsid w:val="008F52CB"/>
    <w:rsid w:val="008F59A4"/>
    <w:rsid w:val="008F5DD7"/>
    <w:rsid w:val="008F5FC8"/>
    <w:rsid w:val="008F602E"/>
    <w:rsid w:val="008F6363"/>
    <w:rsid w:val="008F66C4"/>
    <w:rsid w:val="008F67C9"/>
    <w:rsid w:val="008F68A5"/>
    <w:rsid w:val="008F6EE8"/>
    <w:rsid w:val="008F6F9E"/>
    <w:rsid w:val="008F782A"/>
    <w:rsid w:val="008F78B7"/>
    <w:rsid w:val="008F7F3F"/>
    <w:rsid w:val="008F7F9A"/>
    <w:rsid w:val="00900080"/>
    <w:rsid w:val="00900244"/>
    <w:rsid w:val="00900685"/>
    <w:rsid w:val="00900A97"/>
    <w:rsid w:val="00900DC1"/>
    <w:rsid w:val="0090131C"/>
    <w:rsid w:val="00901384"/>
    <w:rsid w:val="00901466"/>
    <w:rsid w:val="009014C5"/>
    <w:rsid w:val="00902054"/>
    <w:rsid w:val="0090300C"/>
    <w:rsid w:val="00903222"/>
    <w:rsid w:val="00903346"/>
    <w:rsid w:val="0090337F"/>
    <w:rsid w:val="00903882"/>
    <w:rsid w:val="00903A9E"/>
    <w:rsid w:val="00903DFA"/>
    <w:rsid w:val="00904673"/>
    <w:rsid w:val="009049AC"/>
    <w:rsid w:val="009049F0"/>
    <w:rsid w:val="00904C76"/>
    <w:rsid w:val="00904FC9"/>
    <w:rsid w:val="009053E8"/>
    <w:rsid w:val="00905874"/>
    <w:rsid w:val="009058A4"/>
    <w:rsid w:val="00905AD0"/>
    <w:rsid w:val="00905BA5"/>
    <w:rsid w:val="009063AC"/>
    <w:rsid w:val="009064D3"/>
    <w:rsid w:val="00906586"/>
    <w:rsid w:val="00906613"/>
    <w:rsid w:val="0090682F"/>
    <w:rsid w:val="00906B75"/>
    <w:rsid w:val="00907283"/>
    <w:rsid w:val="00907A0D"/>
    <w:rsid w:val="00907C4D"/>
    <w:rsid w:val="00907FFC"/>
    <w:rsid w:val="00910607"/>
    <w:rsid w:val="00910A8E"/>
    <w:rsid w:val="00910E34"/>
    <w:rsid w:val="00911261"/>
    <w:rsid w:val="00911A84"/>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206"/>
    <w:rsid w:val="0091770A"/>
    <w:rsid w:val="00917A23"/>
    <w:rsid w:val="00917B29"/>
    <w:rsid w:val="00917C35"/>
    <w:rsid w:val="009201C9"/>
    <w:rsid w:val="009204AE"/>
    <w:rsid w:val="00920596"/>
    <w:rsid w:val="00920CE4"/>
    <w:rsid w:val="009211B7"/>
    <w:rsid w:val="009215CC"/>
    <w:rsid w:val="0092213B"/>
    <w:rsid w:val="0092231B"/>
    <w:rsid w:val="00922324"/>
    <w:rsid w:val="00922C8E"/>
    <w:rsid w:val="00922D84"/>
    <w:rsid w:val="0092347F"/>
    <w:rsid w:val="0092357E"/>
    <w:rsid w:val="009239CF"/>
    <w:rsid w:val="00924C74"/>
    <w:rsid w:val="00924CC7"/>
    <w:rsid w:val="009251AD"/>
    <w:rsid w:val="009258E3"/>
    <w:rsid w:val="00925F40"/>
    <w:rsid w:val="0092682C"/>
    <w:rsid w:val="0092697E"/>
    <w:rsid w:val="00926B6B"/>
    <w:rsid w:val="00926C3C"/>
    <w:rsid w:val="00926CD1"/>
    <w:rsid w:val="00926D46"/>
    <w:rsid w:val="00926EEF"/>
    <w:rsid w:val="009270C3"/>
    <w:rsid w:val="00927421"/>
    <w:rsid w:val="00927806"/>
    <w:rsid w:val="00927B8D"/>
    <w:rsid w:val="00930293"/>
    <w:rsid w:val="00930696"/>
    <w:rsid w:val="009306F3"/>
    <w:rsid w:val="009307D5"/>
    <w:rsid w:val="0093086E"/>
    <w:rsid w:val="00930B9B"/>
    <w:rsid w:val="00930EFF"/>
    <w:rsid w:val="00931253"/>
    <w:rsid w:val="009315F2"/>
    <w:rsid w:val="0093177C"/>
    <w:rsid w:val="00931C1F"/>
    <w:rsid w:val="00931EC0"/>
    <w:rsid w:val="00931F33"/>
    <w:rsid w:val="0093243F"/>
    <w:rsid w:val="00932CE8"/>
    <w:rsid w:val="009331E8"/>
    <w:rsid w:val="00933474"/>
    <w:rsid w:val="00933A94"/>
    <w:rsid w:val="0093403A"/>
    <w:rsid w:val="009343CB"/>
    <w:rsid w:val="00934820"/>
    <w:rsid w:val="00934EF9"/>
    <w:rsid w:val="00934F36"/>
    <w:rsid w:val="009357AD"/>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594"/>
    <w:rsid w:val="009439C6"/>
    <w:rsid w:val="00943DC7"/>
    <w:rsid w:val="00943FFE"/>
    <w:rsid w:val="00944086"/>
    <w:rsid w:val="0094421A"/>
    <w:rsid w:val="00944B38"/>
    <w:rsid w:val="00944B5E"/>
    <w:rsid w:val="00944E3B"/>
    <w:rsid w:val="00944FFF"/>
    <w:rsid w:val="009454F0"/>
    <w:rsid w:val="00945BAA"/>
    <w:rsid w:val="00945BCB"/>
    <w:rsid w:val="009461EE"/>
    <w:rsid w:val="009463E5"/>
    <w:rsid w:val="00946BC5"/>
    <w:rsid w:val="00947450"/>
    <w:rsid w:val="00947A5D"/>
    <w:rsid w:val="00947F22"/>
    <w:rsid w:val="0095031D"/>
    <w:rsid w:val="0095038D"/>
    <w:rsid w:val="009503D5"/>
    <w:rsid w:val="00950656"/>
    <w:rsid w:val="00950713"/>
    <w:rsid w:val="0095094F"/>
    <w:rsid w:val="00950E3C"/>
    <w:rsid w:val="00951120"/>
    <w:rsid w:val="00951437"/>
    <w:rsid w:val="0095182D"/>
    <w:rsid w:val="00951B7C"/>
    <w:rsid w:val="00951D17"/>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DBE"/>
    <w:rsid w:val="00955E92"/>
    <w:rsid w:val="00955F19"/>
    <w:rsid w:val="0095633F"/>
    <w:rsid w:val="00956822"/>
    <w:rsid w:val="009569FA"/>
    <w:rsid w:val="00956A09"/>
    <w:rsid w:val="009573A5"/>
    <w:rsid w:val="00957EE1"/>
    <w:rsid w:val="00960778"/>
    <w:rsid w:val="009608D7"/>
    <w:rsid w:val="00960B01"/>
    <w:rsid w:val="00960FF8"/>
    <w:rsid w:val="00961579"/>
    <w:rsid w:val="00961679"/>
    <w:rsid w:val="009618FA"/>
    <w:rsid w:val="00961B63"/>
    <w:rsid w:val="00961BBC"/>
    <w:rsid w:val="00961C02"/>
    <w:rsid w:val="009623C2"/>
    <w:rsid w:val="00962738"/>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67E58"/>
    <w:rsid w:val="009701B3"/>
    <w:rsid w:val="0097020A"/>
    <w:rsid w:val="00970913"/>
    <w:rsid w:val="00970966"/>
    <w:rsid w:val="009715AD"/>
    <w:rsid w:val="00971C50"/>
    <w:rsid w:val="00972401"/>
    <w:rsid w:val="009728C2"/>
    <w:rsid w:val="00973387"/>
    <w:rsid w:val="009738A9"/>
    <w:rsid w:val="009744D2"/>
    <w:rsid w:val="00974768"/>
    <w:rsid w:val="009749D7"/>
    <w:rsid w:val="00974D12"/>
    <w:rsid w:val="009756EF"/>
    <w:rsid w:val="00975793"/>
    <w:rsid w:val="00975808"/>
    <w:rsid w:val="00976079"/>
    <w:rsid w:val="00976661"/>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090F"/>
    <w:rsid w:val="0098109E"/>
    <w:rsid w:val="009812A2"/>
    <w:rsid w:val="00981929"/>
    <w:rsid w:val="009819A2"/>
    <w:rsid w:val="00981A64"/>
    <w:rsid w:val="00983261"/>
    <w:rsid w:val="009832AB"/>
    <w:rsid w:val="009833C0"/>
    <w:rsid w:val="009836DF"/>
    <w:rsid w:val="00983B75"/>
    <w:rsid w:val="00983E2E"/>
    <w:rsid w:val="00983FEB"/>
    <w:rsid w:val="00984996"/>
    <w:rsid w:val="009849BD"/>
    <w:rsid w:val="00984D24"/>
    <w:rsid w:val="00984F6F"/>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BB5"/>
    <w:rsid w:val="00992DB7"/>
    <w:rsid w:val="00992EE4"/>
    <w:rsid w:val="00993023"/>
    <w:rsid w:val="00993701"/>
    <w:rsid w:val="00993DFB"/>
    <w:rsid w:val="00994133"/>
    <w:rsid w:val="00994530"/>
    <w:rsid w:val="00994ABA"/>
    <w:rsid w:val="0099528B"/>
    <w:rsid w:val="0099557F"/>
    <w:rsid w:val="0099578D"/>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871"/>
    <w:rsid w:val="009A1AED"/>
    <w:rsid w:val="009A2959"/>
    <w:rsid w:val="009A2B41"/>
    <w:rsid w:val="009A2D47"/>
    <w:rsid w:val="009A3EF6"/>
    <w:rsid w:val="009A3EFD"/>
    <w:rsid w:val="009A43DE"/>
    <w:rsid w:val="009A46B7"/>
    <w:rsid w:val="009A49EC"/>
    <w:rsid w:val="009A4DEF"/>
    <w:rsid w:val="009A60ED"/>
    <w:rsid w:val="009A6841"/>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3D19"/>
    <w:rsid w:val="009B4067"/>
    <w:rsid w:val="009B423E"/>
    <w:rsid w:val="009B43FA"/>
    <w:rsid w:val="009B4957"/>
    <w:rsid w:val="009B4A6C"/>
    <w:rsid w:val="009B5050"/>
    <w:rsid w:val="009B5110"/>
    <w:rsid w:val="009B53CE"/>
    <w:rsid w:val="009B5613"/>
    <w:rsid w:val="009B57C8"/>
    <w:rsid w:val="009B5B6B"/>
    <w:rsid w:val="009B5C4B"/>
    <w:rsid w:val="009B636C"/>
    <w:rsid w:val="009B66CD"/>
    <w:rsid w:val="009B6DFA"/>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4E2"/>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8E5"/>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3A5"/>
    <w:rsid w:val="009E46F4"/>
    <w:rsid w:val="009E4A64"/>
    <w:rsid w:val="009E4D7F"/>
    <w:rsid w:val="009E5072"/>
    <w:rsid w:val="009E5211"/>
    <w:rsid w:val="009E5387"/>
    <w:rsid w:val="009E55C8"/>
    <w:rsid w:val="009E56A6"/>
    <w:rsid w:val="009E5985"/>
    <w:rsid w:val="009E59AD"/>
    <w:rsid w:val="009E6CA2"/>
    <w:rsid w:val="009E6D60"/>
    <w:rsid w:val="009E6EBE"/>
    <w:rsid w:val="009E6F85"/>
    <w:rsid w:val="009E7021"/>
    <w:rsid w:val="009E732D"/>
    <w:rsid w:val="009E7807"/>
    <w:rsid w:val="009F00B8"/>
    <w:rsid w:val="009F0141"/>
    <w:rsid w:val="009F030C"/>
    <w:rsid w:val="009F03E4"/>
    <w:rsid w:val="009F0438"/>
    <w:rsid w:val="009F0817"/>
    <w:rsid w:val="009F09B9"/>
    <w:rsid w:val="009F0C26"/>
    <w:rsid w:val="009F0D61"/>
    <w:rsid w:val="009F0F97"/>
    <w:rsid w:val="009F1641"/>
    <w:rsid w:val="009F172E"/>
    <w:rsid w:val="009F1C33"/>
    <w:rsid w:val="009F1C9C"/>
    <w:rsid w:val="009F239F"/>
    <w:rsid w:val="009F256B"/>
    <w:rsid w:val="009F29DC"/>
    <w:rsid w:val="009F2A0C"/>
    <w:rsid w:val="009F2C0F"/>
    <w:rsid w:val="009F2E3A"/>
    <w:rsid w:val="009F2FE1"/>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092"/>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AB3"/>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13A"/>
    <w:rsid w:val="00A15AA2"/>
    <w:rsid w:val="00A15AE5"/>
    <w:rsid w:val="00A15D16"/>
    <w:rsid w:val="00A16018"/>
    <w:rsid w:val="00A1663E"/>
    <w:rsid w:val="00A17395"/>
    <w:rsid w:val="00A173D3"/>
    <w:rsid w:val="00A17DA7"/>
    <w:rsid w:val="00A20092"/>
    <w:rsid w:val="00A200FD"/>
    <w:rsid w:val="00A2013C"/>
    <w:rsid w:val="00A20328"/>
    <w:rsid w:val="00A20580"/>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3F93"/>
    <w:rsid w:val="00A2492E"/>
    <w:rsid w:val="00A25062"/>
    <w:rsid w:val="00A25161"/>
    <w:rsid w:val="00A2598C"/>
    <w:rsid w:val="00A25CEE"/>
    <w:rsid w:val="00A25D2D"/>
    <w:rsid w:val="00A25E10"/>
    <w:rsid w:val="00A26500"/>
    <w:rsid w:val="00A26EB3"/>
    <w:rsid w:val="00A27335"/>
    <w:rsid w:val="00A27367"/>
    <w:rsid w:val="00A27BBE"/>
    <w:rsid w:val="00A30109"/>
    <w:rsid w:val="00A30468"/>
    <w:rsid w:val="00A30E57"/>
    <w:rsid w:val="00A3102C"/>
    <w:rsid w:val="00A3131F"/>
    <w:rsid w:val="00A31777"/>
    <w:rsid w:val="00A31784"/>
    <w:rsid w:val="00A31CE0"/>
    <w:rsid w:val="00A31ECF"/>
    <w:rsid w:val="00A32699"/>
    <w:rsid w:val="00A32BAB"/>
    <w:rsid w:val="00A3307C"/>
    <w:rsid w:val="00A33253"/>
    <w:rsid w:val="00A33566"/>
    <w:rsid w:val="00A33F3A"/>
    <w:rsid w:val="00A3422B"/>
    <w:rsid w:val="00A345C4"/>
    <w:rsid w:val="00A34658"/>
    <w:rsid w:val="00A349E2"/>
    <w:rsid w:val="00A34BCD"/>
    <w:rsid w:val="00A357B5"/>
    <w:rsid w:val="00A35962"/>
    <w:rsid w:val="00A35B1E"/>
    <w:rsid w:val="00A35EED"/>
    <w:rsid w:val="00A35F64"/>
    <w:rsid w:val="00A368A8"/>
    <w:rsid w:val="00A36A62"/>
    <w:rsid w:val="00A36DCF"/>
    <w:rsid w:val="00A36DF9"/>
    <w:rsid w:val="00A37CFF"/>
    <w:rsid w:val="00A37EF3"/>
    <w:rsid w:val="00A37F1E"/>
    <w:rsid w:val="00A40132"/>
    <w:rsid w:val="00A40872"/>
    <w:rsid w:val="00A40903"/>
    <w:rsid w:val="00A4098C"/>
    <w:rsid w:val="00A409E3"/>
    <w:rsid w:val="00A413D3"/>
    <w:rsid w:val="00A4148B"/>
    <w:rsid w:val="00A417F0"/>
    <w:rsid w:val="00A41B10"/>
    <w:rsid w:val="00A42315"/>
    <w:rsid w:val="00A4251F"/>
    <w:rsid w:val="00A42D77"/>
    <w:rsid w:val="00A42E36"/>
    <w:rsid w:val="00A42ED0"/>
    <w:rsid w:val="00A42F1A"/>
    <w:rsid w:val="00A440B3"/>
    <w:rsid w:val="00A441CF"/>
    <w:rsid w:val="00A4460B"/>
    <w:rsid w:val="00A4477B"/>
    <w:rsid w:val="00A44A4F"/>
    <w:rsid w:val="00A44E17"/>
    <w:rsid w:val="00A4502D"/>
    <w:rsid w:val="00A45292"/>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CFB"/>
    <w:rsid w:val="00A52E58"/>
    <w:rsid w:val="00A52F9D"/>
    <w:rsid w:val="00A5320E"/>
    <w:rsid w:val="00A537F5"/>
    <w:rsid w:val="00A5387A"/>
    <w:rsid w:val="00A53CD5"/>
    <w:rsid w:val="00A544AA"/>
    <w:rsid w:val="00A54532"/>
    <w:rsid w:val="00A545AB"/>
    <w:rsid w:val="00A547D9"/>
    <w:rsid w:val="00A549FA"/>
    <w:rsid w:val="00A55016"/>
    <w:rsid w:val="00A5517E"/>
    <w:rsid w:val="00A554AA"/>
    <w:rsid w:val="00A5571E"/>
    <w:rsid w:val="00A557A6"/>
    <w:rsid w:val="00A55DB7"/>
    <w:rsid w:val="00A55FED"/>
    <w:rsid w:val="00A56158"/>
    <w:rsid w:val="00A56706"/>
    <w:rsid w:val="00A5679F"/>
    <w:rsid w:val="00A56AD7"/>
    <w:rsid w:val="00A56B23"/>
    <w:rsid w:val="00A570F6"/>
    <w:rsid w:val="00A57933"/>
    <w:rsid w:val="00A57B53"/>
    <w:rsid w:val="00A57F6F"/>
    <w:rsid w:val="00A600B3"/>
    <w:rsid w:val="00A60187"/>
    <w:rsid w:val="00A606F7"/>
    <w:rsid w:val="00A60CB5"/>
    <w:rsid w:val="00A61009"/>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3F31"/>
    <w:rsid w:val="00A64314"/>
    <w:rsid w:val="00A6468A"/>
    <w:rsid w:val="00A64835"/>
    <w:rsid w:val="00A64BB4"/>
    <w:rsid w:val="00A6590F"/>
    <w:rsid w:val="00A66A39"/>
    <w:rsid w:val="00A6733F"/>
    <w:rsid w:val="00A67711"/>
    <w:rsid w:val="00A67959"/>
    <w:rsid w:val="00A6795C"/>
    <w:rsid w:val="00A67EC1"/>
    <w:rsid w:val="00A70236"/>
    <w:rsid w:val="00A70476"/>
    <w:rsid w:val="00A707C4"/>
    <w:rsid w:val="00A70C48"/>
    <w:rsid w:val="00A70CDE"/>
    <w:rsid w:val="00A70D40"/>
    <w:rsid w:val="00A70EB9"/>
    <w:rsid w:val="00A71C90"/>
    <w:rsid w:val="00A721AD"/>
    <w:rsid w:val="00A721EF"/>
    <w:rsid w:val="00A72304"/>
    <w:rsid w:val="00A72B53"/>
    <w:rsid w:val="00A72EA2"/>
    <w:rsid w:val="00A73282"/>
    <w:rsid w:val="00A734CC"/>
    <w:rsid w:val="00A73A76"/>
    <w:rsid w:val="00A73E06"/>
    <w:rsid w:val="00A73EE2"/>
    <w:rsid w:val="00A740F0"/>
    <w:rsid w:val="00A746A8"/>
    <w:rsid w:val="00A750E3"/>
    <w:rsid w:val="00A75497"/>
    <w:rsid w:val="00A7582A"/>
    <w:rsid w:val="00A758CB"/>
    <w:rsid w:val="00A75A87"/>
    <w:rsid w:val="00A75F6F"/>
    <w:rsid w:val="00A75F8A"/>
    <w:rsid w:val="00A7634E"/>
    <w:rsid w:val="00A76E93"/>
    <w:rsid w:val="00A76EBD"/>
    <w:rsid w:val="00A77282"/>
    <w:rsid w:val="00A773F6"/>
    <w:rsid w:val="00A774FD"/>
    <w:rsid w:val="00A77515"/>
    <w:rsid w:val="00A77771"/>
    <w:rsid w:val="00A7779A"/>
    <w:rsid w:val="00A77CCF"/>
    <w:rsid w:val="00A80189"/>
    <w:rsid w:val="00A80B3F"/>
    <w:rsid w:val="00A80B6C"/>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B82"/>
    <w:rsid w:val="00A85C2F"/>
    <w:rsid w:val="00A85CBA"/>
    <w:rsid w:val="00A86376"/>
    <w:rsid w:val="00A86878"/>
    <w:rsid w:val="00A86B78"/>
    <w:rsid w:val="00A86E95"/>
    <w:rsid w:val="00A8717C"/>
    <w:rsid w:val="00A871C7"/>
    <w:rsid w:val="00A87375"/>
    <w:rsid w:val="00A87517"/>
    <w:rsid w:val="00A8753F"/>
    <w:rsid w:val="00A87A14"/>
    <w:rsid w:val="00A87BAC"/>
    <w:rsid w:val="00A87CA6"/>
    <w:rsid w:val="00A87DE8"/>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61B"/>
    <w:rsid w:val="00A93CB0"/>
    <w:rsid w:val="00A93E92"/>
    <w:rsid w:val="00A9419E"/>
    <w:rsid w:val="00A94D9F"/>
    <w:rsid w:val="00A95181"/>
    <w:rsid w:val="00A95185"/>
    <w:rsid w:val="00A951DD"/>
    <w:rsid w:val="00A95777"/>
    <w:rsid w:val="00A95A72"/>
    <w:rsid w:val="00A95EF7"/>
    <w:rsid w:val="00A9641B"/>
    <w:rsid w:val="00A965BB"/>
    <w:rsid w:val="00A967A7"/>
    <w:rsid w:val="00A97157"/>
    <w:rsid w:val="00A97592"/>
    <w:rsid w:val="00A976E2"/>
    <w:rsid w:val="00A97B51"/>
    <w:rsid w:val="00A97FDD"/>
    <w:rsid w:val="00AA0321"/>
    <w:rsid w:val="00AA0558"/>
    <w:rsid w:val="00AA061A"/>
    <w:rsid w:val="00AA0669"/>
    <w:rsid w:val="00AA0C10"/>
    <w:rsid w:val="00AA0ECB"/>
    <w:rsid w:val="00AA14F5"/>
    <w:rsid w:val="00AA1642"/>
    <w:rsid w:val="00AA1789"/>
    <w:rsid w:val="00AA1AA3"/>
    <w:rsid w:val="00AA2127"/>
    <w:rsid w:val="00AA3405"/>
    <w:rsid w:val="00AA37CF"/>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3CD"/>
    <w:rsid w:val="00AA6563"/>
    <w:rsid w:val="00AA66EE"/>
    <w:rsid w:val="00AA6A62"/>
    <w:rsid w:val="00AA6E44"/>
    <w:rsid w:val="00AA71F8"/>
    <w:rsid w:val="00AA772F"/>
    <w:rsid w:val="00AA7790"/>
    <w:rsid w:val="00AA79D4"/>
    <w:rsid w:val="00AA7C7C"/>
    <w:rsid w:val="00AA7C7E"/>
    <w:rsid w:val="00AA7E83"/>
    <w:rsid w:val="00AB01E4"/>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068"/>
    <w:rsid w:val="00AB5301"/>
    <w:rsid w:val="00AB5462"/>
    <w:rsid w:val="00AB56C9"/>
    <w:rsid w:val="00AB5F68"/>
    <w:rsid w:val="00AB6AB3"/>
    <w:rsid w:val="00AC02A3"/>
    <w:rsid w:val="00AC0B7C"/>
    <w:rsid w:val="00AC0EE2"/>
    <w:rsid w:val="00AC1439"/>
    <w:rsid w:val="00AC15CD"/>
    <w:rsid w:val="00AC1955"/>
    <w:rsid w:val="00AC1965"/>
    <w:rsid w:val="00AC1D58"/>
    <w:rsid w:val="00AC2028"/>
    <w:rsid w:val="00AC215E"/>
    <w:rsid w:val="00AC2E49"/>
    <w:rsid w:val="00AC34BF"/>
    <w:rsid w:val="00AC3992"/>
    <w:rsid w:val="00AC3C87"/>
    <w:rsid w:val="00AC3D35"/>
    <w:rsid w:val="00AC3E47"/>
    <w:rsid w:val="00AC4C36"/>
    <w:rsid w:val="00AC51BE"/>
    <w:rsid w:val="00AC53B0"/>
    <w:rsid w:val="00AC53CB"/>
    <w:rsid w:val="00AC5A2F"/>
    <w:rsid w:val="00AC5BFA"/>
    <w:rsid w:val="00AC6401"/>
    <w:rsid w:val="00AC64CA"/>
    <w:rsid w:val="00AC64D7"/>
    <w:rsid w:val="00AC6603"/>
    <w:rsid w:val="00AC67F0"/>
    <w:rsid w:val="00AC6A25"/>
    <w:rsid w:val="00AC6D24"/>
    <w:rsid w:val="00AC726F"/>
    <w:rsid w:val="00AC7B22"/>
    <w:rsid w:val="00AC7FEA"/>
    <w:rsid w:val="00AD01A5"/>
    <w:rsid w:val="00AD01FC"/>
    <w:rsid w:val="00AD0A49"/>
    <w:rsid w:val="00AD0ED6"/>
    <w:rsid w:val="00AD1DDB"/>
    <w:rsid w:val="00AD1E1E"/>
    <w:rsid w:val="00AD2347"/>
    <w:rsid w:val="00AD2C76"/>
    <w:rsid w:val="00AD3B0F"/>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111"/>
    <w:rsid w:val="00AE17AD"/>
    <w:rsid w:val="00AE19CB"/>
    <w:rsid w:val="00AE1A12"/>
    <w:rsid w:val="00AE1C39"/>
    <w:rsid w:val="00AE1CD9"/>
    <w:rsid w:val="00AE2025"/>
    <w:rsid w:val="00AE286B"/>
    <w:rsid w:val="00AE28CF"/>
    <w:rsid w:val="00AE2E48"/>
    <w:rsid w:val="00AE323B"/>
    <w:rsid w:val="00AE3FC0"/>
    <w:rsid w:val="00AE4581"/>
    <w:rsid w:val="00AE54D3"/>
    <w:rsid w:val="00AE5853"/>
    <w:rsid w:val="00AE5A38"/>
    <w:rsid w:val="00AE5E69"/>
    <w:rsid w:val="00AE6004"/>
    <w:rsid w:val="00AE641D"/>
    <w:rsid w:val="00AE6CC4"/>
    <w:rsid w:val="00AE6CDD"/>
    <w:rsid w:val="00AE6FB0"/>
    <w:rsid w:val="00AE7304"/>
    <w:rsid w:val="00AE74D3"/>
    <w:rsid w:val="00AE75A1"/>
    <w:rsid w:val="00AF00D8"/>
    <w:rsid w:val="00AF00DB"/>
    <w:rsid w:val="00AF03EA"/>
    <w:rsid w:val="00AF0495"/>
    <w:rsid w:val="00AF0B56"/>
    <w:rsid w:val="00AF0C56"/>
    <w:rsid w:val="00AF1AC1"/>
    <w:rsid w:val="00AF1E52"/>
    <w:rsid w:val="00AF34B5"/>
    <w:rsid w:val="00AF3595"/>
    <w:rsid w:val="00AF3E51"/>
    <w:rsid w:val="00AF441B"/>
    <w:rsid w:val="00AF446C"/>
    <w:rsid w:val="00AF4502"/>
    <w:rsid w:val="00AF49E8"/>
    <w:rsid w:val="00AF4D4F"/>
    <w:rsid w:val="00AF4DE2"/>
    <w:rsid w:val="00AF4E5A"/>
    <w:rsid w:val="00AF55C6"/>
    <w:rsid w:val="00AF5917"/>
    <w:rsid w:val="00AF5A19"/>
    <w:rsid w:val="00AF5BE7"/>
    <w:rsid w:val="00AF5FB2"/>
    <w:rsid w:val="00AF5FDD"/>
    <w:rsid w:val="00AF63FB"/>
    <w:rsid w:val="00AF66E9"/>
    <w:rsid w:val="00AF6E5F"/>
    <w:rsid w:val="00AF6EBE"/>
    <w:rsid w:val="00AF6FC1"/>
    <w:rsid w:val="00AF7055"/>
    <w:rsid w:val="00AF738D"/>
    <w:rsid w:val="00AF743C"/>
    <w:rsid w:val="00AF76F8"/>
    <w:rsid w:val="00AF7777"/>
    <w:rsid w:val="00AF7D74"/>
    <w:rsid w:val="00B008E9"/>
    <w:rsid w:val="00B00CA9"/>
    <w:rsid w:val="00B00E78"/>
    <w:rsid w:val="00B01E3A"/>
    <w:rsid w:val="00B01F4B"/>
    <w:rsid w:val="00B020C8"/>
    <w:rsid w:val="00B02A56"/>
    <w:rsid w:val="00B02DDA"/>
    <w:rsid w:val="00B03219"/>
    <w:rsid w:val="00B03E29"/>
    <w:rsid w:val="00B043F9"/>
    <w:rsid w:val="00B0447F"/>
    <w:rsid w:val="00B044E8"/>
    <w:rsid w:val="00B0489D"/>
    <w:rsid w:val="00B04C5A"/>
    <w:rsid w:val="00B05340"/>
    <w:rsid w:val="00B05575"/>
    <w:rsid w:val="00B05E5D"/>
    <w:rsid w:val="00B06000"/>
    <w:rsid w:val="00B062D2"/>
    <w:rsid w:val="00B06793"/>
    <w:rsid w:val="00B071E9"/>
    <w:rsid w:val="00B07F11"/>
    <w:rsid w:val="00B101A3"/>
    <w:rsid w:val="00B10545"/>
    <w:rsid w:val="00B1167E"/>
    <w:rsid w:val="00B1178D"/>
    <w:rsid w:val="00B11EC6"/>
    <w:rsid w:val="00B11ED0"/>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4BAD"/>
    <w:rsid w:val="00B1522E"/>
    <w:rsid w:val="00B154B0"/>
    <w:rsid w:val="00B15918"/>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89"/>
    <w:rsid w:val="00B213A5"/>
    <w:rsid w:val="00B214D0"/>
    <w:rsid w:val="00B22151"/>
    <w:rsid w:val="00B2251F"/>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30C"/>
    <w:rsid w:val="00B26626"/>
    <w:rsid w:val="00B26656"/>
    <w:rsid w:val="00B26833"/>
    <w:rsid w:val="00B26B9A"/>
    <w:rsid w:val="00B274CA"/>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93"/>
    <w:rsid w:val="00B32FCF"/>
    <w:rsid w:val="00B33192"/>
    <w:rsid w:val="00B3321E"/>
    <w:rsid w:val="00B33586"/>
    <w:rsid w:val="00B338E9"/>
    <w:rsid w:val="00B3391A"/>
    <w:rsid w:val="00B33D47"/>
    <w:rsid w:val="00B33F35"/>
    <w:rsid w:val="00B33F3A"/>
    <w:rsid w:val="00B341BE"/>
    <w:rsid w:val="00B35516"/>
    <w:rsid w:val="00B355A0"/>
    <w:rsid w:val="00B35632"/>
    <w:rsid w:val="00B36158"/>
    <w:rsid w:val="00B361E7"/>
    <w:rsid w:val="00B36573"/>
    <w:rsid w:val="00B365A1"/>
    <w:rsid w:val="00B365D2"/>
    <w:rsid w:val="00B367A3"/>
    <w:rsid w:val="00B36CC6"/>
    <w:rsid w:val="00B36D01"/>
    <w:rsid w:val="00B36EB2"/>
    <w:rsid w:val="00B370E0"/>
    <w:rsid w:val="00B371A2"/>
    <w:rsid w:val="00B37314"/>
    <w:rsid w:val="00B378B2"/>
    <w:rsid w:val="00B40447"/>
    <w:rsid w:val="00B40976"/>
    <w:rsid w:val="00B410C0"/>
    <w:rsid w:val="00B41342"/>
    <w:rsid w:val="00B418F0"/>
    <w:rsid w:val="00B41E67"/>
    <w:rsid w:val="00B4277D"/>
    <w:rsid w:val="00B4318D"/>
    <w:rsid w:val="00B43286"/>
    <w:rsid w:val="00B43AD8"/>
    <w:rsid w:val="00B43ED8"/>
    <w:rsid w:val="00B44312"/>
    <w:rsid w:val="00B45514"/>
    <w:rsid w:val="00B4557B"/>
    <w:rsid w:val="00B456E5"/>
    <w:rsid w:val="00B4647F"/>
    <w:rsid w:val="00B46575"/>
    <w:rsid w:val="00B4681B"/>
    <w:rsid w:val="00B46A01"/>
    <w:rsid w:val="00B46A26"/>
    <w:rsid w:val="00B47111"/>
    <w:rsid w:val="00B4743B"/>
    <w:rsid w:val="00B4743F"/>
    <w:rsid w:val="00B476BC"/>
    <w:rsid w:val="00B476C6"/>
    <w:rsid w:val="00B503A1"/>
    <w:rsid w:val="00B50514"/>
    <w:rsid w:val="00B50761"/>
    <w:rsid w:val="00B5086B"/>
    <w:rsid w:val="00B50A39"/>
    <w:rsid w:val="00B50DF3"/>
    <w:rsid w:val="00B5111D"/>
    <w:rsid w:val="00B51AE7"/>
    <w:rsid w:val="00B51DBF"/>
    <w:rsid w:val="00B51E73"/>
    <w:rsid w:val="00B5262D"/>
    <w:rsid w:val="00B527AF"/>
    <w:rsid w:val="00B52F5F"/>
    <w:rsid w:val="00B52FAB"/>
    <w:rsid w:val="00B52FCD"/>
    <w:rsid w:val="00B5334A"/>
    <w:rsid w:val="00B533CA"/>
    <w:rsid w:val="00B534A6"/>
    <w:rsid w:val="00B53CE2"/>
    <w:rsid w:val="00B53E4D"/>
    <w:rsid w:val="00B543F3"/>
    <w:rsid w:val="00B5443D"/>
    <w:rsid w:val="00B5445C"/>
    <w:rsid w:val="00B544DA"/>
    <w:rsid w:val="00B54955"/>
    <w:rsid w:val="00B550EB"/>
    <w:rsid w:val="00B55377"/>
    <w:rsid w:val="00B553D2"/>
    <w:rsid w:val="00B55447"/>
    <w:rsid w:val="00B55700"/>
    <w:rsid w:val="00B55809"/>
    <w:rsid w:val="00B5580A"/>
    <w:rsid w:val="00B5599E"/>
    <w:rsid w:val="00B55BE2"/>
    <w:rsid w:val="00B55FAB"/>
    <w:rsid w:val="00B55FFC"/>
    <w:rsid w:val="00B56AFA"/>
    <w:rsid w:val="00B56BB7"/>
    <w:rsid w:val="00B56E8E"/>
    <w:rsid w:val="00B5792D"/>
    <w:rsid w:val="00B57949"/>
    <w:rsid w:val="00B57E14"/>
    <w:rsid w:val="00B600F8"/>
    <w:rsid w:val="00B601F3"/>
    <w:rsid w:val="00B605DC"/>
    <w:rsid w:val="00B60822"/>
    <w:rsid w:val="00B608D5"/>
    <w:rsid w:val="00B617C9"/>
    <w:rsid w:val="00B61D15"/>
    <w:rsid w:val="00B621B9"/>
    <w:rsid w:val="00B622D7"/>
    <w:rsid w:val="00B632FE"/>
    <w:rsid w:val="00B63320"/>
    <w:rsid w:val="00B638E1"/>
    <w:rsid w:val="00B63996"/>
    <w:rsid w:val="00B63E6E"/>
    <w:rsid w:val="00B6417D"/>
    <w:rsid w:val="00B6432C"/>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0AF"/>
    <w:rsid w:val="00B71160"/>
    <w:rsid w:val="00B71178"/>
    <w:rsid w:val="00B71482"/>
    <w:rsid w:val="00B715A5"/>
    <w:rsid w:val="00B716DC"/>
    <w:rsid w:val="00B718BD"/>
    <w:rsid w:val="00B71925"/>
    <w:rsid w:val="00B719D7"/>
    <w:rsid w:val="00B71A8F"/>
    <w:rsid w:val="00B71F05"/>
    <w:rsid w:val="00B72120"/>
    <w:rsid w:val="00B7256F"/>
    <w:rsid w:val="00B72762"/>
    <w:rsid w:val="00B727BA"/>
    <w:rsid w:val="00B72923"/>
    <w:rsid w:val="00B72A09"/>
    <w:rsid w:val="00B72AF2"/>
    <w:rsid w:val="00B72B72"/>
    <w:rsid w:val="00B73556"/>
    <w:rsid w:val="00B73675"/>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2E7"/>
    <w:rsid w:val="00B76397"/>
    <w:rsid w:val="00B768B4"/>
    <w:rsid w:val="00B76BDC"/>
    <w:rsid w:val="00B770D4"/>
    <w:rsid w:val="00B773F6"/>
    <w:rsid w:val="00B77915"/>
    <w:rsid w:val="00B77EB7"/>
    <w:rsid w:val="00B800E2"/>
    <w:rsid w:val="00B8029A"/>
    <w:rsid w:val="00B80661"/>
    <w:rsid w:val="00B80B36"/>
    <w:rsid w:val="00B80E3B"/>
    <w:rsid w:val="00B810AA"/>
    <w:rsid w:val="00B81379"/>
    <w:rsid w:val="00B8144C"/>
    <w:rsid w:val="00B81CB2"/>
    <w:rsid w:val="00B81FA3"/>
    <w:rsid w:val="00B82363"/>
    <w:rsid w:val="00B824AF"/>
    <w:rsid w:val="00B8294D"/>
    <w:rsid w:val="00B829A7"/>
    <w:rsid w:val="00B82ED9"/>
    <w:rsid w:val="00B8306B"/>
    <w:rsid w:val="00B833B1"/>
    <w:rsid w:val="00B836BE"/>
    <w:rsid w:val="00B837F9"/>
    <w:rsid w:val="00B83DDD"/>
    <w:rsid w:val="00B840B3"/>
    <w:rsid w:val="00B84487"/>
    <w:rsid w:val="00B84511"/>
    <w:rsid w:val="00B84625"/>
    <w:rsid w:val="00B84906"/>
    <w:rsid w:val="00B84C79"/>
    <w:rsid w:val="00B84DEC"/>
    <w:rsid w:val="00B85469"/>
    <w:rsid w:val="00B856E3"/>
    <w:rsid w:val="00B857F7"/>
    <w:rsid w:val="00B86518"/>
    <w:rsid w:val="00B8667B"/>
    <w:rsid w:val="00B86CEF"/>
    <w:rsid w:val="00B86F2D"/>
    <w:rsid w:val="00B86F77"/>
    <w:rsid w:val="00B870D2"/>
    <w:rsid w:val="00B87BE7"/>
    <w:rsid w:val="00B87CBF"/>
    <w:rsid w:val="00B901B7"/>
    <w:rsid w:val="00B90389"/>
    <w:rsid w:val="00B90706"/>
    <w:rsid w:val="00B909AA"/>
    <w:rsid w:val="00B9136B"/>
    <w:rsid w:val="00B916FD"/>
    <w:rsid w:val="00B91943"/>
    <w:rsid w:val="00B91D7D"/>
    <w:rsid w:val="00B922DD"/>
    <w:rsid w:val="00B924BE"/>
    <w:rsid w:val="00B9320E"/>
    <w:rsid w:val="00B93417"/>
    <w:rsid w:val="00B93462"/>
    <w:rsid w:val="00B93990"/>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974"/>
    <w:rsid w:val="00B97B23"/>
    <w:rsid w:val="00B97CE0"/>
    <w:rsid w:val="00BA0137"/>
    <w:rsid w:val="00BA0151"/>
    <w:rsid w:val="00BA065A"/>
    <w:rsid w:val="00BA070A"/>
    <w:rsid w:val="00BA0CDF"/>
    <w:rsid w:val="00BA1436"/>
    <w:rsid w:val="00BA24E3"/>
    <w:rsid w:val="00BA2670"/>
    <w:rsid w:val="00BA2949"/>
    <w:rsid w:val="00BA2CCA"/>
    <w:rsid w:val="00BA2E82"/>
    <w:rsid w:val="00BA2F57"/>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081"/>
    <w:rsid w:val="00BA7151"/>
    <w:rsid w:val="00BA726F"/>
    <w:rsid w:val="00BA74D5"/>
    <w:rsid w:val="00BA75DE"/>
    <w:rsid w:val="00BA7693"/>
    <w:rsid w:val="00BA78C0"/>
    <w:rsid w:val="00BA7B75"/>
    <w:rsid w:val="00BA7EB2"/>
    <w:rsid w:val="00BA7F15"/>
    <w:rsid w:val="00BB04D9"/>
    <w:rsid w:val="00BB0578"/>
    <w:rsid w:val="00BB0A69"/>
    <w:rsid w:val="00BB0E9D"/>
    <w:rsid w:val="00BB10A0"/>
    <w:rsid w:val="00BB1B02"/>
    <w:rsid w:val="00BB1C58"/>
    <w:rsid w:val="00BB1E5A"/>
    <w:rsid w:val="00BB205F"/>
    <w:rsid w:val="00BB2130"/>
    <w:rsid w:val="00BB27F9"/>
    <w:rsid w:val="00BB2CA0"/>
    <w:rsid w:val="00BB2D9C"/>
    <w:rsid w:val="00BB369C"/>
    <w:rsid w:val="00BB36DA"/>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6762"/>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90F"/>
    <w:rsid w:val="00BC4A61"/>
    <w:rsid w:val="00BC53DA"/>
    <w:rsid w:val="00BC54FB"/>
    <w:rsid w:val="00BC5561"/>
    <w:rsid w:val="00BC5593"/>
    <w:rsid w:val="00BC5755"/>
    <w:rsid w:val="00BC5940"/>
    <w:rsid w:val="00BC5D97"/>
    <w:rsid w:val="00BC6646"/>
    <w:rsid w:val="00BC6C4E"/>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36E"/>
    <w:rsid w:val="00BD26E2"/>
    <w:rsid w:val="00BD2AB3"/>
    <w:rsid w:val="00BD2DAD"/>
    <w:rsid w:val="00BD2E61"/>
    <w:rsid w:val="00BD331A"/>
    <w:rsid w:val="00BD3743"/>
    <w:rsid w:val="00BD3760"/>
    <w:rsid w:val="00BD3767"/>
    <w:rsid w:val="00BD3833"/>
    <w:rsid w:val="00BD3A3B"/>
    <w:rsid w:val="00BD3AC0"/>
    <w:rsid w:val="00BD3DAE"/>
    <w:rsid w:val="00BD3F3B"/>
    <w:rsid w:val="00BD4310"/>
    <w:rsid w:val="00BD44E1"/>
    <w:rsid w:val="00BD47BE"/>
    <w:rsid w:val="00BD483E"/>
    <w:rsid w:val="00BD49C0"/>
    <w:rsid w:val="00BD4AD7"/>
    <w:rsid w:val="00BD4CCD"/>
    <w:rsid w:val="00BD5003"/>
    <w:rsid w:val="00BD55CC"/>
    <w:rsid w:val="00BD58D0"/>
    <w:rsid w:val="00BD5989"/>
    <w:rsid w:val="00BD59EC"/>
    <w:rsid w:val="00BD5D41"/>
    <w:rsid w:val="00BD5E3F"/>
    <w:rsid w:val="00BD5F89"/>
    <w:rsid w:val="00BD64CB"/>
    <w:rsid w:val="00BD6B92"/>
    <w:rsid w:val="00BD6BE9"/>
    <w:rsid w:val="00BD6E67"/>
    <w:rsid w:val="00BD6FFE"/>
    <w:rsid w:val="00BD71E4"/>
    <w:rsid w:val="00BD73D8"/>
    <w:rsid w:val="00BD7735"/>
    <w:rsid w:val="00BD79E8"/>
    <w:rsid w:val="00BE0295"/>
    <w:rsid w:val="00BE078F"/>
    <w:rsid w:val="00BE07F8"/>
    <w:rsid w:val="00BE0921"/>
    <w:rsid w:val="00BE094B"/>
    <w:rsid w:val="00BE0EF4"/>
    <w:rsid w:val="00BE1023"/>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568"/>
    <w:rsid w:val="00BE67BF"/>
    <w:rsid w:val="00BE6964"/>
    <w:rsid w:val="00BE69AF"/>
    <w:rsid w:val="00BE6EEB"/>
    <w:rsid w:val="00BE7068"/>
    <w:rsid w:val="00BE7404"/>
    <w:rsid w:val="00BE744C"/>
    <w:rsid w:val="00BE7491"/>
    <w:rsid w:val="00BE7851"/>
    <w:rsid w:val="00BF0047"/>
    <w:rsid w:val="00BF08EA"/>
    <w:rsid w:val="00BF0B2B"/>
    <w:rsid w:val="00BF0E7C"/>
    <w:rsid w:val="00BF0ED1"/>
    <w:rsid w:val="00BF1029"/>
    <w:rsid w:val="00BF1AE9"/>
    <w:rsid w:val="00BF1F18"/>
    <w:rsid w:val="00BF208F"/>
    <w:rsid w:val="00BF24AF"/>
    <w:rsid w:val="00BF25F3"/>
    <w:rsid w:val="00BF29CA"/>
    <w:rsid w:val="00BF2EDF"/>
    <w:rsid w:val="00BF2F19"/>
    <w:rsid w:val="00BF3023"/>
    <w:rsid w:val="00BF32C2"/>
    <w:rsid w:val="00BF32EB"/>
    <w:rsid w:val="00BF3328"/>
    <w:rsid w:val="00BF381B"/>
    <w:rsid w:val="00BF3C81"/>
    <w:rsid w:val="00BF3E07"/>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78F"/>
    <w:rsid w:val="00BF7CBA"/>
    <w:rsid w:val="00BF7E52"/>
    <w:rsid w:val="00C003E4"/>
    <w:rsid w:val="00C005DD"/>
    <w:rsid w:val="00C006D4"/>
    <w:rsid w:val="00C008D4"/>
    <w:rsid w:val="00C00B14"/>
    <w:rsid w:val="00C00BC5"/>
    <w:rsid w:val="00C00E6C"/>
    <w:rsid w:val="00C01058"/>
    <w:rsid w:val="00C0159C"/>
    <w:rsid w:val="00C01A12"/>
    <w:rsid w:val="00C0228E"/>
    <w:rsid w:val="00C028A1"/>
    <w:rsid w:val="00C02BF4"/>
    <w:rsid w:val="00C02CEB"/>
    <w:rsid w:val="00C02DB0"/>
    <w:rsid w:val="00C0310E"/>
    <w:rsid w:val="00C03634"/>
    <w:rsid w:val="00C03C2B"/>
    <w:rsid w:val="00C03D20"/>
    <w:rsid w:val="00C04200"/>
    <w:rsid w:val="00C042AE"/>
    <w:rsid w:val="00C044FC"/>
    <w:rsid w:val="00C04E3A"/>
    <w:rsid w:val="00C0526B"/>
    <w:rsid w:val="00C056E6"/>
    <w:rsid w:val="00C061E5"/>
    <w:rsid w:val="00C071EC"/>
    <w:rsid w:val="00C075C9"/>
    <w:rsid w:val="00C076A0"/>
    <w:rsid w:val="00C079E5"/>
    <w:rsid w:val="00C07D61"/>
    <w:rsid w:val="00C07FD5"/>
    <w:rsid w:val="00C10A6C"/>
    <w:rsid w:val="00C10E6A"/>
    <w:rsid w:val="00C11141"/>
    <w:rsid w:val="00C116BF"/>
    <w:rsid w:val="00C11A02"/>
    <w:rsid w:val="00C11A1A"/>
    <w:rsid w:val="00C11A32"/>
    <w:rsid w:val="00C11D25"/>
    <w:rsid w:val="00C1246E"/>
    <w:rsid w:val="00C1253F"/>
    <w:rsid w:val="00C1260A"/>
    <w:rsid w:val="00C12CB9"/>
    <w:rsid w:val="00C137C9"/>
    <w:rsid w:val="00C138A7"/>
    <w:rsid w:val="00C13BA7"/>
    <w:rsid w:val="00C13D38"/>
    <w:rsid w:val="00C141E7"/>
    <w:rsid w:val="00C14C3D"/>
    <w:rsid w:val="00C150E2"/>
    <w:rsid w:val="00C15398"/>
    <w:rsid w:val="00C1553C"/>
    <w:rsid w:val="00C15AC7"/>
    <w:rsid w:val="00C15D26"/>
    <w:rsid w:val="00C15D72"/>
    <w:rsid w:val="00C1614B"/>
    <w:rsid w:val="00C1619F"/>
    <w:rsid w:val="00C16530"/>
    <w:rsid w:val="00C16557"/>
    <w:rsid w:val="00C16C80"/>
    <w:rsid w:val="00C17118"/>
    <w:rsid w:val="00C17790"/>
    <w:rsid w:val="00C17B7F"/>
    <w:rsid w:val="00C20B94"/>
    <w:rsid w:val="00C20E7B"/>
    <w:rsid w:val="00C21765"/>
    <w:rsid w:val="00C218E3"/>
    <w:rsid w:val="00C21B18"/>
    <w:rsid w:val="00C21EC5"/>
    <w:rsid w:val="00C21F68"/>
    <w:rsid w:val="00C22208"/>
    <w:rsid w:val="00C2259A"/>
    <w:rsid w:val="00C22654"/>
    <w:rsid w:val="00C22656"/>
    <w:rsid w:val="00C2286A"/>
    <w:rsid w:val="00C22965"/>
    <w:rsid w:val="00C230A3"/>
    <w:rsid w:val="00C23128"/>
    <w:rsid w:val="00C23853"/>
    <w:rsid w:val="00C23EFE"/>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AD4"/>
    <w:rsid w:val="00C36E7C"/>
    <w:rsid w:val="00C37214"/>
    <w:rsid w:val="00C37263"/>
    <w:rsid w:val="00C37656"/>
    <w:rsid w:val="00C37875"/>
    <w:rsid w:val="00C40175"/>
    <w:rsid w:val="00C40472"/>
    <w:rsid w:val="00C40616"/>
    <w:rsid w:val="00C407CB"/>
    <w:rsid w:val="00C408D9"/>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B2A"/>
    <w:rsid w:val="00C43FD3"/>
    <w:rsid w:val="00C441F0"/>
    <w:rsid w:val="00C44598"/>
    <w:rsid w:val="00C44630"/>
    <w:rsid w:val="00C44AD2"/>
    <w:rsid w:val="00C44CD3"/>
    <w:rsid w:val="00C45759"/>
    <w:rsid w:val="00C457C3"/>
    <w:rsid w:val="00C4592E"/>
    <w:rsid w:val="00C45A68"/>
    <w:rsid w:val="00C45DE9"/>
    <w:rsid w:val="00C461DF"/>
    <w:rsid w:val="00C46331"/>
    <w:rsid w:val="00C46EB9"/>
    <w:rsid w:val="00C4704F"/>
    <w:rsid w:val="00C4710D"/>
    <w:rsid w:val="00C473A2"/>
    <w:rsid w:val="00C474BF"/>
    <w:rsid w:val="00C4779A"/>
    <w:rsid w:val="00C4796F"/>
    <w:rsid w:val="00C479C7"/>
    <w:rsid w:val="00C47B80"/>
    <w:rsid w:val="00C47DF0"/>
    <w:rsid w:val="00C47F5F"/>
    <w:rsid w:val="00C47FAC"/>
    <w:rsid w:val="00C5075B"/>
    <w:rsid w:val="00C50844"/>
    <w:rsid w:val="00C509A0"/>
    <w:rsid w:val="00C50D54"/>
    <w:rsid w:val="00C511B6"/>
    <w:rsid w:val="00C51F7D"/>
    <w:rsid w:val="00C52601"/>
    <w:rsid w:val="00C528F3"/>
    <w:rsid w:val="00C52904"/>
    <w:rsid w:val="00C52C63"/>
    <w:rsid w:val="00C52CC5"/>
    <w:rsid w:val="00C53253"/>
    <w:rsid w:val="00C53B6F"/>
    <w:rsid w:val="00C53CE1"/>
    <w:rsid w:val="00C53D78"/>
    <w:rsid w:val="00C54090"/>
    <w:rsid w:val="00C54164"/>
    <w:rsid w:val="00C54368"/>
    <w:rsid w:val="00C54541"/>
    <w:rsid w:val="00C54AB9"/>
    <w:rsid w:val="00C55004"/>
    <w:rsid w:val="00C55041"/>
    <w:rsid w:val="00C55159"/>
    <w:rsid w:val="00C554CB"/>
    <w:rsid w:val="00C55687"/>
    <w:rsid w:val="00C55838"/>
    <w:rsid w:val="00C55C75"/>
    <w:rsid w:val="00C56210"/>
    <w:rsid w:val="00C5623A"/>
    <w:rsid w:val="00C56560"/>
    <w:rsid w:val="00C57163"/>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A50"/>
    <w:rsid w:val="00C62CBA"/>
    <w:rsid w:val="00C62CCB"/>
    <w:rsid w:val="00C6311E"/>
    <w:rsid w:val="00C6395F"/>
    <w:rsid w:val="00C63A5D"/>
    <w:rsid w:val="00C63BB6"/>
    <w:rsid w:val="00C648DA"/>
    <w:rsid w:val="00C64E52"/>
    <w:rsid w:val="00C64E8B"/>
    <w:rsid w:val="00C650EA"/>
    <w:rsid w:val="00C65195"/>
    <w:rsid w:val="00C6587D"/>
    <w:rsid w:val="00C658D9"/>
    <w:rsid w:val="00C6597D"/>
    <w:rsid w:val="00C65F59"/>
    <w:rsid w:val="00C66239"/>
    <w:rsid w:val="00C6685C"/>
    <w:rsid w:val="00C66A0A"/>
    <w:rsid w:val="00C677BC"/>
    <w:rsid w:val="00C67B31"/>
    <w:rsid w:val="00C7011B"/>
    <w:rsid w:val="00C70280"/>
    <w:rsid w:val="00C705FF"/>
    <w:rsid w:val="00C7060A"/>
    <w:rsid w:val="00C71108"/>
    <w:rsid w:val="00C71B58"/>
    <w:rsid w:val="00C72420"/>
    <w:rsid w:val="00C72EDD"/>
    <w:rsid w:val="00C72F5C"/>
    <w:rsid w:val="00C73802"/>
    <w:rsid w:val="00C7383A"/>
    <w:rsid w:val="00C73918"/>
    <w:rsid w:val="00C73A48"/>
    <w:rsid w:val="00C73CE1"/>
    <w:rsid w:val="00C73E7F"/>
    <w:rsid w:val="00C73EED"/>
    <w:rsid w:val="00C74322"/>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77C76"/>
    <w:rsid w:val="00C8058D"/>
    <w:rsid w:val="00C8076E"/>
    <w:rsid w:val="00C80922"/>
    <w:rsid w:val="00C80A85"/>
    <w:rsid w:val="00C80D7E"/>
    <w:rsid w:val="00C810D9"/>
    <w:rsid w:val="00C81D3E"/>
    <w:rsid w:val="00C81EA4"/>
    <w:rsid w:val="00C82588"/>
    <w:rsid w:val="00C82AEA"/>
    <w:rsid w:val="00C82B4E"/>
    <w:rsid w:val="00C83C0F"/>
    <w:rsid w:val="00C83E48"/>
    <w:rsid w:val="00C83E5E"/>
    <w:rsid w:val="00C83E8B"/>
    <w:rsid w:val="00C83FD0"/>
    <w:rsid w:val="00C84406"/>
    <w:rsid w:val="00C845A8"/>
    <w:rsid w:val="00C84D30"/>
    <w:rsid w:val="00C84E79"/>
    <w:rsid w:val="00C851FD"/>
    <w:rsid w:val="00C86089"/>
    <w:rsid w:val="00C86630"/>
    <w:rsid w:val="00C86733"/>
    <w:rsid w:val="00C8705E"/>
    <w:rsid w:val="00C870FA"/>
    <w:rsid w:val="00C8736F"/>
    <w:rsid w:val="00C87713"/>
    <w:rsid w:val="00C877CB"/>
    <w:rsid w:val="00C878F4"/>
    <w:rsid w:val="00C87AE4"/>
    <w:rsid w:val="00C87CD1"/>
    <w:rsid w:val="00C90076"/>
    <w:rsid w:val="00C90488"/>
    <w:rsid w:val="00C905E5"/>
    <w:rsid w:val="00C9198C"/>
    <w:rsid w:val="00C92016"/>
    <w:rsid w:val="00C9219C"/>
    <w:rsid w:val="00C92E2D"/>
    <w:rsid w:val="00C92EAD"/>
    <w:rsid w:val="00C930D4"/>
    <w:rsid w:val="00C933B9"/>
    <w:rsid w:val="00C935DB"/>
    <w:rsid w:val="00C93B0F"/>
    <w:rsid w:val="00C93B42"/>
    <w:rsid w:val="00C93D49"/>
    <w:rsid w:val="00C93EF7"/>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3F8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394"/>
    <w:rsid w:val="00CA7613"/>
    <w:rsid w:val="00CA7AFD"/>
    <w:rsid w:val="00CA7F24"/>
    <w:rsid w:val="00CB0292"/>
    <w:rsid w:val="00CB02D3"/>
    <w:rsid w:val="00CB06CF"/>
    <w:rsid w:val="00CB1477"/>
    <w:rsid w:val="00CB2106"/>
    <w:rsid w:val="00CB21CC"/>
    <w:rsid w:val="00CB2401"/>
    <w:rsid w:val="00CB29C0"/>
    <w:rsid w:val="00CB2C0A"/>
    <w:rsid w:val="00CB2D9F"/>
    <w:rsid w:val="00CB30F1"/>
    <w:rsid w:val="00CB339F"/>
    <w:rsid w:val="00CB344E"/>
    <w:rsid w:val="00CB40E4"/>
    <w:rsid w:val="00CB4132"/>
    <w:rsid w:val="00CB416E"/>
    <w:rsid w:val="00CB4321"/>
    <w:rsid w:val="00CB4B09"/>
    <w:rsid w:val="00CB4DCA"/>
    <w:rsid w:val="00CB529E"/>
    <w:rsid w:val="00CB578A"/>
    <w:rsid w:val="00CB5FEF"/>
    <w:rsid w:val="00CB6258"/>
    <w:rsid w:val="00CB6448"/>
    <w:rsid w:val="00CB67AA"/>
    <w:rsid w:val="00CB6807"/>
    <w:rsid w:val="00CB73FE"/>
    <w:rsid w:val="00CB7D1F"/>
    <w:rsid w:val="00CC018C"/>
    <w:rsid w:val="00CC02F3"/>
    <w:rsid w:val="00CC04DC"/>
    <w:rsid w:val="00CC08CA"/>
    <w:rsid w:val="00CC0BC7"/>
    <w:rsid w:val="00CC0DF8"/>
    <w:rsid w:val="00CC181F"/>
    <w:rsid w:val="00CC1B75"/>
    <w:rsid w:val="00CC1B9F"/>
    <w:rsid w:val="00CC1BFB"/>
    <w:rsid w:val="00CC1C97"/>
    <w:rsid w:val="00CC1DE9"/>
    <w:rsid w:val="00CC1EBF"/>
    <w:rsid w:val="00CC1F01"/>
    <w:rsid w:val="00CC22A2"/>
    <w:rsid w:val="00CC2543"/>
    <w:rsid w:val="00CC286F"/>
    <w:rsid w:val="00CC2CF9"/>
    <w:rsid w:val="00CC2F66"/>
    <w:rsid w:val="00CC32FA"/>
    <w:rsid w:val="00CC35C0"/>
    <w:rsid w:val="00CC3ADC"/>
    <w:rsid w:val="00CC3B65"/>
    <w:rsid w:val="00CC3F4A"/>
    <w:rsid w:val="00CC4088"/>
    <w:rsid w:val="00CC45A7"/>
    <w:rsid w:val="00CC474D"/>
    <w:rsid w:val="00CC4D90"/>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3C1"/>
    <w:rsid w:val="00CD05A2"/>
    <w:rsid w:val="00CD0600"/>
    <w:rsid w:val="00CD08A1"/>
    <w:rsid w:val="00CD0A86"/>
    <w:rsid w:val="00CD1085"/>
    <w:rsid w:val="00CD12B3"/>
    <w:rsid w:val="00CD13F9"/>
    <w:rsid w:val="00CD14A6"/>
    <w:rsid w:val="00CD16AB"/>
    <w:rsid w:val="00CD18BF"/>
    <w:rsid w:val="00CD194C"/>
    <w:rsid w:val="00CD1B2D"/>
    <w:rsid w:val="00CD1C15"/>
    <w:rsid w:val="00CD1DEA"/>
    <w:rsid w:val="00CD1EBD"/>
    <w:rsid w:val="00CD20D9"/>
    <w:rsid w:val="00CD2405"/>
    <w:rsid w:val="00CD26A7"/>
    <w:rsid w:val="00CD276E"/>
    <w:rsid w:val="00CD2946"/>
    <w:rsid w:val="00CD2AFE"/>
    <w:rsid w:val="00CD2E87"/>
    <w:rsid w:val="00CD3F12"/>
    <w:rsid w:val="00CD40B8"/>
    <w:rsid w:val="00CD4436"/>
    <w:rsid w:val="00CD4456"/>
    <w:rsid w:val="00CD44C0"/>
    <w:rsid w:val="00CD49EC"/>
    <w:rsid w:val="00CD4B22"/>
    <w:rsid w:val="00CD4BA6"/>
    <w:rsid w:val="00CD4E3C"/>
    <w:rsid w:val="00CD5129"/>
    <w:rsid w:val="00CD593E"/>
    <w:rsid w:val="00CD595D"/>
    <w:rsid w:val="00CD5EFC"/>
    <w:rsid w:val="00CD60BD"/>
    <w:rsid w:val="00CD642B"/>
    <w:rsid w:val="00CD6A63"/>
    <w:rsid w:val="00CD7054"/>
    <w:rsid w:val="00CD7645"/>
    <w:rsid w:val="00CE014E"/>
    <w:rsid w:val="00CE0AA8"/>
    <w:rsid w:val="00CE0D2C"/>
    <w:rsid w:val="00CE0E00"/>
    <w:rsid w:val="00CE0E3E"/>
    <w:rsid w:val="00CE0EB1"/>
    <w:rsid w:val="00CE1B3E"/>
    <w:rsid w:val="00CE1C38"/>
    <w:rsid w:val="00CE25AF"/>
    <w:rsid w:val="00CE26D5"/>
    <w:rsid w:val="00CE2739"/>
    <w:rsid w:val="00CE280D"/>
    <w:rsid w:val="00CE3056"/>
    <w:rsid w:val="00CE30FB"/>
    <w:rsid w:val="00CE33DB"/>
    <w:rsid w:val="00CE3446"/>
    <w:rsid w:val="00CE42AC"/>
    <w:rsid w:val="00CE4327"/>
    <w:rsid w:val="00CE45F5"/>
    <w:rsid w:val="00CE5875"/>
    <w:rsid w:val="00CE5BDA"/>
    <w:rsid w:val="00CE5DA6"/>
    <w:rsid w:val="00CE6679"/>
    <w:rsid w:val="00CE66CC"/>
    <w:rsid w:val="00CE671C"/>
    <w:rsid w:val="00CE691C"/>
    <w:rsid w:val="00CE6A3B"/>
    <w:rsid w:val="00CE75DF"/>
    <w:rsid w:val="00CE75F5"/>
    <w:rsid w:val="00CE7B86"/>
    <w:rsid w:val="00CE7BFC"/>
    <w:rsid w:val="00CE7C0C"/>
    <w:rsid w:val="00CF0148"/>
    <w:rsid w:val="00CF0557"/>
    <w:rsid w:val="00CF06F4"/>
    <w:rsid w:val="00CF0F32"/>
    <w:rsid w:val="00CF0F73"/>
    <w:rsid w:val="00CF1534"/>
    <w:rsid w:val="00CF17E8"/>
    <w:rsid w:val="00CF1A63"/>
    <w:rsid w:val="00CF1B8F"/>
    <w:rsid w:val="00CF207B"/>
    <w:rsid w:val="00CF2F05"/>
    <w:rsid w:val="00CF3126"/>
    <w:rsid w:val="00CF3278"/>
    <w:rsid w:val="00CF339D"/>
    <w:rsid w:val="00CF341F"/>
    <w:rsid w:val="00CF3887"/>
    <w:rsid w:val="00CF4025"/>
    <w:rsid w:val="00CF407D"/>
    <w:rsid w:val="00CF4341"/>
    <w:rsid w:val="00CF47A6"/>
    <w:rsid w:val="00CF4E7C"/>
    <w:rsid w:val="00CF50F6"/>
    <w:rsid w:val="00CF51E6"/>
    <w:rsid w:val="00CF5D1F"/>
    <w:rsid w:val="00CF6404"/>
    <w:rsid w:val="00CF67B0"/>
    <w:rsid w:val="00CF67D0"/>
    <w:rsid w:val="00CF6B5B"/>
    <w:rsid w:val="00CF6DCE"/>
    <w:rsid w:val="00CF709D"/>
    <w:rsid w:val="00CF7541"/>
    <w:rsid w:val="00CF759E"/>
    <w:rsid w:val="00CF79AA"/>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8EE"/>
    <w:rsid w:val="00D048FF"/>
    <w:rsid w:val="00D049E5"/>
    <w:rsid w:val="00D04CD2"/>
    <w:rsid w:val="00D0551B"/>
    <w:rsid w:val="00D05582"/>
    <w:rsid w:val="00D0581C"/>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468"/>
    <w:rsid w:val="00D12717"/>
    <w:rsid w:val="00D12FB2"/>
    <w:rsid w:val="00D12FCE"/>
    <w:rsid w:val="00D133A3"/>
    <w:rsid w:val="00D13C68"/>
    <w:rsid w:val="00D14335"/>
    <w:rsid w:val="00D14386"/>
    <w:rsid w:val="00D145BE"/>
    <w:rsid w:val="00D146CB"/>
    <w:rsid w:val="00D14B55"/>
    <w:rsid w:val="00D15127"/>
    <w:rsid w:val="00D15979"/>
    <w:rsid w:val="00D15B41"/>
    <w:rsid w:val="00D168FD"/>
    <w:rsid w:val="00D16CD3"/>
    <w:rsid w:val="00D172D7"/>
    <w:rsid w:val="00D17B6D"/>
    <w:rsid w:val="00D17CDB"/>
    <w:rsid w:val="00D17CF0"/>
    <w:rsid w:val="00D17D1F"/>
    <w:rsid w:val="00D17FD9"/>
    <w:rsid w:val="00D17FF8"/>
    <w:rsid w:val="00D200A6"/>
    <w:rsid w:val="00D20209"/>
    <w:rsid w:val="00D2062C"/>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4E80"/>
    <w:rsid w:val="00D36021"/>
    <w:rsid w:val="00D36040"/>
    <w:rsid w:val="00D36161"/>
    <w:rsid w:val="00D364D3"/>
    <w:rsid w:val="00D36A4C"/>
    <w:rsid w:val="00D36D4F"/>
    <w:rsid w:val="00D36D7A"/>
    <w:rsid w:val="00D3768E"/>
    <w:rsid w:val="00D37B6E"/>
    <w:rsid w:val="00D37FF5"/>
    <w:rsid w:val="00D40064"/>
    <w:rsid w:val="00D4007D"/>
    <w:rsid w:val="00D409E2"/>
    <w:rsid w:val="00D40A7A"/>
    <w:rsid w:val="00D40BAD"/>
    <w:rsid w:val="00D40C8C"/>
    <w:rsid w:val="00D41098"/>
    <w:rsid w:val="00D412A2"/>
    <w:rsid w:val="00D414A9"/>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DC3"/>
    <w:rsid w:val="00D44F8E"/>
    <w:rsid w:val="00D46234"/>
    <w:rsid w:val="00D46792"/>
    <w:rsid w:val="00D467C7"/>
    <w:rsid w:val="00D46A59"/>
    <w:rsid w:val="00D46B9F"/>
    <w:rsid w:val="00D47825"/>
    <w:rsid w:val="00D4789A"/>
    <w:rsid w:val="00D47C05"/>
    <w:rsid w:val="00D503B9"/>
    <w:rsid w:val="00D50628"/>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6CEE"/>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A91"/>
    <w:rsid w:val="00D61DE5"/>
    <w:rsid w:val="00D61E40"/>
    <w:rsid w:val="00D622E6"/>
    <w:rsid w:val="00D624A0"/>
    <w:rsid w:val="00D624C7"/>
    <w:rsid w:val="00D6260B"/>
    <w:rsid w:val="00D62B31"/>
    <w:rsid w:val="00D62B56"/>
    <w:rsid w:val="00D6316C"/>
    <w:rsid w:val="00D632C8"/>
    <w:rsid w:val="00D63517"/>
    <w:rsid w:val="00D63C40"/>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1AB"/>
    <w:rsid w:val="00D71337"/>
    <w:rsid w:val="00D714EC"/>
    <w:rsid w:val="00D718D7"/>
    <w:rsid w:val="00D718ED"/>
    <w:rsid w:val="00D71CA9"/>
    <w:rsid w:val="00D71CC7"/>
    <w:rsid w:val="00D73E14"/>
    <w:rsid w:val="00D74458"/>
    <w:rsid w:val="00D745C4"/>
    <w:rsid w:val="00D748A6"/>
    <w:rsid w:val="00D749FD"/>
    <w:rsid w:val="00D74A7C"/>
    <w:rsid w:val="00D74B2D"/>
    <w:rsid w:val="00D74F00"/>
    <w:rsid w:val="00D753E3"/>
    <w:rsid w:val="00D75612"/>
    <w:rsid w:val="00D76271"/>
    <w:rsid w:val="00D764C0"/>
    <w:rsid w:val="00D76683"/>
    <w:rsid w:val="00D76752"/>
    <w:rsid w:val="00D76D16"/>
    <w:rsid w:val="00D7711F"/>
    <w:rsid w:val="00D7721E"/>
    <w:rsid w:val="00D7755E"/>
    <w:rsid w:val="00D7768C"/>
    <w:rsid w:val="00D77864"/>
    <w:rsid w:val="00D77937"/>
    <w:rsid w:val="00D77ABD"/>
    <w:rsid w:val="00D80272"/>
    <w:rsid w:val="00D802B8"/>
    <w:rsid w:val="00D8069B"/>
    <w:rsid w:val="00D81111"/>
    <w:rsid w:val="00D82415"/>
    <w:rsid w:val="00D82677"/>
    <w:rsid w:val="00D82F54"/>
    <w:rsid w:val="00D839C4"/>
    <w:rsid w:val="00D840F6"/>
    <w:rsid w:val="00D844D5"/>
    <w:rsid w:val="00D845B1"/>
    <w:rsid w:val="00D845EC"/>
    <w:rsid w:val="00D849D5"/>
    <w:rsid w:val="00D84A48"/>
    <w:rsid w:val="00D84AEA"/>
    <w:rsid w:val="00D84B0D"/>
    <w:rsid w:val="00D84CAD"/>
    <w:rsid w:val="00D85369"/>
    <w:rsid w:val="00D854E8"/>
    <w:rsid w:val="00D85785"/>
    <w:rsid w:val="00D8588E"/>
    <w:rsid w:val="00D866F6"/>
    <w:rsid w:val="00D86919"/>
    <w:rsid w:val="00D86ECB"/>
    <w:rsid w:val="00D86ECC"/>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20"/>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5E4"/>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1DD1"/>
    <w:rsid w:val="00DB201C"/>
    <w:rsid w:val="00DB20A5"/>
    <w:rsid w:val="00DB20B5"/>
    <w:rsid w:val="00DB271B"/>
    <w:rsid w:val="00DB2787"/>
    <w:rsid w:val="00DB2953"/>
    <w:rsid w:val="00DB3048"/>
    <w:rsid w:val="00DB308C"/>
    <w:rsid w:val="00DB3639"/>
    <w:rsid w:val="00DB36B0"/>
    <w:rsid w:val="00DB3881"/>
    <w:rsid w:val="00DB3925"/>
    <w:rsid w:val="00DB3BAD"/>
    <w:rsid w:val="00DB40F9"/>
    <w:rsid w:val="00DB4F1F"/>
    <w:rsid w:val="00DB5055"/>
    <w:rsid w:val="00DB51BF"/>
    <w:rsid w:val="00DB530A"/>
    <w:rsid w:val="00DB5609"/>
    <w:rsid w:val="00DB62E6"/>
    <w:rsid w:val="00DB6BC9"/>
    <w:rsid w:val="00DB7630"/>
    <w:rsid w:val="00DB77A2"/>
    <w:rsid w:val="00DB7A37"/>
    <w:rsid w:val="00DB7BF7"/>
    <w:rsid w:val="00DB7F09"/>
    <w:rsid w:val="00DC0162"/>
    <w:rsid w:val="00DC03F3"/>
    <w:rsid w:val="00DC0A03"/>
    <w:rsid w:val="00DC0A56"/>
    <w:rsid w:val="00DC1092"/>
    <w:rsid w:val="00DC10EE"/>
    <w:rsid w:val="00DC1A62"/>
    <w:rsid w:val="00DC1C0E"/>
    <w:rsid w:val="00DC2224"/>
    <w:rsid w:val="00DC22A0"/>
    <w:rsid w:val="00DC22DB"/>
    <w:rsid w:val="00DC25C4"/>
    <w:rsid w:val="00DC27E0"/>
    <w:rsid w:val="00DC2EF7"/>
    <w:rsid w:val="00DC3359"/>
    <w:rsid w:val="00DC33D0"/>
    <w:rsid w:val="00DC34F1"/>
    <w:rsid w:val="00DC37C4"/>
    <w:rsid w:val="00DC3B51"/>
    <w:rsid w:val="00DC3C06"/>
    <w:rsid w:val="00DC4547"/>
    <w:rsid w:val="00DC46DB"/>
    <w:rsid w:val="00DC473C"/>
    <w:rsid w:val="00DC4E05"/>
    <w:rsid w:val="00DC5AAD"/>
    <w:rsid w:val="00DC6AE0"/>
    <w:rsid w:val="00DC6CD9"/>
    <w:rsid w:val="00DC6D5A"/>
    <w:rsid w:val="00DC6EAB"/>
    <w:rsid w:val="00DC6F3D"/>
    <w:rsid w:val="00DC7399"/>
    <w:rsid w:val="00DC7D0E"/>
    <w:rsid w:val="00DC7E09"/>
    <w:rsid w:val="00DD0336"/>
    <w:rsid w:val="00DD09D1"/>
    <w:rsid w:val="00DD0F65"/>
    <w:rsid w:val="00DD0FC8"/>
    <w:rsid w:val="00DD104B"/>
    <w:rsid w:val="00DD16E3"/>
    <w:rsid w:val="00DD171A"/>
    <w:rsid w:val="00DD19FA"/>
    <w:rsid w:val="00DD1C38"/>
    <w:rsid w:val="00DD1E13"/>
    <w:rsid w:val="00DD1F41"/>
    <w:rsid w:val="00DD1F98"/>
    <w:rsid w:val="00DD209B"/>
    <w:rsid w:val="00DD20EB"/>
    <w:rsid w:val="00DD24DE"/>
    <w:rsid w:val="00DD25AC"/>
    <w:rsid w:val="00DD2C6A"/>
    <w:rsid w:val="00DD3188"/>
    <w:rsid w:val="00DD34D9"/>
    <w:rsid w:val="00DD3731"/>
    <w:rsid w:val="00DD3D5D"/>
    <w:rsid w:val="00DD3D65"/>
    <w:rsid w:val="00DD4309"/>
    <w:rsid w:val="00DD51AA"/>
    <w:rsid w:val="00DD53F6"/>
    <w:rsid w:val="00DD56B0"/>
    <w:rsid w:val="00DD575D"/>
    <w:rsid w:val="00DD58FF"/>
    <w:rsid w:val="00DD5B8F"/>
    <w:rsid w:val="00DD5DEE"/>
    <w:rsid w:val="00DD5F6E"/>
    <w:rsid w:val="00DD62FD"/>
    <w:rsid w:val="00DD6BB9"/>
    <w:rsid w:val="00DD6DF1"/>
    <w:rsid w:val="00DD6EEB"/>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5F7F"/>
    <w:rsid w:val="00DE6179"/>
    <w:rsid w:val="00DE6320"/>
    <w:rsid w:val="00DE6332"/>
    <w:rsid w:val="00DE6534"/>
    <w:rsid w:val="00DE6F7C"/>
    <w:rsid w:val="00DE7001"/>
    <w:rsid w:val="00DE7313"/>
    <w:rsid w:val="00DE7670"/>
    <w:rsid w:val="00DF00B8"/>
    <w:rsid w:val="00DF0685"/>
    <w:rsid w:val="00DF06C2"/>
    <w:rsid w:val="00DF0716"/>
    <w:rsid w:val="00DF0AA0"/>
    <w:rsid w:val="00DF0AEB"/>
    <w:rsid w:val="00DF0B45"/>
    <w:rsid w:val="00DF0F50"/>
    <w:rsid w:val="00DF1F75"/>
    <w:rsid w:val="00DF2795"/>
    <w:rsid w:val="00DF2CDD"/>
    <w:rsid w:val="00DF2D82"/>
    <w:rsid w:val="00DF31FD"/>
    <w:rsid w:val="00DF3355"/>
    <w:rsid w:val="00DF395C"/>
    <w:rsid w:val="00DF3F0C"/>
    <w:rsid w:val="00DF3F38"/>
    <w:rsid w:val="00DF40A4"/>
    <w:rsid w:val="00DF440F"/>
    <w:rsid w:val="00DF4D86"/>
    <w:rsid w:val="00DF4DBB"/>
    <w:rsid w:val="00DF5498"/>
    <w:rsid w:val="00DF56C9"/>
    <w:rsid w:val="00DF5715"/>
    <w:rsid w:val="00DF5F4F"/>
    <w:rsid w:val="00DF620B"/>
    <w:rsid w:val="00DF62C8"/>
    <w:rsid w:val="00DF6952"/>
    <w:rsid w:val="00DF6ADE"/>
    <w:rsid w:val="00DF6C81"/>
    <w:rsid w:val="00DF6F34"/>
    <w:rsid w:val="00DF720E"/>
    <w:rsid w:val="00DF7369"/>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7B1"/>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3E2"/>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2D6"/>
    <w:rsid w:val="00E21A1B"/>
    <w:rsid w:val="00E221AA"/>
    <w:rsid w:val="00E22281"/>
    <w:rsid w:val="00E224B4"/>
    <w:rsid w:val="00E23325"/>
    <w:rsid w:val="00E23377"/>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8D0"/>
    <w:rsid w:val="00E279B4"/>
    <w:rsid w:val="00E27F7B"/>
    <w:rsid w:val="00E27FEE"/>
    <w:rsid w:val="00E30047"/>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B7F"/>
    <w:rsid w:val="00E33BD6"/>
    <w:rsid w:val="00E33E5E"/>
    <w:rsid w:val="00E34BAA"/>
    <w:rsid w:val="00E35054"/>
    <w:rsid w:val="00E35389"/>
    <w:rsid w:val="00E3553E"/>
    <w:rsid w:val="00E35682"/>
    <w:rsid w:val="00E35812"/>
    <w:rsid w:val="00E35B5E"/>
    <w:rsid w:val="00E35BCB"/>
    <w:rsid w:val="00E35CA5"/>
    <w:rsid w:val="00E35D15"/>
    <w:rsid w:val="00E35EBD"/>
    <w:rsid w:val="00E35F95"/>
    <w:rsid w:val="00E361BB"/>
    <w:rsid w:val="00E36265"/>
    <w:rsid w:val="00E36286"/>
    <w:rsid w:val="00E36B4A"/>
    <w:rsid w:val="00E370AA"/>
    <w:rsid w:val="00E3730B"/>
    <w:rsid w:val="00E37853"/>
    <w:rsid w:val="00E40024"/>
    <w:rsid w:val="00E40BB6"/>
    <w:rsid w:val="00E40E79"/>
    <w:rsid w:val="00E41736"/>
    <w:rsid w:val="00E41CF3"/>
    <w:rsid w:val="00E420BD"/>
    <w:rsid w:val="00E42927"/>
    <w:rsid w:val="00E42D9F"/>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4AB"/>
    <w:rsid w:val="00E53571"/>
    <w:rsid w:val="00E5373A"/>
    <w:rsid w:val="00E54729"/>
    <w:rsid w:val="00E55017"/>
    <w:rsid w:val="00E55233"/>
    <w:rsid w:val="00E55961"/>
    <w:rsid w:val="00E55B7C"/>
    <w:rsid w:val="00E55C85"/>
    <w:rsid w:val="00E55E0E"/>
    <w:rsid w:val="00E55E51"/>
    <w:rsid w:val="00E56530"/>
    <w:rsid w:val="00E5657A"/>
    <w:rsid w:val="00E56755"/>
    <w:rsid w:val="00E56B7E"/>
    <w:rsid w:val="00E56E6C"/>
    <w:rsid w:val="00E57860"/>
    <w:rsid w:val="00E57A0D"/>
    <w:rsid w:val="00E57CE4"/>
    <w:rsid w:val="00E60181"/>
    <w:rsid w:val="00E60209"/>
    <w:rsid w:val="00E60AB0"/>
    <w:rsid w:val="00E60B78"/>
    <w:rsid w:val="00E61034"/>
    <w:rsid w:val="00E61315"/>
    <w:rsid w:val="00E61549"/>
    <w:rsid w:val="00E61840"/>
    <w:rsid w:val="00E62755"/>
    <w:rsid w:val="00E62A3E"/>
    <w:rsid w:val="00E62AE5"/>
    <w:rsid w:val="00E62E29"/>
    <w:rsid w:val="00E62F11"/>
    <w:rsid w:val="00E6310C"/>
    <w:rsid w:val="00E6369A"/>
    <w:rsid w:val="00E637BC"/>
    <w:rsid w:val="00E637D5"/>
    <w:rsid w:val="00E6388C"/>
    <w:rsid w:val="00E63891"/>
    <w:rsid w:val="00E64B44"/>
    <w:rsid w:val="00E64F7B"/>
    <w:rsid w:val="00E64FA8"/>
    <w:rsid w:val="00E65009"/>
    <w:rsid w:val="00E65203"/>
    <w:rsid w:val="00E6545D"/>
    <w:rsid w:val="00E65894"/>
    <w:rsid w:val="00E65972"/>
    <w:rsid w:val="00E65A83"/>
    <w:rsid w:val="00E65B83"/>
    <w:rsid w:val="00E65DA2"/>
    <w:rsid w:val="00E65F56"/>
    <w:rsid w:val="00E65FDD"/>
    <w:rsid w:val="00E6678A"/>
    <w:rsid w:val="00E66DA1"/>
    <w:rsid w:val="00E66DB3"/>
    <w:rsid w:val="00E66F36"/>
    <w:rsid w:val="00E6758E"/>
    <w:rsid w:val="00E676FB"/>
    <w:rsid w:val="00E677A3"/>
    <w:rsid w:val="00E678E9"/>
    <w:rsid w:val="00E67C50"/>
    <w:rsid w:val="00E67CBA"/>
    <w:rsid w:val="00E67DE5"/>
    <w:rsid w:val="00E67E84"/>
    <w:rsid w:val="00E704DF"/>
    <w:rsid w:val="00E70520"/>
    <w:rsid w:val="00E7071D"/>
    <w:rsid w:val="00E70CFA"/>
    <w:rsid w:val="00E70D56"/>
    <w:rsid w:val="00E7190E"/>
    <w:rsid w:val="00E71B1B"/>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567"/>
    <w:rsid w:val="00E74C06"/>
    <w:rsid w:val="00E74CB9"/>
    <w:rsid w:val="00E74EC7"/>
    <w:rsid w:val="00E75541"/>
    <w:rsid w:val="00E75701"/>
    <w:rsid w:val="00E75A2D"/>
    <w:rsid w:val="00E75B56"/>
    <w:rsid w:val="00E75E4A"/>
    <w:rsid w:val="00E75E68"/>
    <w:rsid w:val="00E764E0"/>
    <w:rsid w:val="00E76CAC"/>
    <w:rsid w:val="00E77010"/>
    <w:rsid w:val="00E77364"/>
    <w:rsid w:val="00E7775F"/>
    <w:rsid w:val="00E77B0A"/>
    <w:rsid w:val="00E77F11"/>
    <w:rsid w:val="00E801BD"/>
    <w:rsid w:val="00E801BE"/>
    <w:rsid w:val="00E8055D"/>
    <w:rsid w:val="00E809D5"/>
    <w:rsid w:val="00E80A24"/>
    <w:rsid w:val="00E80BEB"/>
    <w:rsid w:val="00E80E32"/>
    <w:rsid w:val="00E80E9A"/>
    <w:rsid w:val="00E81337"/>
    <w:rsid w:val="00E813DD"/>
    <w:rsid w:val="00E815A8"/>
    <w:rsid w:val="00E816BF"/>
    <w:rsid w:val="00E822EE"/>
    <w:rsid w:val="00E82407"/>
    <w:rsid w:val="00E82561"/>
    <w:rsid w:val="00E82949"/>
    <w:rsid w:val="00E82B87"/>
    <w:rsid w:val="00E82D32"/>
    <w:rsid w:val="00E82DC4"/>
    <w:rsid w:val="00E82E9D"/>
    <w:rsid w:val="00E8301E"/>
    <w:rsid w:val="00E831DB"/>
    <w:rsid w:val="00E83471"/>
    <w:rsid w:val="00E834DC"/>
    <w:rsid w:val="00E8358E"/>
    <w:rsid w:val="00E83751"/>
    <w:rsid w:val="00E839B7"/>
    <w:rsid w:val="00E839D3"/>
    <w:rsid w:val="00E84068"/>
    <w:rsid w:val="00E84236"/>
    <w:rsid w:val="00E8424D"/>
    <w:rsid w:val="00E846F2"/>
    <w:rsid w:val="00E849D2"/>
    <w:rsid w:val="00E84A0E"/>
    <w:rsid w:val="00E84AEB"/>
    <w:rsid w:val="00E85216"/>
    <w:rsid w:val="00E8528E"/>
    <w:rsid w:val="00E85A85"/>
    <w:rsid w:val="00E85C1B"/>
    <w:rsid w:val="00E85E86"/>
    <w:rsid w:val="00E85F7E"/>
    <w:rsid w:val="00E8604E"/>
    <w:rsid w:val="00E86069"/>
    <w:rsid w:val="00E8617F"/>
    <w:rsid w:val="00E8618B"/>
    <w:rsid w:val="00E866BC"/>
    <w:rsid w:val="00E86B34"/>
    <w:rsid w:val="00E87042"/>
    <w:rsid w:val="00E8733D"/>
    <w:rsid w:val="00E90764"/>
    <w:rsid w:val="00E90EB8"/>
    <w:rsid w:val="00E90F26"/>
    <w:rsid w:val="00E91472"/>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3CE5"/>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0CD1"/>
    <w:rsid w:val="00EA0E39"/>
    <w:rsid w:val="00EA16FA"/>
    <w:rsid w:val="00EA1965"/>
    <w:rsid w:val="00EA1C78"/>
    <w:rsid w:val="00EA1D6F"/>
    <w:rsid w:val="00EA1E92"/>
    <w:rsid w:val="00EA2638"/>
    <w:rsid w:val="00EA2F3A"/>
    <w:rsid w:val="00EA30D6"/>
    <w:rsid w:val="00EA36ED"/>
    <w:rsid w:val="00EA3709"/>
    <w:rsid w:val="00EA3B1B"/>
    <w:rsid w:val="00EA3BC0"/>
    <w:rsid w:val="00EA4300"/>
    <w:rsid w:val="00EA45E5"/>
    <w:rsid w:val="00EA4672"/>
    <w:rsid w:val="00EA487A"/>
    <w:rsid w:val="00EA48F4"/>
    <w:rsid w:val="00EA5396"/>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B6F"/>
    <w:rsid w:val="00EB0CDB"/>
    <w:rsid w:val="00EB0D1C"/>
    <w:rsid w:val="00EB1148"/>
    <w:rsid w:val="00EB177A"/>
    <w:rsid w:val="00EB1BBF"/>
    <w:rsid w:val="00EB225F"/>
    <w:rsid w:val="00EB2523"/>
    <w:rsid w:val="00EB25C8"/>
    <w:rsid w:val="00EB25E6"/>
    <w:rsid w:val="00EB2F48"/>
    <w:rsid w:val="00EB3237"/>
    <w:rsid w:val="00EB360F"/>
    <w:rsid w:val="00EB39FD"/>
    <w:rsid w:val="00EB403D"/>
    <w:rsid w:val="00EB406B"/>
    <w:rsid w:val="00EB46B1"/>
    <w:rsid w:val="00EB493B"/>
    <w:rsid w:val="00EB4D19"/>
    <w:rsid w:val="00EB4E5F"/>
    <w:rsid w:val="00EB4EC5"/>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0E84"/>
    <w:rsid w:val="00EC16FF"/>
    <w:rsid w:val="00EC1A9C"/>
    <w:rsid w:val="00EC1DE8"/>
    <w:rsid w:val="00EC2530"/>
    <w:rsid w:val="00EC25F8"/>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7C5"/>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A67"/>
    <w:rsid w:val="00ED3C5A"/>
    <w:rsid w:val="00ED45B1"/>
    <w:rsid w:val="00ED4BA9"/>
    <w:rsid w:val="00ED4D0D"/>
    <w:rsid w:val="00ED503E"/>
    <w:rsid w:val="00ED5266"/>
    <w:rsid w:val="00ED5448"/>
    <w:rsid w:val="00ED5BEB"/>
    <w:rsid w:val="00ED5CD0"/>
    <w:rsid w:val="00ED5D3E"/>
    <w:rsid w:val="00ED5F59"/>
    <w:rsid w:val="00ED61B8"/>
    <w:rsid w:val="00ED6213"/>
    <w:rsid w:val="00ED6264"/>
    <w:rsid w:val="00ED64B8"/>
    <w:rsid w:val="00ED6DA0"/>
    <w:rsid w:val="00ED745E"/>
    <w:rsid w:val="00ED75E1"/>
    <w:rsid w:val="00ED7ACB"/>
    <w:rsid w:val="00ED7D49"/>
    <w:rsid w:val="00EE094C"/>
    <w:rsid w:val="00EE0952"/>
    <w:rsid w:val="00EE0BE3"/>
    <w:rsid w:val="00EE1523"/>
    <w:rsid w:val="00EE1D1E"/>
    <w:rsid w:val="00EE1D57"/>
    <w:rsid w:val="00EE1DC0"/>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68"/>
    <w:rsid w:val="00EF097B"/>
    <w:rsid w:val="00EF15B4"/>
    <w:rsid w:val="00EF1885"/>
    <w:rsid w:val="00EF18EA"/>
    <w:rsid w:val="00EF1901"/>
    <w:rsid w:val="00EF1C5F"/>
    <w:rsid w:val="00EF1DAA"/>
    <w:rsid w:val="00EF2992"/>
    <w:rsid w:val="00EF3328"/>
    <w:rsid w:val="00EF3497"/>
    <w:rsid w:val="00EF395A"/>
    <w:rsid w:val="00EF39A5"/>
    <w:rsid w:val="00EF3BA7"/>
    <w:rsid w:val="00EF3BB6"/>
    <w:rsid w:val="00EF41CF"/>
    <w:rsid w:val="00EF425B"/>
    <w:rsid w:val="00EF42A3"/>
    <w:rsid w:val="00EF4347"/>
    <w:rsid w:val="00EF4AA3"/>
    <w:rsid w:val="00EF57D2"/>
    <w:rsid w:val="00EF58B3"/>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2BB"/>
    <w:rsid w:val="00F008C6"/>
    <w:rsid w:val="00F009C9"/>
    <w:rsid w:val="00F00A11"/>
    <w:rsid w:val="00F01690"/>
    <w:rsid w:val="00F01DE0"/>
    <w:rsid w:val="00F01E6A"/>
    <w:rsid w:val="00F0228B"/>
    <w:rsid w:val="00F026A4"/>
    <w:rsid w:val="00F026DA"/>
    <w:rsid w:val="00F028A1"/>
    <w:rsid w:val="00F02A35"/>
    <w:rsid w:val="00F02B92"/>
    <w:rsid w:val="00F032A7"/>
    <w:rsid w:val="00F03C3D"/>
    <w:rsid w:val="00F03D5B"/>
    <w:rsid w:val="00F0412D"/>
    <w:rsid w:val="00F04182"/>
    <w:rsid w:val="00F041EC"/>
    <w:rsid w:val="00F04315"/>
    <w:rsid w:val="00F04364"/>
    <w:rsid w:val="00F0471C"/>
    <w:rsid w:val="00F0476F"/>
    <w:rsid w:val="00F04A8C"/>
    <w:rsid w:val="00F04FD4"/>
    <w:rsid w:val="00F0523F"/>
    <w:rsid w:val="00F052F3"/>
    <w:rsid w:val="00F05425"/>
    <w:rsid w:val="00F058A5"/>
    <w:rsid w:val="00F058B7"/>
    <w:rsid w:val="00F05B12"/>
    <w:rsid w:val="00F05B20"/>
    <w:rsid w:val="00F05C4D"/>
    <w:rsid w:val="00F05E85"/>
    <w:rsid w:val="00F0616F"/>
    <w:rsid w:val="00F06FC9"/>
    <w:rsid w:val="00F07092"/>
    <w:rsid w:val="00F07311"/>
    <w:rsid w:val="00F076B0"/>
    <w:rsid w:val="00F07FC7"/>
    <w:rsid w:val="00F100E2"/>
    <w:rsid w:val="00F10182"/>
    <w:rsid w:val="00F104C6"/>
    <w:rsid w:val="00F106C2"/>
    <w:rsid w:val="00F10741"/>
    <w:rsid w:val="00F10C0F"/>
    <w:rsid w:val="00F10C72"/>
    <w:rsid w:val="00F10CFA"/>
    <w:rsid w:val="00F1106B"/>
    <w:rsid w:val="00F110C1"/>
    <w:rsid w:val="00F1138E"/>
    <w:rsid w:val="00F11991"/>
    <w:rsid w:val="00F11B20"/>
    <w:rsid w:val="00F11DA6"/>
    <w:rsid w:val="00F12550"/>
    <w:rsid w:val="00F135E6"/>
    <w:rsid w:val="00F137A8"/>
    <w:rsid w:val="00F137F1"/>
    <w:rsid w:val="00F13A53"/>
    <w:rsid w:val="00F13A71"/>
    <w:rsid w:val="00F13DD0"/>
    <w:rsid w:val="00F14388"/>
    <w:rsid w:val="00F14447"/>
    <w:rsid w:val="00F147C3"/>
    <w:rsid w:val="00F14870"/>
    <w:rsid w:val="00F14D40"/>
    <w:rsid w:val="00F14F6E"/>
    <w:rsid w:val="00F15431"/>
    <w:rsid w:val="00F156AA"/>
    <w:rsid w:val="00F157CB"/>
    <w:rsid w:val="00F15B26"/>
    <w:rsid w:val="00F16048"/>
    <w:rsid w:val="00F161A9"/>
    <w:rsid w:val="00F17544"/>
    <w:rsid w:val="00F176C3"/>
    <w:rsid w:val="00F17858"/>
    <w:rsid w:val="00F17A64"/>
    <w:rsid w:val="00F17C88"/>
    <w:rsid w:val="00F17EAB"/>
    <w:rsid w:val="00F203CA"/>
    <w:rsid w:val="00F2094C"/>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CF3"/>
    <w:rsid w:val="00F26DF4"/>
    <w:rsid w:val="00F27292"/>
    <w:rsid w:val="00F27578"/>
    <w:rsid w:val="00F27A5F"/>
    <w:rsid w:val="00F27F7D"/>
    <w:rsid w:val="00F3014A"/>
    <w:rsid w:val="00F303ED"/>
    <w:rsid w:val="00F3047F"/>
    <w:rsid w:val="00F31790"/>
    <w:rsid w:val="00F31873"/>
    <w:rsid w:val="00F31884"/>
    <w:rsid w:val="00F3193A"/>
    <w:rsid w:val="00F31A6D"/>
    <w:rsid w:val="00F31C26"/>
    <w:rsid w:val="00F31EE9"/>
    <w:rsid w:val="00F32314"/>
    <w:rsid w:val="00F32A1F"/>
    <w:rsid w:val="00F330D5"/>
    <w:rsid w:val="00F331D9"/>
    <w:rsid w:val="00F33391"/>
    <w:rsid w:val="00F33948"/>
    <w:rsid w:val="00F33AF3"/>
    <w:rsid w:val="00F33AFC"/>
    <w:rsid w:val="00F33F36"/>
    <w:rsid w:val="00F340D6"/>
    <w:rsid w:val="00F346A6"/>
    <w:rsid w:val="00F348A0"/>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5FD"/>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372"/>
    <w:rsid w:val="00F47544"/>
    <w:rsid w:val="00F47871"/>
    <w:rsid w:val="00F4797E"/>
    <w:rsid w:val="00F47DB6"/>
    <w:rsid w:val="00F47FB2"/>
    <w:rsid w:val="00F50172"/>
    <w:rsid w:val="00F50199"/>
    <w:rsid w:val="00F50375"/>
    <w:rsid w:val="00F5082E"/>
    <w:rsid w:val="00F50980"/>
    <w:rsid w:val="00F50B23"/>
    <w:rsid w:val="00F50C4A"/>
    <w:rsid w:val="00F50DD0"/>
    <w:rsid w:val="00F50FAD"/>
    <w:rsid w:val="00F510E6"/>
    <w:rsid w:val="00F51346"/>
    <w:rsid w:val="00F51B76"/>
    <w:rsid w:val="00F51D72"/>
    <w:rsid w:val="00F52279"/>
    <w:rsid w:val="00F5233E"/>
    <w:rsid w:val="00F5237C"/>
    <w:rsid w:val="00F5285D"/>
    <w:rsid w:val="00F52970"/>
    <w:rsid w:val="00F5342D"/>
    <w:rsid w:val="00F54043"/>
    <w:rsid w:val="00F54AF3"/>
    <w:rsid w:val="00F54DF9"/>
    <w:rsid w:val="00F55377"/>
    <w:rsid w:val="00F559DB"/>
    <w:rsid w:val="00F55DFB"/>
    <w:rsid w:val="00F56185"/>
    <w:rsid w:val="00F56B13"/>
    <w:rsid w:val="00F56ED2"/>
    <w:rsid w:val="00F56FD6"/>
    <w:rsid w:val="00F575F3"/>
    <w:rsid w:val="00F57751"/>
    <w:rsid w:val="00F5777B"/>
    <w:rsid w:val="00F57F63"/>
    <w:rsid w:val="00F60105"/>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55"/>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11A"/>
    <w:rsid w:val="00F7327B"/>
    <w:rsid w:val="00F73588"/>
    <w:rsid w:val="00F73679"/>
    <w:rsid w:val="00F739B8"/>
    <w:rsid w:val="00F73BB5"/>
    <w:rsid w:val="00F73CC4"/>
    <w:rsid w:val="00F74160"/>
    <w:rsid w:val="00F745DF"/>
    <w:rsid w:val="00F7468D"/>
    <w:rsid w:val="00F74975"/>
    <w:rsid w:val="00F74B21"/>
    <w:rsid w:val="00F74CC3"/>
    <w:rsid w:val="00F75506"/>
    <w:rsid w:val="00F7570E"/>
    <w:rsid w:val="00F7596A"/>
    <w:rsid w:val="00F75CD0"/>
    <w:rsid w:val="00F7623D"/>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50B"/>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BF0"/>
    <w:rsid w:val="00F90C46"/>
    <w:rsid w:val="00F90C60"/>
    <w:rsid w:val="00F910F1"/>
    <w:rsid w:val="00F9118F"/>
    <w:rsid w:val="00F913C0"/>
    <w:rsid w:val="00F918A1"/>
    <w:rsid w:val="00F91C32"/>
    <w:rsid w:val="00F91D1E"/>
    <w:rsid w:val="00F923B3"/>
    <w:rsid w:val="00F92404"/>
    <w:rsid w:val="00F925E6"/>
    <w:rsid w:val="00F92D06"/>
    <w:rsid w:val="00F92D69"/>
    <w:rsid w:val="00F930D1"/>
    <w:rsid w:val="00F9316A"/>
    <w:rsid w:val="00F933C2"/>
    <w:rsid w:val="00F933E5"/>
    <w:rsid w:val="00F939D5"/>
    <w:rsid w:val="00F939DD"/>
    <w:rsid w:val="00F93FD8"/>
    <w:rsid w:val="00F93FFC"/>
    <w:rsid w:val="00F942F1"/>
    <w:rsid w:val="00F94347"/>
    <w:rsid w:val="00F947BF"/>
    <w:rsid w:val="00F948E9"/>
    <w:rsid w:val="00F94A1F"/>
    <w:rsid w:val="00F94E8E"/>
    <w:rsid w:val="00F956C5"/>
    <w:rsid w:val="00F95804"/>
    <w:rsid w:val="00F965BF"/>
    <w:rsid w:val="00F966CB"/>
    <w:rsid w:val="00F96A85"/>
    <w:rsid w:val="00F96F72"/>
    <w:rsid w:val="00F9706C"/>
    <w:rsid w:val="00F9731A"/>
    <w:rsid w:val="00F97698"/>
    <w:rsid w:val="00F976FE"/>
    <w:rsid w:val="00FA0476"/>
    <w:rsid w:val="00FA073D"/>
    <w:rsid w:val="00FA0E57"/>
    <w:rsid w:val="00FA0FE9"/>
    <w:rsid w:val="00FA1193"/>
    <w:rsid w:val="00FA1AE6"/>
    <w:rsid w:val="00FA1D0B"/>
    <w:rsid w:val="00FA1D4A"/>
    <w:rsid w:val="00FA1D5B"/>
    <w:rsid w:val="00FA28E7"/>
    <w:rsid w:val="00FA2990"/>
    <w:rsid w:val="00FA2BC0"/>
    <w:rsid w:val="00FA2D9F"/>
    <w:rsid w:val="00FA3603"/>
    <w:rsid w:val="00FA36DF"/>
    <w:rsid w:val="00FA38C1"/>
    <w:rsid w:val="00FA3962"/>
    <w:rsid w:val="00FA3CA6"/>
    <w:rsid w:val="00FA3F26"/>
    <w:rsid w:val="00FA3F68"/>
    <w:rsid w:val="00FA4050"/>
    <w:rsid w:val="00FA465A"/>
    <w:rsid w:val="00FA480E"/>
    <w:rsid w:val="00FA484B"/>
    <w:rsid w:val="00FA495E"/>
    <w:rsid w:val="00FA4CB5"/>
    <w:rsid w:val="00FA4CEE"/>
    <w:rsid w:val="00FA4CFC"/>
    <w:rsid w:val="00FA560E"/>
    <w:rsid w:val="00FA572A"/>
    <w:rsid w:val="00FA5A3B"/>
    <w:rsid w:val="00FA5CF7"/>
    <w:rsid w:val="00FA622C"/>
    <w:rsid w:val="00FA63FE"/>
    <w:rsid w:val="00FA6621"/>
    <w:rsid w:val="00FA68DB"/>
    <w:rsid w:val="00FA6FED"/>
    <w:rsid w:val="00FA75CD"/>
    <w:rsid w:val="00FA798A"/>
    <w:rsid w:val="00FA7B71"/>
    <w:rsid w:val="00FA7CAE"/>
    <w:rsid w:val="00FA7FAC"/>
    <w:rsid w:val="00FB0ABB"/>
    <w:rsid w:val="00FB0C91"/>
    <w:rsid w:val="00FB0E78"/>
    <w:rsid w:val="00FB0F12"/>
    <w:rsid w:val="00FB0F4D"/>
    <w:rsid w:val="00FB124F"/>
    <w:rsid w:val="00FB15E3"/>
    <w:rsid w:val="00FB1950"/>
    <w:rsid w:val="00FB1F2B"/>
    <w:rsid w:val="00FB2977"/>
    <w:rsid w:val="00FB2AF6"/>
    <w:rsid w:val="00FB374A"/>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B7EAA"/>
    <w:rsid w:val="00FC036E"/>
    <w:rsid w:val="00FC03AD"/>
    <w:rsid w:val="00FC05B3"/>
    <w:rsid w:val="00FC0879"/>
    <w:rsid w:val="00FC1116"/>
    <w:rsid w:val="00FC1367"/>
    <w:rsid w:val="00FC1B28"/>
    <w:rsid w:val="00FC2116"/>
    <w:rsid w:val="00FC2596"/>
    <w:rsid w:val="00FC2630"/>
    <w:rsid w:val="00FC263F"/>
    <w:rsid w:val="00FC295D"/>
    <w:rsid w:val="00FC2F9B"/>
    <w:rsid w:val="00FC373D"/>
    <w:rsid w:val="00FC3773"/>
    <w:rsid w:val="00FC3AC0"/>
    <w:rsid w:val="00FC40B7"/>
    <w:rsid w:val="00FC4119"/>
    <w:rsid w:val="00FC414D"/>
    <w:rsid w:val="00FC42D4"/>
    <w:rsid w:val="00FC4437"/>
    <w:rsid w:val="00FC4442"/>
    <w:rsid w:val="00FC4520"/>
    <w:rsid w:val="00FC45F1"/>
    <w:rsid w:val="00FC4861"/>
    <w:rsid w:val="00FC4BE3"/>
    <w:rsid w:val="00FC4BEB"/>
    <w:rsid w:val="00FC4E35"/>
    <w:rsid w:val="00FC4E7B"/>
    <w:rsid w:val="00FC681F"/>
    <w:rsid w:val="00FC696F"/>
    <w:rsid w:val="00FC6F85"/>
    <w:rsid w:val="00FC7156"/>
    <w:rsid w:val="00FC72BF"/>
    <w:rsid w:val="00FC795E"/>
    <w:rsid w:val="00FC7AC2"/>
    <w:rsid w:val="00FC7B6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34"/>
    <w:rsid w:val="00FD2A49"/>
    <w:rsid w:val="00FD2EF6"/>
    <w:rsid w:val="00FD304A"/>
    <w:rsid w:val="00FD311A"/>
    <w:rsid w:val="00FD3B98"/>
    <w:rsid w:val="00FD3F90"/>
    <w:rsid w:val="00FD46AD"/>
    <w:rsid w:val="00FD4FC1"/>
    <w:rsid w:val="00FD52D8"/>
    <w:rsid w:val="00FD5434"/>
    <w:rsid w:val="00FD5F12"/>
    <w:rsid w:val="00FD60B7"/>
    <w:rsid w:val="00FD648B"/>
    <w:rsid w:val="00FD66C8"/>
    <w:rsid w:val="00FD6885"/>
    <w:rsid w:val="00FD6B3A"/>
    <w:rsid w:val="00FD6C10"/>
    <w:rsid w:val="00FD6D78"/>
    <w:rsid w:val="00FD727C"/>
    <w:rsid w:val="00FD728B"/>
    <w:rsid w:val="00FD7304"/>
    <w:rsid w:val="00FE00E2"/>
    <w:rsid w:val="00FE1498"/>
    <w:rsid w:val="00FE1ACF"/>
    <w:rsid w:val="00FE1EE6"/>
    <w:rsid w:val="00FE294D"/>
    <w:rsid w:val="00FE2BEE"/>
    <w:rsid w:val="00FE339A"/>
    <w:rsid w:val="00FE3DDF"/>
    <w:rsid w:val="00FE43C4"/>
    <w:rsid w:val="00FE4829"/>
    <w:rsid w:val="00FE49B4"/>
    <w:rsid w:val="00FE4AB1"/>
    <w:rsid w:val="00FE4BD8"/>
    <w:rsid w:val="00FE5A52"/>
    <w:rsid w:val="00FE5B09"/>
    <w:rsid w:val="00FE5D90"/>
    <w:rsid w:val="00FE68F6"/>
    <w:rsid w:val="00FE747B"/>
    <w:rsid w:val="00FE7516"/>
    <w:rsid w:val="00FE758F"/>
    <w:rsid w:val="00FE7592"/>
    <w:rsid w:val="00FE7699"/>
    <w:rsid w:val="00FE78D5"/>
    <w:rsid w:val="00FE79B1"/>
    <w:rsid w:val="00FE7CEF"/>
    <w:rsid w:val="00FF0800"/>
    <w:rsid w:val="00FF09F4"/>
    <w:rsid w:val="00FF1CC9"/>
    <w:rsid w:val="00FF1E5A"/>
    <w:rsid w:val="00FF215F"/>
    <w:rsid w:val="00FF26C1"/>
    <w:rsid w:val="00FF27DA"/>
    <w:rsid w:val="00FF2B52"/>
    <w:rsid w:val="00FF2DE3"/>
    <w:rsid w:val="00FF2E00"/>
    <w:rsid w:val="00FF3382"/>
    <w:rsid w:val="00FF3A0E"/>
    <w:rsid w:val="00FF3A2A"/>
    <w:rsid w:val="00FF3B0F"/>
    <w:rsid w:val="00FF3C9E"/>
    <w:rsid w:val="00FF3D81"/>
    <w:rsid w:val="00FF4821"/>
    <w:rsid w:val="00FF49B4"/>
    <w:rsid w:val="00FF4B53"/>
    <w:rsid w:val="00FF5376"/>
    <w:rsid w:val="00FF545A"/>
    <w:rsid w:val="00FF580F"/>
    <w:rsid w:val="00FF5BA9"/>
    <w:rsid w:val="00FF61DD"/>
    <w:rsid w:val="00FF691F"/>
    <w:rsid w:val="00FF75A4"/>
    <w:rsid w:val="00FF79BD"/>
    <w:rsid w:val="00FF7B6E"/>
    <w:rsid w:val="00FF7E46"/>
    <w:rsid w:val="00FF7E4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EDD15"/>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9F0F97"/>
    <w:pPr>
      <w:pBdr>
        <w:top w:val="nil"/>
        <w:left w:val="nil"/>
        <w:bottom w:val="nil"/>
        <w:right w:val="nil"/>
        <w:between w:val="nil"/>
        <w:bar w:val="nil"/>
      </w:pBdr>
      <w:spacing w:after="100" w:line="276" w:lineRule="auto"/>
      <w:ind w:right="567"/>
      <w:jc w:val="both"/>
    </w:pPr>
    <w:rPr>
      <w:rFonts w:cstheme="minorHAnsi"/>
      <w:bCs/>
      <w:i/>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56"/>
      <w:szCs w:val="56"/>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jpeg"/><Relationship Id="rId42" Type="http://schemas.openxmlformats.org/officeDocument/2006/relationships/image" Target="media/image24.jpeg"/><Relationship Id="rId47" Type="http://schemas.openxmlformats.org/officeDocument/2006/relationships/image" Target="media/image29.PNG"/><Relationship Id="rId63" Type="http://schemas.openxmlformats.org/officeDocument/2006/relationships/image" Target="media/image44.jpeg"/><Relationship Id="rId68" Type="http://schemas.openxmlformats.org/officeDocument/2006/relationships/image" Target="media/image49.jpg"/><Relationship Id="rId84" Type="http://schemas.openxmlformats.org/officeDocument/2006/relationships/image" Target="media/image65.JPG"/><Relationship Id="rId89" Type="http://schemas.openxmlformats.org/officeDocument/2006/relationships/image" Target="media/image70.png"/><Relationship Id="rId112" Type="http://schemas.openxmlformats.org/officeDocument/2006/relationships/image" Target="media/image87.jpg"/><Relationship Id="rId16" Type="http://schemas.openxmlformats.org/officeDocument/2006/relationships/header" Target="header4.xml"/><Relationship Id="rId107" Type="http://schemas.openxmlformats.org/officeDocument/2006/relationships/image" Target="media/image82.jpe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emf"/><Relationship Id="rId53" Type="http://schemas.openxmlformats.org/officeDocument/2006/relationships/image" Target="media/image35.jpeg"/><Relationship Id="rId58" Type="http://schemas.openxmlformats.org/officeDocument/2006/relationships/image" Target="media/image39.jpeg"/><Relationship Id="rId74" Type="http://schemas.openxmlformats.org/officeDocument/2006/relationships/image" Target="media/image55.JPG"/><Relationship Id="rId79" Type="http://schemas.openxmlformats.org/officeDocument/2006/relationships/image" Target="media/image60.jpg"/><Relationship Id="rId102" Type="http://schemas.openxmlformats.org/officeDocument/2006/relationships/chart" Target="charts/chart2.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4.JP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5.jpg"/><Relationship Id="rId69" Type="http://schemas.openxmlformats.org/officeDocument/2006/relationships/image" Target="media/image50.jpg"/><Relationship Id="rId113" Type="http://schemas.openxmlformats.org/officeDocument/2006/relationships/fontTable" Target="fontTable.xml"/><Relationship Id="rId80" Type="http://schemas.openxmlformats.org/officeDocument/2006/relationships/image" Target="media/image61.jpg"/><Relationship Id="rId85" Type="http://schemas.openxmlformats.org/officeDocument/2006/relationships/image" Target="media/image66.jpe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15.png"/><Relationship Id="rId38" Type="http://schemas.openxmlformats.org/officeDocument/2006/relationships/image" Target="media/image20.png"/><Relationship Id="rId59" Type="http://schemas.openxmlformats.org/officeDocument/2006/relationships/image" Target="media/image40.jpeg"/><Relationship Id="rId103" Type="http://schemas.openxmlformats.org/officeDocument/2006/relationships/chart" Target="charts/chart3.xml"/><Relationship Id="rId108" Type="http://schemas.openxmlformats.org/officeDocument/2006/relationships/image" Target="media/image83.jpeg"/><Relationship Id="rId54" Type="http://schemas.openxmlformats.org/officeDocument/2006/relationships/image" Target="media/image36.jpeg"/><Relationship Id="rId70" Type="http://schemas.openxmlformats.org/officeDocument/2006/relationships/image" Target="media/image51.jpg"/><Relationship Id="rId75" Type="http://schemas.openxmlformats.org/officeDocument/2006/relationships/image" Target="media/image56.jp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2.jpeg"/><Relationship Id="rId106" Type="http://schemas.openxmlformats.org/officeDocument/2006/relationships/chart" Target="charts/chart6.xml"/><Relationship Id="rId114"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jp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JP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84.jpe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jpg"/><Relationship Id="rId97" Type="http://schemas.openxmlformats.org/officeDocument/2006/relationships/image" Target="media/image78.jpeg"/><Relationship Id="rId104" Type="http://schemas.openxmlformats.org/officeDocument/2006/relationships/chart" Target="charts/chart4.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7.jpg"/><Relationship Id="rId87" Type="http://schemas.openxmlformats.org/officeDocument/2006/relationships/image" Target="media/image68.JPG"/><Relationship Id="rId110" Type="http://schemas.openxmlformats.org/officeDocument/2006/relationships/image" Target="media/image85.PNG"/><Relationship Id="rId115" Type="http://schemas.openxmlformats.org/officeDocument/2006/relationships/theme" Target="theme/theme1.xml"/><Relationship Id="rId61" Type="http://schemas.openxmlformats.org/officeDocument/2006/relationships/image" Target="media/image42.png"/><Relationship Id="rId82" Type="http://schemas.openxmlformats.org/officeDocument/2006/relationships/image" Target="media/image63.jpg"/><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8.jpeg"/><Relationship Id="rId77" Type="http://schemas.openxmlformats.org/officeDocument/2006/relationships/image" Target="media/image58.jpg"/><Relationship Id="rId100" Type="http://schemas.openxmlformats.org/officeDocument/2006/relationships/image" Target="media/image81.jpeg"/><Relationship Id="rId105" Type="http://schemas.openxmlformats.org/officeDocument/2006/relationships/chart" Target="charts/chart5.xml"/><Relationship Id="rId8" Type="http://schemas.openxmlformats.org/officeDocument/2006/relationships/image" Target="media/image1.png"/><Relationship Id="rId51" Type="http://schemas.openxmlformats.org/officeDocument/2006/relationships/image" Target="media/image33.jpeg"/><Relationship Id="rId72" Type="http://schemas.openxmlformats.org/officeDocument/2006/relationships/image" Target="media/image53.jp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7.JPG"/><Relationship Id="rId46" Type="http://schemas.openxmlformats.org/officeDocument/2006/relationships/image" Target="media/image28.jpg"/><Relationship Id="rId67" Type="http://schemas.openxmlformats.org/officeDocument/2006/relationships/image" Target="media/image48.jpg"/><Relationship Id="rId20" Type="http://schemas.openxmlformats.org/officeDocument/2006/relationships/image" Target="media/image2.JPG"/><Relationship Id="rId41" Type="http://schemas.openxmlformats.org/officeDocument/2006/relationships/image" Target="media/image23.png"/><Relationship Id="rId62" Type="http://schemas.openxmlformats.org/officeDocument/2006/relationships/image" Target="media/image43.jpeg"/><Relationship Id="rId83" Type="http://schemas.openxmlformats.org/officeDocument/2006/relationships/image" Target="media/image64.jpg"/><Relationship Id="rId88" Type="http://schemas.openxmlformats.org/officeDocument/2006/relationships/image" Target="media/image69.png"/><Relationship Id="rId111" Type="http://schemas.openxmlformats.org/officeDocument/2006/relationships/image" Target="media/image86.PNG"/></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76422269175129E-2"/>
          <c:y val="4.0493281796429227E-2"/>
          <c:w val="0.54716244061338115"/>
          <c:h val="0.86304053241274159"/>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a:t>
                </a:r>
                <a:r>
                  <a:rPr lang="en-US" baseline="0">
                    <a:solidFill>
                      <a:schemeClr val="tx1"/>
                    </a:solidFill>
                  </a:rPr>
                  <a:t>n angle around x-axis (degree)</a:t>
                </a:r>
                <a:endParaRPr lang="en-US">
                  <a:solidFill>
                    <a:schemeClr val="tx1"/>
                  </a:solidFill>
                </a:endParaRPr>
              </a:p>
            </c:rich>
          </c:tx>
          <c:layout>
            <c:manualLayout>
              <c:xMode val="edge"/>
              <c:yMode val="edge"/>
              <c:x val="0.12569392708029822"/>
              <c:y val="0.944027096005599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 Computed rotation angle</a:t>
                </a:r>
                <a:r>
                  <a:rPr lang="en-US" baseline="0">
                    <a:solidFill>
                      <a:schemeClr val="tx1"/>
                    </a:solidFill>
                  </a:rPr>
                  <a:t> </a:t>
                </a:r>
                <a:r>
                  <a:rPr lang="en-US">
                    <a:solidFill>
                      <a:schemeClr val="tx1"/>
                    </a:solidFill>
                  </a:rPr>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757146022601377E-2"/>
          <c:y val="4.4194455604660503E-2"/>
          <c:w val="0.51973057710795234"/>
          <c:h val="0.85052213993540082"/>
        </c:manualLayout>
      </c:layout>
      <c:scatterChart>
        <c:scatterStyle val="lineMarker"/>
        <c:varyColors val="0"/>
        <c:ser>
          <c:idx val="0"/>
          <c:order val="0"/>
          <c:tx>
            <c:strRef>
              <c:f>Sheet1!$E$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D$2:$D$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AB4B-4AD3-8FFB-84A51A5A850F}"/>
            </c:ext>
          </c:extLst>
        </c:ser>
        <c:ser>
          <c:idx val="1"/>
          <c:order val="1"/>
          <c:tx>
            <c:strRef>
              <c:f>Sheet1!$G$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D$2:$D$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G$2:$G$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AB4B-4AD3-8FFB-84A51A5A850F}"/>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el around y-axis (degree)</a:t>
                </a:r>
              </a:p>
            </c:rich>
          </c:tx>
          <c:layout>
            <c:manualLayout>
              <c:xMode val="edge"/>
              <c:yMode val="edge"/>
              <c:x val="0.15784740844908232"/>
              <c:y val="0.932967779234420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y-axis (degree)</a:t>
                </a:r>
              </a:p>
            </c:rich>
          </c:tx>
          <c:layout>
            <c:manualLayout>
              <c:xMode val="edge"/>
              <c:yMode val="edge"/>
              <c:x val="1.1875230087708126E-2"/>
              <c:y val="9.810767380797651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087169000839211E-2"/>
          <c:y val="6.1140082718935444E-2"/>
          <c:w val="0.54716244061338115"/>
          <c:h val="0.86619298913836096"/>
        </c:manualLayout>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8.5678992098068396E-2"/>
                  <c:y val="8.8235135866063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a:t>
                </a:r>
                <a:r>
                  <a:rPr lang="en-US" baseline="0">
                    <a:solidFill>
                      <a:schemeClr val="tx1"/>
                    </a:solidFill>
                  </a:rPr>
                  <a:t> rotation angle around x-axis  in degree</a:t>
                </a:r>
              </a:p>
            </c:rich>
          </c:tx>
          <c:layout>
            <c:manualLayout>
              <c:xMode val="edge"/>
              <c:yMode val="edge"/>
              <c:x val="0.11646878396792468"/>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x-axis (degree)</a:t>
                </a:r>
                <a:endParaRPr lang="en-US" sz="1000">
                  <a:solidFill>
                    <a:schemeClr val="tx1"/>
                  </a:solidFill>
                  <a:effectLst/>
                </a:endParaRPr>
              </a:p>
            </c:rich>
          </c:tx>
          <c:layout>
            <c:manualLayout>
              <c:xMode val="edge"/>
              <c:yMode val="edge"/>
              <c:x val="9.4161958568738224E-3"/>
              <c:y val="0.13103916810243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8248439284072E-2"/>
          <c:y val="4.6296296296296294E-2"/>
          <c:w val="0.53937026409834365"/>
          <c:h val="0.86750342104672817"/>
        </c:manualLayout>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47E0-49AF-90DE-3F5F88C81841}"/>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47E0-49AF-90DE-3F5F88C81841}"/>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le around y-axis (degree)</a:t>
                </a:r>
              </a:p>
            </c:rich>
          </c:tx>
          <c:layout>
            <c:manualLayout>
              <c:xMode val="edge"/>
              <c:yMode val="edge"/>
              <c:x val="0.19358753354983169"/>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solidFill>
                      <a:schemeClr val="tx1"/>
                    </a:solidFill>
                    <a:effectLst/>
                  </a:rPr>
                  <a:t>Computed rotation angle around y-axis (degree)</a:t>
                </a:r>
                <a:endParaRPr lang="en-US" sz="1000">
                  <a:solidFill>
                    <a:schemeClr val="tx1"/>
                  </a:solidFill>
                  <a:effectLst/>
                </a:endParaRPr>
              </a:p>
            </c:rich>
          </c:tx>
          <c:layout>
            <c:manualLayout>
              <c:xMode val="edge"/>
              <c:yMode val="edge"/>
              <c:x val="4.7080979284369112E-3"/>
              <c:y val="0.162467472014716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281496499177356E-2"/>
          <c:y val="3.9577836411609502E-2"/>
          <c:w val="0.58704721792337444"/>
          <c:h val="0.87729208651029444"/>
        </c:manualLayout>
      </c:layout>
      <c:scatterChart>
        <c:scatterStyle val="lineMarker"/>
        <c:varyColors val="0"/>
        <c:ser>
          <c:idx val="0"/>
          <c:order val="0"/>
          <c:tx>
            <c:strRef>
              <c:f>Sheet1!$C$1</c:f>
              <c:strCache>
                <c:ptCount val="1"/>
                <c:pt idx="0">
                  <c:v>Gold rotation around x-axi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8.4079585390809203E-2"/>
                  <c:y val="9.51261300670749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le around x-axis (degree)</a:t>
                </a:r>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 angle around x-axis (degree)</a:t>
                </a:r>
              </a:p>
            </c:rich>
          </c:tx>
          <c:layout>
            <c:manualLayout>
              <c:xMode val="edge"/>
              <c:yMode val="edge"/>
              <c:x val="1.9394027017809218E-3"/>
              <c:y val="0.193905769791596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064476571576101E-2"/>
          <c:y val="5.3418803418803416E-2"/>
          <c:w val="0.54704742636337123"/>
          <c:h val="0.86750342104672817"/>
        </c:manualLayout>
      </c:layout>
      <c:scatterChart>
        <c:scatterStyle val="lineMarker"/>
        <c:varyColors val="0"/>
        <c:ser>
          <c:idx val="0"/>
          <c:order val="0"/>
          <c:tx>
            <c:strRef>
              <c:f>Sheet1!$J$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J$2:$J$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CC02-457C-A787-98F787A80060}"/>
            </c:ext>
          </c:extLst>
        </c:ser>
        <c:ser>
          <c:idx val="1"/>
          <c:order val="1"/>
          <c:tx>
            <c:strRef>
              <c:f>Sheet1!$L$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2:$I$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L$2:$L$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CC02-457C-A787-98F787A80060}"/>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Nominal rotation angle around y-axis</a:t>
                </a:r>
              </a:p>
            </c:rich>
          </c:tx>
          <c:layout>
            <c:manualLayout>
              <c:xMode val="edge"/>
              <c:yMode val="edge"/>
              <c:x val="0.17001585739282593"/>
              <c:y val="0.94585099939430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Computed rotation</a:t>
                </a:r>
                <a:r>
                  <a:rPr lang="en-US" baseline="0">
                    <a:solidFill>
                      <a:schemeClr val="tx1"/>
                    </a:solidFill>
                  </a:rPr>
                  <a:t> angle around y-axis</a:t>
                </a:r>
                <a:endParaRPr lang="en-US">
                  <a:solidFill>
                    <a:schemeClr val="tx1"/>
                  </a:solidFill>
                </a:endParaRPr>
              </a:p>
            </c:rich>
          </c:tx>
          <c:layout>
            <c:manualLayout>
              <c:xMode val="edge"/>
              <c:yMode val="edge"/>
              <c:x val="6.3092242972807118E-4"/>
              <c:y val="0.257602575319110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
      <w:docPartPr>
        <w:name w:val="BA9EABF3D13C40988464B0F67C4899CD"/>
        <w:category>
          <w:name w:val="General"/>
          <w:gallery w:val="placeholder"/>
        </w:category>
        <w:types>
          <w:type w:val="bbPlcHdr"/>
        </w:types>
        <w:behaviors>
          <w:behavior w:val="content"/>
        </w:behaviors>
        <w:guid w:val="{D8549877-D9F2-4152-AC34-528B1B213434}"/>
      </w:docPartPr>
      <w:docPartBody>
        <w:p w:rsidR="00A056EF" w:rsidRDefault="00926198" w:rsidP="00926198">
          <w:pPr>
            <w:pStyle w:val="BA9EABF3D13C40988464B0F67C4899CD"/>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90CC8"/>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26198"/>
    <w:rsid w:val="009504CE"/>
    <w:rsid w:val="00951676"/>
    <w:rsid w:val="009F25AF"/>
    <w:rsid w:val="00A056E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26198"/>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 w:type="paragraph" w:customStyle="1" w:styleId="BA9EABF3D13C40988464B0F67C4899CD">
    <w:name w:val="BA9EABF3D13C40988464B0F67C4899CD"/>
    <w:rsid w:val="009261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7334D-751D-4780-B327-C4ED18EBC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5</TotalTime>
  <Pages>1</Pages>
  <Words>104721</Words>
  <Characters>596912</Characters>
  <Application>Microsoft Office Word</Application>
  <DocSecurity>0</DocSecurity>
  <Lines>4974</Lines>
  <Paragraphs>14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4625</cp:revision>
  <cp:lastPrinted>2018-09-28T18:43:00Z</cp:lastPrinted>
  <dcterms:created xsi:type="dcterms:W3CDTF">2018-08-29T15:56:00Z</dcterms:created>
  <dcterms:modified xsi:type="dcterms:W3CDTF">2018-09-2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18">
    <vt:lpwstr>6</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6448b8d9-c002-414c-ae00-a53f35306f43</vt:lpwstr>
  </property>
  <property fmtid="{D5CDD505-2E9C-101B-9397-08002B2CF9AE}" pid="11" name="CitaviDocumentProperty_8">
    <vt:lpwstr>C:\Users\parisa\Documents\Citavi 6\Projects\Master_thesis\Master_thesis.ctv6</vt:lpwstr>
  </property>
  <property fmtid="{D5CDD505-2E9C-101B-9397-08002B2CF9AE}" pid="12" name="CitaviDocumentProperty_1">
    <vt:lpwstr>6.1.0.0</vt:lpwstr>
  </property>
  <property fmtid="{D5CDD505-2E9C-101B-9397-08002B2CF9AE}" pid="13" name="CitaviDocumentProperty_6">
    <vt:lpwstr>True</vt:lpwstr>
  </property>
</Properties>
</file>